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77777777"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3" w:name="_Toc484426529"/>
      <w:bookmarkStart w:id="14" w:name="_Toc511050538"/>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354D4F">
      <w:pPr>
        <w:pStyle w:val="10"/>
        <w:numPr>
          <w:ilvl w:val="0"/>
          <w:numId w:val="0"/>
        </w:numPr>
        <w:ind w:left="432"/>
        <w:rPr>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11050539"/>
      <w:r w:rsidRPr="00247FB2">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0935CAAC" w:rsidR="00966C7C" w:rsidRDefault="00966C7C" w:rsidP="00966C7C">
      <w:pPr>
        <w:ind w:firstLine="480"/>
      </w:pPr>
      <w:bookmarkStart w:id="33"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层合板，比如飞机的舱门和舷窗等等。这种</w:t>
      </w:r>
      <w:bookmarkStart w:id="34" w:name="OLE_LINK1"/>
      <w:r w:rsidRPr="00247FB2">
        <w:rPr>
          <w:rFonts w:hint="eastAsia"/>
        </w:rPr>
        <w:t>大开孔的复合材料层合板</w:t>
      </w:r>
      <w:bookmarkEnd w:id="34"/>
      <w:r w:rsidRPr="00247FB2">
        <w:rPr>
          <w:rFonts w:hint="eastAsia"/>
        </w:rPr>
        <w:t>由于其复杂的应力状态以及应力集中，</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的预测</w:t>
      </w:r>
      <w:bookmarkStart w:id="35" w:name="OLE_LINK2"/>
      <w:r w:rsidRPr="00247FB2">
        <w:rPr>
          <w:rFonts w:hint="eastAsia"/>
        </w:rPr>
        <w:t>大开孔的复合材料层合板</w:t>
      </w:r>
      <w:bookmarkEnd w:id="35"/>
      <w:r w:rsidR="00E26070">
        <w:rPr>
          <w:rFonts w:hint="eastAsia"/>
        </w:rPr>
        <w:t>的损伤起始状态以及极限载荷，并且掌握</w:t>
      </w:r>
      <w:r w:rsidRPr="00247FB2">
        <w:rPr>
          <w:rFonts w:hint="eastAsia"/>
        </w:rPr>
        <w:t>其中的破坏机理，对于复合材料使用的安全性和可靠性来说是至关重要的。</w:t>
      </w:r>
      <w:r w:rsidR="00175137">
        <w:rPr>
          <w:rFonts w:hint="eastAsia"/>
        </w:rPr>
        <w:t>本文</w:t>
      </w:r>
      <w:r w:rsidR="003F27BD">
        <w:rPr>
          <w:rStyle w:val="a9"/>
        </w:rPr>
        <w:footnoteReference w:id="1"/>
      </w:r>
      <w:r w:rsidR="00175137">
        <w:rPr>
          <w:rFonts w:hint="eastAsia"/>
        </w:rPr>
        <w:t>具体研究工作如下：</w:t>
      </w:r>
    </w:p>
    <w:bookmarkEnd w:id="33"/>
    <w:p w14:paraId="28D87C51" w14:textId="650B3CE4"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Pr="00247FB2">
        <w:rPr>
          <w:rFonts w:hint="eastAsia"/>
        </w:rPr>
        <w:t>，对层合板进行单向拉伸实验，同时使用电测法（应变片和应变仪）和光测法（</w:t>
      </w:r>
      <w:r w:rsidRPr="00247FB2">
        <w:rPr>
          <w:rFonts w:hint="eastAsia"/>
        </w:rPr>
        <w:t>DIC</w:t>
      </w:r>
      <w:r w:rsidR="00BA3EC2">
        <w:rPr>
          <w:rFonts w:hint="eastAsia"/>
        </w:rPr>
        <w:t>测试）两种方式对拉伸过程中的应变进行测量，最终</w:t>
      </w:r>
      <w:r w:rsidR="00CD6716">
        <w:rPr>
          <w:rFonts w:hint="eastAsia"/>
        </w:rPr>
        <w:t>分析实验</w:t>
      </w:r>
      <w:r w:rsidR="00BA18C4">
        <w:rPr>
          <w:rFonts w:hint="eastAsia"/>
        </w:rPr>
        <w:t>得到</w:t>
      </w:r>
      <w:r w:rsidR="00166118">
        <w:rPr>
          <w:rFonts w:hint="eastAsia"/>
        </w:rPr>
        <w:t>的应变值</w:t>
      </w:r>
      <w:r w:rsidR="005936E6">
        <w:rPr>
          <w:rFonts w:hint="eastAsia"/>
        </w:rPr>
        <w:t>，</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2C4A6A">
        <w:rPr>
          <w:rFonts w:hint="eastAsia"/>
        </w:rPr>
        <w:t>，</w:t>
      </w:r>
      <w:r w:rsidR="004D0AA8">
        <w:rPr>
          <w:rFonts w:hint="eastAsia"/>
        </w:rPr>
        <w:t>研究</w:t>
      </w:r>
      <w:r w:rsidR="00892068">
        <w:rPr>
          <w:rFonts w:hint="eastAsia"/>
        </w:rPr>
        <w:t>大开孔层合板</w:t>
      </w:r>
      <w:r w:rsidR="004D0AA8">
        <w:rPr>
          <w:rFonts w:hint="eastAsia"/>
        </w:rPr>
        <w:t>在单向拉伸载荷作用下的损伤特征和破坏机理</w:t>
      </w:r>
      <w:r w:rsidR="00BA3EC2" w:rsidRPr="00247FB2">
        <w:rPr>
          <w:rFonts w:hint="eastAsia"/>
        </w:rPr>
        <w:t>。</w:t>
      </w:r>
    </w:p>
    <w:p w14:paraId="14260AC4" w14:textId="5409FB46"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994702">
        <w:rPr>
          <w:rFonts w:hint="eastAsia"/>
        </w:rPr>
        <w:t>在数值计算方面，</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1F3BD8">
        <w:rPr>
          <w:rFonts w:hint="eastAsia"/>
        </w:rPr>
        <w:t>，</w:t>
      </w:r>
      <w:r w:rsidR="00722F61">
        <w:rPr>
          <w:rFonts w:hint="eastAsia"/>
        </w:rPr>
        <w:t>使用</w:t>
      </w:r>
      <w:r w:rsidR="00722F61">
        <w:rPr>
          <w:rFonts w:hint="eastAsia"/>
        </w:rPr>
        <w:t>Hashin</w:t>
      </w:r>
      <w:r w:rsidR="00722F61">
        <w:rPr>
          <w:rFonts w:hint="eastAsia"/>
        </w:rPr>
        <w:t>准则对检查层合板的损伤，使用连续损伤模型对材料进行退化，而</w:t>
      </w:r>
      <w:r w:rsidR="000D41CD">
        <w:rPr>
          <w:rFonts w:hint="eastAsia"/>
        </w:rPr>
        <w:t>在损伤退化</w:t>
      </w:r>
      <w:r w:rsidR="00722F61">
        <w:rPr>
          <w:rFonts w:hint="eastAsia"/>
        </w:rPr>
        <w:t>的</w:t>
      </w:r>
      <w:r w:rsidR="000D41CD">
        <w:rPr>
          <w:rFonts w:hint="eastAsia"/>
        </w:rPr>
        <w:t>形式上，</w:t>
      </w:r>
      <w:r w:rsidR="00B27FFD">
        <w:rPr>
          <w:rFonts w:hint="eastAsia"/>
        </w:rPr>
        <w:t>使用线性退化和指数退化两种</w:t>
      </w:r>
      <w:r w:rsidR="000D41CD" w:rsidRPr="00247FB2">
        <w:rPr>
          <w:rFonts w:hint="eastAsia"/>
        </w:rPr>
        <w:t>模型进行对比</w:t>
      </w:r>
      <w:r w:rsidR="000D41CD">
        <w:rPr>
          <w:rFonts w:hint="eastAsia"/>
        </w:rPr>
        <w:t>。</w:t>
      </w:r>
      <w:r w:rsidR="002346BB">
        <w:rPr>
          <w:rFonts w:hint="eastAsia"/>
        </w:rPr>
        <w:t>为了与</w:t>
      </w:r>
      <w:r w:rsidRPr="00247FB2">
        <w:rPr>
          <w:rFonts w:hint="eastAsia"/>
        </w:rPr>
        <w:t>有限元结合</w:t>
      </w:r>
      <w:r w:rsidR="00E837DB">
        <w:rPr>
          <w:rFonts w:hint="eastAsia"/>
        </w:rPr>
        <w:t>，</w:t>
      </w:r>
      <w:r w:rsidR="00E837DB" w:rsidRPr="00247FB2">
        <w:rPr>
          <w:rFonts w:hint="eastAsia"/>
        </w:rPr>
        <w:t>使用</w:t>
      </w:r>
      <w:r w:rsidR="00E837DB" w:rsidRPr="00247FB2">
        <w:rPr>
          <w:rFonts w:hint="eastAsia"/>
        </w:rPr>
        <w:t>ABAQUS</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E837DB">
        <w:rPr>
          <w:rFonts w:hint="eastAsia"/>
        </w:rPr>
        <w:t>，</w:t>
      </w:r>
      <w:r w:rsidRPr="00247FB2">
        <w:rPr>
          <w:rFonts w:hint="eastAsia"/>
        </w:rPr>
        <w:t>对大开口复合材料层合板在拉伸载荷下的损伤进行数值模拟，</w:t>
      </w:r>
      <w:r w:rsidR="003E74B3">
        <w:rPr>
          <w:rFonts w:hint="eastAsia"/>
        </w:rPr>
        <w:t>在模拟中，</w:t>
      </w:r>
      <w:r w:rsidR="00CF1F52" w:rsidRPr="00247FB2">
        <w:rPr>
          <w:rFonts w:hint="eastAsia"/>
        </w:rPr>
        <w:t>使用特征长度法有效的避免网格依赖性，同时引入粘性系数提高计算的收敛性</w:t>
      </w:r>
      <w:r w:rsidR="00E94F5B">
        <w:rPr>
          <w:rFonts w:hint="eastAsia"/>
        </w:rPr>
        <w:t>。</w:t>
      </w:r>
      <w:r w:rsidR="00E94F5B" w:rsidRPr="00247FB2">
        <w:rPr>
          <w:rFonts w:hint="eastAsia"/>
        </w:rPr>
        <w:t>将不同铺层和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5157BC8E" w14:textId="6989C716" w:rsidR="00731B3B" w:rsidRDefault="00A968B7" w:rsidP="00DA524F">
      <w:pPr>
        <w:ind w:firstLine="480"/>
        <w:rPr>
          <w:rFonts w:hint="eastAsia"/>
        </w:rPr>
      </w:pPr>
      <w:r w:rsidRPr="00247FB2">
        <w:rPr>
          <w:rFonts w:hint="eastAsia"/>
        </w:rPr>
        <w:t>（</w:t>
      </w:r>
      <w:r w:rsidRPr="00247FB2">
        <w:rPr>
          <w:rFonts w:hint="eastAsia"/>
        </w:rPr>
        <w:t>3</w:t>
      </w:r>
      <w:r w:rsidRPr="00247FB2">
        <w:rPr>
          <w:rFonts w:hint="eastAsia"/>
        </w:rPr>
        <w:t>）在模拟计算中，考虑剪切非线性效应和就地强度效应这两种理论</w:t>
      </w:r>
      <w:r w:rsidR="00925DCC">
        <w:rPr>
          <w:rFonts w:hint="eastAsia"/>
        </w:rPr>
        <w:t>对模型进行完善</w:t>
      </w:r>
      <w:r w:rsidR="00155787">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证明了计算模型的可靠性</w:t>
      </w:r>
      <w:r w:rsidR="003C523E">
        <w:rPr>
          <w:rFonts w:hint="eastAsia"/>
        </w:rPr>
        <w:t>。</w:t>
      </w:r>
    </w:p>
    <w:p w14:paraId="4A6F9109" w14:textId="77777777" w:rsidR="00AF5F6E" w:rsidRPr="00247FB2" w:rsidRDefault="00AF5F6E" w:rsidP="009D203E">
      <w:pPr>
        <w:ind w:firstLineChars="0" w:firstLine="0"/>
        <w:jc w:val="left"/>
        <w:rPr>
          <w:rFonts w:hAnsi="宋体" w:hint="eastAsia"/>
          <w:color w:val="0070C0"/>
        </w:rPr>
      </w:pPr>
    </w:p>
    <w:p w14:paraId="081E331C" w14:textId="77777777" w:rsidR="00755BE8" w:rsidRPr="00247FB2" w:rsidRDefault="00755BE8" w:rsidP="00CC4228">
      <w:pPr>
        <w:ind w:firstLineChars="0" w:firstLine="0"/>
        <w:rPr>
          <w:rFonts w:hAnsi="宋体"/>
          <w:color w:val="0070C0"/>
        </w:rPr>
      </w:pP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复合材料层合板，大开孔，渐进失效，连续损伤模型，退化模型，剪切非线性</w:t>
      </w:r>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hint="eastAsia"/>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37" w:name="_Toc387132156"/>
      <w:bookmarkStart w:id="38" w:name="_Toc398804463"/>
      <w:bookmarkStart w:id="39" w:name="_Toc406662885"/>
      <w:r w:rsidRPr="00DF3D86">
        <w:rPr>
          <w:rFonts w:ascii="Arial" w:eastAsia="Arial Unicode MS" w:hAnsi="Arial" w:cs="Arial"/>
        </w:rPr>
        <w:t>ABSTRACT</w:t>
      </w:r>
      <w:bookmarkEnd w:id="37"/>
      <w:bookmarkEnd w:id="38"/>
      <w:bookmarkEnd w:id="39"/>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1647BC0F"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t>(strain gauges</w:t>
      </w:r>
      <w:r w:rsidR="006D2E5F" w:rsidRPr="006D2E5F">
        <w:t xml:space="preserve">) and </w:t>
      </w:r>
      <w:r w:rsidR="00084B6C">
        <w:t xml:space="preserve">optical measuring </w:t>
      </w:r>
      <w:r w:rsidR="006D2E5F" w:rsidRPr="006D2E5F">
        <w:t>method</w:t>
      </w:r>
      <w:r w:rsidR="006D2E5F">
        <w:t xml:space="preserve"> </w:t>
      </w:r>
      <w:r w:rsidR="00E02A7F">
        <w:t>photometry</w:t>
      </w:r>
      <w:r w:rsidR="00E97527">
        <w:t xml:space="preserve"> </w:t>
      </w:r>
      <w:r w:rsidR="00853DD4">
        <w:t>(DIC test</w:t>
      </w:r>
      <w:r w:rsidR="006D2E5F" w:rsidRPr="006D2E5F">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Finally, the strain value, displacement load curve and DIC strain cloud diagram obtained from the experiment are analyzed to study the damage characteristics and failur</w:t>
      </w:r>
      <w:r w:rsidR="007469FC">
        <w:t xml:space="preserve">e mechanism of the </w:t>
      </w:r>
      <w:r w:rsidR="00885A5B" w:rsidRPr="00885A5B">
        <w:t xml:space="preserve"> laminate</w:t>
      </w:r>
      <w:r w:rsidR="007469FC">
        <w:t xml:space="preserve">s </w:t>
      </w:r>
      <w:r w:rsidR="007469FC" w:rsidRPr="00247FB2">
        <w:t>with big cutouts</w:t>
      </w:r>
      <w:r w:rsidR="000D7658">
        <w:t xml:space="preserve"> under uniaxial tensile load.</w:t>
      </w:r>
    </w:p>
    <w:p w14:paraId="27F645B8" w14:textId="66CAE7A8" w:rsidR="0038061C" w:rsidRDefault="0038061C" w:rsidP="00DF3D86">
      <w:pPr>
        <w:ind w:firstLine="480"/>
      </w:pPr>
      <w:r>
        <w:t>(2)</w:t>
      </w:r>
      <w:r w:rsidR="00AE6854" w:rsidRPr="00AE6854">
        <w:t xml:space="preserve"> In terms of numerical calculations, the Ha</w:t>
      </w:r>
      <w:r w:rsidR="0019682E">
        <w:t>shin criterion and the continuum</w:t>
      </w:r>
      <w:r w:rsidR="00AE6854" w:rsidRPr="00AE6854">
        <w:t xml:space="preserve"> damage model are combined into a </w:t>
      </w:r>
      <w:r w:rsidR="00696220">
        <w:t>progressive</w:t>
      </w:r>
      <w:r w:rsidR="00AE6854" w:rsidRPr="00AE6854">
        <w:t xml:space="preserve"> failure model. In the form of damage degradation, linear degradation and exponential degradation are used to compare the two degradation models. In combination with finite element, using ABAQUS software, and UMAT subroutines written in Fortran languag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different layers and apertures and the experimental results, the damage evolution mechanism and laws of laminates from the initial damage to the complete </w:t>
      </w:r>
      <w:r w:rsidR="00AE6854" w:rsidRPr="00AE6854">
        <w:lastRenderedPageBreak/>
        <w:t xml:space="preserve">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313EA23E"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consi</w:t>
      </w:r>
      <w:r w:rsidR="0078794A">
        <w:t>dered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were accurately simulated, which further proved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40" w:name="_Toc511050540" w:displacedByCustomXml="next"/>
    <w:bookmarkStart w:id="41" w:name="_Toc450752879" w:displacedByCustomXml="next"/>
    <w:bookmarkStart w:id="42" w:name="_Toc450565104" w:displacedByCustomXml="next"/>
    <w:bookmarkStart w:id="43" w:name="_Toc406671036" w:displacedByCustomXml="next"/>
    <w:bookmarkStart w:id="44" w:name="_Toc406668604" w:displacedByCustomXml="next"/>
    <w:bookmarkStart w:id="45" w:name="_Toc406668427" w:displacedByCustomXml="next"/>
    <w:bookmarkStart w:id="46" w:name="_Toc406664893" w:displacedByCustomXml="next"/>
    <w:bookmarkStart w:id="47" w:name="_Toc406662886" w:displacedByCustomXml="next"/>
    <w:bookmarkStart w:id="48" w:name="_Toc398804464" w:displacedByCustomXml="next"/>
    <w:bookmarkStart w:id="49" w:name="_Toc406672959" w:displacedByCustomXml="next"/>
    <w:bookmarkStart w:id="50" w:name="_Toc448764960" w:displacedByCustomXml="next"/>
    <w:bookmarkStart w:id="51" w:name="_Toc449989773" w:displacedByCustomXml="next"/>
    <w:bookmarkStart w:id="52" w:name="_Toc449989878" w:displacedByCustomXml="next"/>
    <w:bookmarkStart w:id="53" w:name="_Toc450037073" w:displacedByCustomXml="next"/>
    <w:bookmarkStart w:id="54" w:name="_Toc450755208" w:displacedByCustomXml="next"/>
    <w:bookmarkStart w:id="55" w:name="_Toc450755305" w:displacedByCustomXml="next"/>
    <w:bookmarkStart w:id="56" w:name="_Toc48442653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ABFAC05" w14:textId="77777777" w:rsidR="007136B0" w:rsidRDefault="000B12E1" w:rsidP="009508FD">
          <w:pPr>
            <w:pStyle w:val="10"/>
            <w:numPr>
              <w:ilvl w:val="0"/>
              <w:numId w:val="0"/>
            </w:numPr>
            <w:ind w:left="432"/>
            <w:rPr>
              <w:noProof/>
            </w:rPr>
          </w:pPr>
          <w:r w:rsidRPr="00247FB2">
            <w:rPr>
              <w:color w:val="auto"/>
            </w:rPr>
            <w:t>目录</w:t>
          </w:r>
          <w:bookmarkEnd w:id="56"/>
          <w:bookmarkEnd w:id="55"/>
          <w:bookmarkEnd w:id="54"/>
          <w:bookmarkEnd w:id="53"/>
          <w:bookmarkEnd w:id="52"/>
          <w:bookmarkEnd w:id="51"/>
          <w:bookmarkEnd w:id="50"/>
          <w:bookmarkEnd w:id="49"/>
          <w:bookmarkEnd w:id="48"/>
          <w:bookmarkEnd w:id="47"/>
          <w:bookmarkEnd w:id="46"/>
          <w:bookmarkEnd w:id="45"/>
          <w:bookmarkEnd w:id="44"/>
          <w:bookmarkEnd w:id="43"/>
          <w:bookmarkEnd w:id="42"/>
          <w:bookmarkEnd w:id="41"/>
          <w:bookmarkEnd w:id="40"/>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7A9DDFBB" w14:textId="77777777" w:rsidR="007136B0" w:rsidRDefault="007136B0">
          <w:pPr>
            <w:pStyle w:val="11"/>
            <w:rPr>
              <w:rFonts w:asciiTheme="minorHAnsi" w:eastAsiaTheme="minorEastAsia" w:hAnsiTheme="minorHAnsi" w:cstheme="minorBidi"/>
              <w:sz w:val="21"/>
              <w:szCs w:val="22"/>
            </w:rPr>
          </w:pPr>
          <w:hyperlink w:anchor="_Toc511050541" w:history="1">
            <w:r w:rsidRPr="001A1CEA">
              <w:rPr>
                <w:rStyle w:val="ac"/>
                <w:rFonts w:hint="eastAsia"/>
              </w:rPr>
              <w:t>第一章 绪论</w:t>
            </w:r>
            <w:r>
              <w:rPr>
                <w:webHidden/>
              </w:rPr>
              <w:tab/>
            </w:r>
            <w:r>
              <w:rPr>
                <w:webHidden/>
              </w:rPr>
              <w:fldChar w:fldCharType="begin"/>
            </w:r>
            <w:r>
              <w:rPr>
                <w:webHidden/>
              </w:rPr>
              <w:instrText xml:space="preserve"> PAGEREF _Toc511050541 \h </w:instrText>
            </w:r>
            <w:r>
              <w:rPr>
                <w:webHidden/>
              </w:rPr>
            </w:r>
            <w:r>
              <w:rPr>
                <w:webHidden/>
              </w:rPr>
              <w:fldChar w:fldCharType="separate"/>
            </w:r>
            <w:r>
              <w:rPr>
                <w:webHidden/>
              </w:rPr>
              <w:t>1</w:t>
            </w:r>
            <w:r>
              <w:rPr>
                <w:webHidden/>
              </w:rPr>
              <w:fldChar w:fldCharType="end"/>
            </w:r>
          </w:hyperlink>
        </w:p>
        <w:p w14:paraId="159D01CC" w14:textId="77777777" w:rsidR="007136B0" w:rsidRDefault="007136B0">
          <w:pPr>
            <w:pStyle w:val="20"/>
            <w:ind w:firstLine="480"/>
            <w:rPr>
              <w:rFonts w:asciiTheme="minorHAnsi" w:eastAsiaTheme="minorEastAsia" w:hAnsiTheme="minorHAnsi" w:cstheme="minorBidi"/>
              <w:noProof/>
              <w:sz w:val="21"/>
              <w:szCs w:val="22"/>
            </w:rPr>
          </w:pPr>
          <w:hyperlink w:anchor="_Toc511050542" w:history="1">
            <w:r w:rsidRPr="001A1CEA">
              <w:rPr>
                <w:rStyle w:val="ac"/>
                <w:noProof/>
              </w:rPr>
              <w:t>1.1</w:t>
            </w:r>
            <w:r w:rsidRPr="001A1CEA">
              <w:rPr>
                <w:rStyle w:val="ac"/>
                <w:rFonts w:hint="eastAsia"/>
                <w:noProof/>
              </w:rPr>
              <w:t xml:space="preserve"> </w:t>
            </w:r>
            <w:r w:rsidRPr="001A1CEA">
              <w:rPr>
                <w:rStyle w:val="ac"/>
                <w:rFonts w:hint="eastAsia"/>
                <w:noProof/>
              </w:rPr>
              <w:t>选题背景及意义</w:t>
            </w:r>
            <w:r>
              <w:rPr>
                <w:noProof/>
                <w:webHidden/>
              </w:rPr>
              <w:tab/>
            </w:r>
            <w:r>
              <w:rPr>
                <w:noProof/>
                <w:webHidden/>
              </w:rPr>
              <w:fldChar w:fldCharType="begin"/>
            </w:r>
            <w:r>
              <w:rPr>
                <w:noProof/>
                <w:webHidden/>
              </w:rPr>
              <w:instrText xml:space="preserve"> PAGEREF _Toc511050542 \h </w:instrText>
            </w:r>
            <w:r>
              <w:rPr>
                <w:noProof/>
                <w:webHidden/>
              </w:rPr>
            </w:r>
            <w:r>
              <w:rPr>
                <w:noProof/>
                <w:webHidden/>
              </w:rPr>
              <w:fldChar w:fldCharType="separate"/>
            </w:r>
            <w:r>
              <w:rPr>
                <w:noProof/>
                <w:webHidden/>
              </w:rPr>
              <w:t>1</w:t>
            </w:r>
            <w:r>
              <w:rPr>
                <w:noProof/>
                <w:webHidden/>
              </w:rPr>
              <w:fldChar w:fldCharType="end"/>
            </w:r>
          </w:hyperlink>
        </w:p>
        <w:p w14:paraId="435AA223" w14:textId="77777777" w:rsidR="007136B0" w:rsidRDefault="007136B0">
          <w:pPr>
            <w:pStyle w:val="20"/>
            <w:ind w:firstLine="480"/>
            <w:rPr>
              <w:rFonts w:asciiTheme="minorHAnsi" w:eastAsiaTheme="minorEastAsia" w:hAnsiTheme="minorHAnsi" w:cstheme="minorBidi"/>
              <w:noProof/>
              <w:sz w:val="21"/>
              <w:szCs w:val="22"/>
            </w:rPr>
          </w:pPr>
          <w:hyperlink w:anchor="_Toc511050543" w:history="1">
            <w:r w:rsidRPr="001A1CEA">
              <w:rPr>
                <w:rStyle w:val="ac"/>
                <w:noProof/>
              </w:rPr>
              <w:t>1.2</w:t>
            </w:r>
            <w:r w:rsidRPr="001A1CEA">
              <w:rPr>
                <w:rStyle w:val="ac"/>
                <w:rFonts w:hint="eastAsia"/>
                <w:noProof/>
              </w:rPr>
              <w:t xml:space="preserve"> </w:t>
            </w:r>
            <w:r w:rsidRPr="001A1CEA">
              <w:rPr>
                <w:rStyle w:val="ac"/>
                <w:rFonts w:hint="eastAsia"/>
                <w:noProof/>
              </w:rPr>
              <w:t>大开孔复合材料层合板在工程中的应用</w:t>
            </w:r>
            <w:r>
              <w:rPr>
                <w:noProof/>
                <w:webHidden/>
              </w:rPr>
              <w:tab/>
            </w:r>
            <w:r>
              <w:rPr>
                <w:noProof/>
                <w:webHidden/>
              </w:rPr>
              <w:fldChar w:fldCharType="begin"/>
            </w:r>
            <w:r>
              <w:rPr>
                <w:noProof/>
                <w:webHidden/>
              </w:rPr>
              <w:instrText xml:space="preserve"> PAGEREF _Toc511050543 \h </w:instrText>
            </w:r>
            <w:r>
              <w:rPr>
                <w:noProof/>
                <w:webHidden/>
              </w:rPr>
            </w:r>
            <w:r>
              <w:rPr>
                <w:noProof/>
                <w:webHidden/>
              </w:rPr>
              <w:fldChar w:fldCharType="separate"/>
            </w:r>
            <w:r>
              <w:rPr>
                <w:noProof/>
                <w:webHidden/>
              </w:rPr>
              <w:t>1</w:t>
            </w:r>
            <w:r>
              <w:rPr>
                <w:noProof/>
                <w:webHidden/>
              </w:rPr>
              <w:fldChar w:fldCharType="end"/>
            </w:r>
          </w:hyperlink>
        </w:p>
        <w:p w14:paraId="070AE6F2" w14:textId="77777777" w:rsidR="007136B0" w:rsidRDefault="007136B0">
          <w:pPr>
            <w:pStyle w:val="20"/>
            <w:ind w:firstLine="480"/>
            <w:rPr>
              <w:rFonts w:asciiTheme="minorHAnsi" w:eastAsiaTheme="minorEastAsia" w:hAnsiTheme="minorHAnsi" w:cstheme="minorBidi"/>
              <w:noProof/>
              <w:sz w:val="21"/>
              <w:szCs w:val="22"/>
            </w:rPr>
          </w:pPr>
          <w:hyperlink w:anchor="_Toc511050544" w:history="1">
            <w:r w:rsidRPr="001A1CEA">
              <w:rPr>
                <w:rStyle w:val="ac"/>
                <w:noProof/>
              </w:rPr>
              <w:t>1.3</w:t>
            </w:r>
            <w:r w:rsidRPr="001A1CEA">
              <w:rPr>
                <w:rStyle w:val="ac"/>
                <w:rFonts w:hint="eastAsia"/>
                <w:noProof/>
              </w:rPr>
              <w:t xml:space="preserve"> </w:t>
            </w:r>
            <w:r w:rsidRPr="001A1CEA">
              <w:rPr>
                <w:rStyle w:val="ac"/>
                <w:rFonts w:hint="eastAsia"/>
                <w:noProof/>
              </w:rPr>
              <w:t>大开孔复合材料层合板破坏的研究现状</w:t>
            </w:r>
            <w:r>
              <w:rPr>
                <w:noProof/>
                <w:webHidden/>
              </w:rPr>
              <w:tab/>
            </w:r>
            <w:r>
              <w:rPr>
                <w:noProof/>
                <w:webHidden/>
              </w:rPr>
              <w:fldChar w:fldCharType="begin"/>
            </w:r>
            <w:r>
              <w:rPr>
                <w:noProof/>
                <w:webHidden/>
              </w:rPr>
              <w:instrText xml:space="preserve"> PAGEREF _Toc511050544 \h </w:instrText>
            </w:r>
            <w:r>
              <w:rPr>
                <w:noProof/>
                <w:webHidden/>
              </w:rPr>
            </w:r>
            <w:r>
              <w:rPr>
                <w:noProof/>
                <w:webHidden/>
              </w:rPr>
              <w:fldChar w:fldCharType="separate"/>
            </w:r>
            <w:r>
              <w:rPr>
                <w:noProof/>
                <w:webHidden/>
              </w:rPr>
              <w:t>2</w:t>
            </w:r>
            <w:r>
              <w:rPr>
                <w:noProof/>
                <w:webHidden/>
              </w:rPr>
              <w:fldChar w:fldCharType="end"/>
            </w:r>
          </w:hyperlink>
        </w:p>
        <w:p w14:paraId="484A774E" w14:textId="77777777" w:rsidR="007136B0" w:rsidRDefault="007136B0">
          <w:pPr>
            <w:pStyle w:val="30"/>
            <w:ind w:firstLine="960"/>
            <w:rPr>
              <w:rFonts w:asciiTheme="minorHAnsi" w:eastAsiaTheme="minorEastAsia" w:hAnsiTheme="minorHAnsi" w:cstheme="minorBidi"/>
              <w:noProof/>
              <w:sz w:val="21"/>
              <w:szCs w:val="22"/>
            </w:rPr>
          </w:pPr>
          <w:hyperlink w:anchor="_Toc511050545" w:history="1">
            <w:r w:rsidRPr="001A1CEA">
              <w:rPr>
                <w:rStyle w:val="ac"/>
                <w:noProof/>
              </w:rPr>
              <w:t>1.3.1</w:t>
            </w:r>
            <w:r w:rsidRPr="001A1CEA">
              <w:rPr>
                <w:rStyle w:val="ac"/>
                <w:rFonts w:hint="eastAsia"/>
                <w:noProof/>
              </w:rPr>
              <w:t xml:space="preserve"> </w:t>
            </w:r>
            <w:r w:rsidRPr="001A1CEA">
              <w:rPr>
                <w:rStyle w:val="ac"/>
                <w:rFonts w:hint="eastAsia"/>
                <w:noProof/>
              </w:rPr>
              <w:t>开孔结构复合材料的破坏理论</w:t>
            </w:r>
            <w:r>
              <w:rPr>
                <w:noProof/>
                <w:webHidden/>
              </w:rPr>
              <w:tab/>
            </w:r>
            <w:r>
              <w:rPr>
                <w:noProof/>
                <w:webHidden/>
              </w:rPr>
              <w:fldChar w:fldCharType="begin"/>
            </w:r>
            <w:r>
              <w:rPr>
                <w:noProof/>
                <w:webHidden/>
              </w:rPr>
              <w:instrText xml:space="preserve"> PAGEREF _Toc511050545 \h </w:instrText>
            </w:r>
            <w:r>
              <w:rPr>
                <w:noProof/>
                <w:webHidden/>
              </w:rPr>
            </w:r>
            <w:r>
              <w:rPr>
                <w:noProof/>
                <w:webHidden/>
              </w:rPr>
              <w:fldChar w:fldCharType="separate"/>
            </w:r>
            <w:r>
              <w:rPr>
                <w:noProof/>
                <w:webHidden/>
              </w:rPr>
              <w:t>2</w:t>
            </w:r>
            <w:r>
              <w:rPr>
                <w:noProof/>
                <w:webHidden/>
              </w:rPr>
              <w:fldChar w:fldCharType="end"/>
            </w:r>
          </w:hyperlink>
        </w:p>
        <w:p w14:paraId="6BCFB750" w14:textId="77777777" w:rsidR="007136B0" w:rsidRDefault="007136B0">
          <w:pPr>
            <w:pStyle w:val="30"/>
            <w:ind w:firstLine="960"/>
            <w:rPr>
              <w:rFonts w:asciiTheme="minorHAnsi" w:eastAsiaTheme="minorEastAsia" w:hAnsiTheme="minorHAnsi" w:cstheme="minorBidi"/>
              <w:noProof/>
              <w:sz w:val="21"/>
              <w:szCs w:val="22"/>
            </w:rPr>
          </w:pPr>
          <w:hyperlink w:anchor="_Toc511050546" w:history="1">
            <w:r w:rsidRPr="001A1CEA">
              <w:rPr>
                <w:rStyle w:val="ac"/>
                <w:noProof/>
              </w:rPr>
              <w:t>1.3.2</w:t>
            </w:r>
            <w:r w:rsidRPr="001A1CEA">
              <w:rPr>
                <w:rStyle w:val="ac"/>
                <w:rFonts w:hint="eastAsia"/>
                <w:noProof/>
              </w:rPr>
              <w:t xml:space="preserve"> </w:t>
            </w:r>
            <w:r w:rsidRPr="001A1CEA">
              <w:rPr>
                <w:rStyle w:val="ac"/>
                <w:rFonts w:hint="eastAsia"/>
                <w:noProof/>
              </w:rPr>
              <w:t>复合材料的强度准则</w:t>
            </w:r>
            <w:r>
              <w:rPr>
                <w:noProof/>
                <w:webHidden/>
              </w:rPr>
              <w:tab/>
            </w:r>
            <w:r>
              <w:rPr>
                <w:noProof/>
                <w:webHidden/>
              </w:rPr>
              <w:fldChar w:fldCharType="begin"/>
            </w:r>
            <w:r>
              <w:rPr>
                <w:noProof/>
                <w:webHidden/>
              </w:rPr>
              <w:instrText xml:space="preserve"> PAGEREF _Toc511050546 \h </w:instrText>
            </w:r>
            <w:r>
              <w:rPr>
                <w:noProof/>
                <w:webHidden/>
              </w:rPr>
            </w:r>
            <w:r>
              <w:rPr>
                <w:noProof/>
                <w:webHidden/>
              </w:rPr>
              <w:fldChar w:fldCharType="separate"/>
            </w:r>
            <w:r>
              <w:rPr>
                <w:noProof/>
                <w:webHidden/>
              </w:rPr>
              <w:t>4</w:t>
            </w:r>
            <w:r>
              <w:rPr>
                <w:noProof/>
                <w:webHidden/>
              </w:rPr>
              <w:fldChar w:fldCharType="end"/>
            </w:r>
          </w:hyperlink>
        </w:p>
        <w:p w14:paraId="1AB858F3" w14:textId="77777777" w:rsidR="007136B0" w:rsidRDefault="007136B0">
          <w:pPr>
            <w:pStyle w:val="30"/>
            <w:ind w:firstLine="960"/>
            <w:rPr>
              <w:rFonts w:asciiTheme="minorHAnsi" w:eastAsiaTheme="minorEastAsia" w:hAnsiTheme="minorHAnsi" w:cstheme="minorBidi"/>
              <w:noProof/>
              <w:sz w:val="21"/>
              <w:szCs w:val="22"/>
            </w:rPr>
          </w:pPr>
          <w:hyperlink w:anchor="_Toc511050547" w:history="1">
            <w:r w:rsidRPr="001A1CEA">
              <w:rPr>
                <w:rStyle w:val="ac"/>
                <w:rFonts w:ascii="黑体" w:hAnsi="黑体"/>
                <w:noProof/>
              </w:rPr>
              <w:t>1.3.3</w:t>
            </w:r>
            <w:r w:rsidRPr="001A1CEA">
              <w:rPr>
                <w:rStyle w:val="ac"/>
                <w:rFonts w:ascii="黑体" w:hAnsi="黑体" w:hint="eastAsia"/>
                <w:noProof/>
              </w:rPr>
              <w:t xml:space="preserve"> </w:t>
            </w:r>
            <w:r w:rsidRPr="001A1CEA">
              <w:rPr>
                <w:rStyle w:val="ac"/>
                <w:rFonts w:ascii="黑体" w:hAnsi="黑体" w:hint="eastAsia"/>
                <w:noProof/>
              </w:rPr>
              <w:t>复合材料的退化模型</w:t>
            </w:r>
            <w:r>
              <w:rPr>
                <w:noProof/>
                <w:webHidden/>
              </w:rPr>
              <w:tab/>
            </w:r>
            <w:r>
              <w:rPr>
                <w:noProof/>
                <w:webHidden/>
              </w:rPr>
              <w:fldChar w:fldCharType="begin"/>
            </w:r>
            <w:r>
              <w:rPr>
                <w:noProof/>
                <w:webHidden/>
              </w:rPr>
              <w:instrText xml:space="preserve"> PAGEREF _Toc511050547 \h </w:instrText>
            </w:r>
            <w:r>
              <w:rPr>
                <w:noProof/>
                <w:webHidden/>
              </w:rPr>
            </w:r>
            <w:r>
              <w:rPr>
                <w:noProof/>
                <w:webHidden/>
              </w:rPr>
              <w:fldChar w:fldCharType="separate"/>
            </w:r>
            <w:r>
              <w:rPr>
                <w:noProof/>
                <w:webHidden/>
              </w:rPr>
              <w:t>6</w:t>
            </w:r>
            <w:r>
              <w:rPr>
                <w:noProof/>
                <w:webHidden/>
              </w:rPr>
              <w:fldChar w:fldCharType="end"/>
            </w:r>
          </w:hyperlink>
        </w:p>
        <w:p w14:paraId="2D391082" w14:textId="77777777" w:rsidR="007136B0" w:rsidRDefault="007136B0">
          <w:pPr>
            <w:pStyle w:val="20"/>
            <w:ind w:firstLine="480"/>
            <w:rPr>
              <w:rFonts w:asciiTheme="minorHAnsi" w:eastAsiaTheme="minorEastAsia" w:hAnsiTheme="minorHAnsi" w:cstheme="minorBidi"/>
              <w:noProof/>
              <w:sz w:val="21"/>
              <w:szCs w:val="22"/>
            </w:rPr>
          </w:pPr>
          <w:hyperlink w:anchor="_Toc511050548" w:history="1">
            <w:r w:rsidRPr="001A1CEA">
              <w:rPr>
                <w:rStyle w:val="ac"/>
                <w:noProof/>
              </w:rPr>
              <w:t>1.4</w:t>
            </w:r>
            <w:r w:rsidRPr="001A1CEA">
              <w:rPr>
                <w:rStyle w:val="ac"/>
                <w:rFonts w:hint="eastAsia"/>
                <w:noProof/>
              </w:rPr>
              <w:t xml:space="preserve"> </w:t>
            </w:r>
            <w:r w:rsidRPr="001A1CEA">
              <w:rPr>
                <w:rStyle w:val="ac"/>
                <w:rFonts w:hint="eastAsia"/>
                <w:noProof/>
              </w:rPr>
              <w:t>关键问题及本文主要工作</w:t>
            </w:r>
            <w:r>
              <w:rPr>
                <w:noProof/>
                <w:webHidden/>
              </w:rPr>
              <w:tab/>
            </w:r>
            <w:r>
              <w:rPr>
                <w:noProof/>
                <w:webHidden/>
              </w:rPr>
              <w:fldChar w:fldCharType="begin"/>
            </w:r>
            <w:r>
              <w:rPr>
                <w:noProof/>
                <w:webHidden/>
              </w:rPr>
              <w:instrText xml:space="preserve"> PAGEREF _Toc511050548 \h </w:instrText>
            </w:r>
            <w:r>
              <w:rPr>
                <w:noProof/>
                <w:webHidden/>
              </w:rPr>
            </w:r>
            <w:r>
              <w:rPr>
                <w:noProof/>
                <w:webHidden/>
              </w:rPr>
              <w:fldChar w:fldCharType="separate"/>
            </w:r>
            <w:r>
              <w:rPr>
                <w:noProof/>
                <w:webHidden/>
              </w:rPr>
              <w:t>7</w:t>
            </w:r>
            <w:r>
              <w:rPr>
                <w:noProof/>
                <w:webHidden/>
              </w:rPr>
              <w:fldChar w:fldCharType="end"/>
            </w:r>
          </w:hyperlink>
        </w:p>
        <w:p w14:paraId="013B27D8" w14:textId="77777777" w:rsidR="007136B0" w:rsidRDefault="007136B0">
          <w:pPr>
            <w:pStyle w:val="30"/>
            <w:ind w:firstLine="960"/>
            <w:rPr>
              <w:rFonts w:asciiTheme="minorHAnsi" w:eastAsiaTheme="minorEastAsia" w:hAnsiTheme="minorHAnsi" w:cstheme="minorBidi"/>
              <w:noProof/>
              <w:sz w:val="21"/>
              <w:szCs w:val="22"/>
            </w:rPr>
          </w:pPr>
          <w:hyperlink w:anchor="_Toc511050549" w:history="1">
            <w:r w:rsidRPr="001A1CEA">
              <w:rPr>
                <w:rStyle w:val="ac"/>
                <w:noProof/>
              </w:rPr>
              <w:t>1.4.1</w:t>
            </w:r>
            <w:r w:rsidRPr="001A1CEA">
              <w:rPr>
                <w:rStyle w:val="ac"/>
                <w:rFonts w:hint="eastAsia"/>
                <w:noProof/>
              </w:rPr>
              <w:t xml:space="preserve"> </w:t>
            </w:r>
            <w:r w:rsidRPr="001A1CEA">
              <w:rPr>
                <w:rStyle w:val="ac"/>
                <w:rFonts w:hint="eastAsia"/>
                <w:noProof/>
              </w:rPr>
              <w:t>关键问题</w:t>
            </w:r>
            <w:r>
              <w:rPr>
                <w:noProof/>
                <w:webHidden/>
              </w:rPr>
              <w:tab/>
            </w:r>
            <w:r>
              <w:rPr>
                <w:noProof/>
                <w:webHidden/>
              </w:rPr>
              <w:fldChar w:fldCharType="begin"/>
            </w:r>
            <w:r>
              <w:rPr>
                <w:noProof/>
                <w:webHidden/>
              </w:rPr>
              <w:instrText xml:space="preserve"> PAGEREF _Toc511050549 \h </w:instrText>
            </w:r>
            <w:r>
              <w:rPr>
                <w:noProof/>
                <w:webHidden/>
              </w:rPr>
            </w:r>
            <w:r>
              <w:rPr>
                <w:noProof/>
                <w:webHidden/>
              </w:rPr>
              <w:fldChar w:fldCharType="separate"/>
            </w:r>
            <w:r>
              <w:rPr>
                <w:noProof/>
                <w:webHidden/>
              </w:rPr>
              <w:t>7</w:t>
            </w:r>
            <w:r>
              <w:rPr>
                <w:noProof/>
                <w:webHidden/>
              </w:rPr>
              <w:fldChar w:fldCharType="end"/>
            </w:r>
          </w:hyperlink>
        </w:p>
        <w:p w14:paraId="55742A10" w14:textId="77777777" w:rsidR="007136B0" w:rsidRDefault="007136B0">
          <w:pPr>
            <w:pStyle w:val="30"/>
            <w:ind w:firstLine="960"/>
            <w:rPr>
              <w:rFonts w:asciiTheme="minorHAnsi" w:eastAsiaTheme="minorEastAsia" w:hAnsiTheme="minorHAnsi" w:cstheme="minorBidi"/>
              <w:noProof/>
              <w:sz w:val="21"/>
              <w:szCs w:val="22"/>
            </w:rPr>
          </w:pPr>
          <w:hyperlink w:anchor="_Toc511050550" w:history="1">
            <w:r w:rsidRPr="001A1CEA">
              <w:rPr>
                <w:rStyle w:val="ac"/>
                <w:noProof/>
              </w:rPr>
              <w:t>1.4.2</w:t>
            </w:r>
            <w:r w:rsidRPr="001A1CEA">
              <w:rPr>
                <w:rStyle w:val="ac"/>
                <w:rFonts w:hint="eastAsia"/>
                <w:noProof/>
              </w:rPr>
              <w:t xml:space="preserve"> </w:t>
            </w:r>
            <w:r w:rsidRPr="001A1CEA">
              <w:rPr>
                <w:rStyle w:val="ac"/>
                <w:rFonts w:hint="eastAsia"/>
                <w:noProof/>
              </w:rPr>
              <w:t>本文主要工作</w:t>
            </w:r>
            <w:r>
              <w:rPr>
                <w:noProof/>
                <w:webHidden/>
              </w:rPr>
              <w:tab/>
            </w:r>
            <w:r>
              <w:rPr>
                <w:noProof/>
                <w:webHidden/>
              </w:rPr>
              <w:fldChar w:fldCharType="begin"/>
            </w:r>
            <w:r>
              <w:rPr>
                <w:noProof/>
                <w:webHidden/>
              </w:rPr>
              <w:instrText xml:space="preserve"> PAGEREF _Toc511050550 \h </w:instrText>
            </w:r>
            <w:r>
              <w:rPr>
                <w:noProof/>
                <w:webHidden/>
              </w:rPr>
            </w:r>
            <w:r>
              <w:rPr>
                <w:noProof/>
                <w:webHidden/>
              </w:rPr>
              <w:fldChar w:fldCharType="separate"/>
            </w:r>
            <w:r>
              <w:rPr>
                <w:noProof/>
                <w:webHidden/>
              </w:rPr>
              <w:t>8</w:t>
            </w:r>
            <w:r>
              <w:rPr>
                <w:noProof/>
                <w:webHidden/>
              </w:rPr>
              <w:fldChar w:fldCharType="end"/>
            </w:r>
          </w:hyperlink>
        </w:p>
        <w:p w14:paraId="647E822D" w14:textId="77777777" w:rsidR="007136B0" w:rsidRDefault="007136B0">
          <w:pPr>
            <w:pStyle w:val="30"/>
            <w:ind w:firstLine="960"/>
            <w:rPr>
              <w:rFonts w:asciiTheme="minorHAnsi" w:eastAsiaTheme="minorEastAsia" w:hAnsiTheme="minorHAnsi" w:cstheme="minorBidi"/>
              <w:noProof/>
              <w:sz w:val="21"/>
              <w:szCs w:val="22"/>
            </w:rPr>
          </w:pPr>
          <w:hyperlink w:anchor="_Toc511050551" w:history="1">
            <w:r w:rsidRPr="001A1CEA">
              <w:rPr>
                <w:rStyle w:val="ac"/>
                <w:noProof/>
              </w:rPr>
              <w:t>1.4.3</w:t>
            </w:r>
            <w:r w:rsidRPr="001A1CEA">
              <w:rPr>
                <w:rStyle w:val="ac"/>
                <w:rFonts w:hint="eastAsia"/>
                <w:noProof/>
              </w:rPr>
              <w:t xml:space="preserve"> </w:t>
            </w:r>
            <w:r w:rsidRPr="001A1CEA">
              <w:rPr>
                <w:rStyle w:val="ac"/>
                <w:rFonts w:hint="eastAsia"/>
                <w:noProof/>
              </w:rPr>
              <w:t>论文结构安排</w:t>
            </w:r>
            <w:r>
              <w:rPr>
                <w:noProof/>
                <w:webHidden/>
              </w:rPr>
              <w:tab/>
            </w:r>
            <w:r>
              <w:rPr>
                <w:noProof/>
                <w:webHidden/>
              </w:rPr>
              <w:fldChar w:fldCharType="begin"/>
            </w:r>
            <w:r>
              <w:rPr>
                <w:noProof/>
                <w:webHidden/>
              </w:rPr>
              <w:instrText xml:space="preserve"> PAGEREF _Toc511050551 \h </w:instrText>
            </w:r>
            <w:r>
              <w:rPr>
                <w:noProof/>
                <w:webHidden/>
              </w:rPr>
            </w:r>
            <w:r>
              <w:rPr>
                <w:noProof/>
                <w:webHidden/>
              </w:rPr>
              <w:fldChar w:fldCharType="separate"/>
            </w:r>
            <w:r>
              <w:rPr>
                <w:noProof/>
                <w:webHidden/>
              </w:rPr>
              <w:t>8</w:t>
            </w:r>
            <w:r>
              <w:rPr>
                <w:noProof/>
                <w:webHidden/>
              </w:rPr>
              <w:fldChar w:fldCharType="end"/>
            </w:r>
          </w:hyperlink>
        </w:p>
        <w:p w14:paraId="6454DFE6" w14:textId="77777777" w:rsidR="007136B0" w:rsidRDefault="007136B0">
          <w:pPr>
            <w:pStyle w:val="11"/>
            <w:rPr>
              <w:rFonts w:asciiTheme="minorHAnsi" w:eastAsiaTheme="minorEastAsia" w:hAnsiTheme="minorHAnsi" w:cstheme="minorBidi"/>
              <w:sz w:val="21"/>
              <w:szCs w:val="22"/>
            </w:rPr>
          </w:pPr>
          <w:hyperlink w:anchor="_Toc511050552" w:history="1">
            <w:r w:rsidRPr="001A1CEA">
              <w:rPr>
                <w:rStyle w:val="ac"/>
                <w:rFonts w:hint="eastAsia"/>
              </w:rPr>
              <w:t>第二章 复合材料层合板破坏理论</w:t>
            </w:r>
            <w:r>
              <w:rPr>
                <w:webHidden/>
              </w:rPr>
              <w:tab/>
            </w:r>
            <w:r>
              <w:rPr>
                <w:webHidden/>
              </w:rPr>
              <w:fldChar w:fldCharType="begin"/>
            </w:r>
            <w:r>
              <w:rPr>
                <w:webHidden/>
              </w:rPr>
              <w:instrText xml:space="preserve"> PAGEREF _Toc511050552 \h </w:instrText>
            </w:r>
            <w:r>
              <w:rPr>
                <w:webHidden/>
              </w:rPr>
            </w:r>
            <w:r>
              <w:rPr>
                <w:webHidden/>
              </w:rPr>
              <w:fldChar w:fldCharType="separate"/>
            </w:r>
            <w:r>
              <w:rPr>
                <w:webHidden/>
              </w:rPr>
              <w:t>11</w:t>
            </w:r>
            <w:r>
              <w:rPr>
                <w:webHidden/>
              </w:rPr>
              <w:fldChar w:fldCharType="end"/>
            </w:r>
          </w:hyperlink>
        </w:p>
        <w:p w14:paraId="271E5572" w14:textId="77777777" w:rsidR="007136B0" w:rsidRDefault="007136B0">
          <w:pPr>
            <w:pStyle w:val="20"/>
            <w:ind w:firstLine="480"/>
            <w:rPr>
              <w:rFonts w:asciiTheme="minorHAnsi" w:eastAsiaTheme="minorEastAsia" w:hAnsiTheme="minorHAnsi" w:cstheme="minorBidi"/>
              <w:noProof/>
              <w:sz w:val="21"/>
              <w:szCs w:val="22"/>
            </w:rPr>
          </w:pPr>
          <w:hyperlink w:anchor="_Toc511050553" w:history="1">
            <w:r w:rsidRPr="001A1CEA">
              <w:rPr>
                <w:rStyle w:val="ac"/>
                <w:noProof/>
              </w:rPr>
              <w:t>2.1</w:t>
            </w:r>
            <w:r w:rsidRPr="001A1CEA">
              <w:rPr>
                <w:rStyle w:val="ac"/>
                <w:rFonts w:hint="eastAsia"/>
                <w:noProof/>
              </w:rPr>
              <w:t xml:space="preserve"> </w:t>
            </w:r>
            <w:r w:rsidRPr="001A1CEA">
              <w:rPr>
                <w:rStyle w:val="ac"/>
                <w:rFonts w:hint="eastAsia"/>
                <w:noProof/>
              </w:rPr>
              <w:t>连续损伤模型</w:t>
            </w:r>
            <w:r>
              <w:rPr>
                <w:noProof/>
                <w:webHidden/>
              </w:rPr>
              <w:tab/>
            </w:r>
            <w:r>
              <w:rPr>
                <w:noProof/>
                <w:webHidden/>
              </w:rPr>
              <w:fldChar w:fldCharType="begin"/>
            </w:r>
            <w:r>
              <w:rPr>
                <w:noProof/>
                <w:webHidden/>
              </w:rPr>
              <w:instrText xml:space="preserve"> PAGEREF _Toc511050553 \h </w:instrText>
            </w:r>
            <w:r>
              <w:rPr>
                <w:noProof/>
                <w:webHidden/>
              </w:rPr>
            </w:r>
            <w:r>
              <w:rPr>
                <w:noProof/>
                <w:webHidden/>
              </w:rPr>
              <w:fldChar w:fldCharType="separate"/>
            </w:r>
            <w:r>
              <w:rPr>
                <w:noProof/>
                <w:webHidden/>
              </w:rPr>
              <w:t>11</w:t>
            </w:r>
            <w:r>
              <w:rPr>
                <w:noProof/>
                <w:webHidden/>
              </w:rPr>
              <w:fldChar w:fldCharType="end"/>
            </w:r>
          </w:hyperlink>
        </w:p>
        <w:p w14:paraId="51C0B68D" w14:textId="77777777" w:rsidR="007136B0" w:rsidRDefault="007136B0">
          <w:pPr>
            <w:pStyle w:val="30"/>
            <w:ind w:firstLine="960"/>
            <w:rPr>
              <w:rFonts w:asciiTheme="minorHAnsi" w:eastAsiaTheme="minorEastAsia" w:hAnsiTheme="minorHAnsi" w:cstheme="minorBidi"/>
              <w:noProof/>
              <w:sz w:val="21"/>
              <w:szCs w:val="22"/>
            </w:rPr>
          </w:pPr>
          <w:hyperlink w:anchor="_Toc511050554" w:history="1">
            <w:r w:rsidRPr="001A1CEA">
              <w:rPr>
                <w:rStyle w:val="ac"/>
                <w:noProof/>
              </w:rPr>
              <w:t>2.1.1</w:t>
            </w:r>
            <w:r w:rsidRPr="001A1CEA">
              <w:rPr>
                <w:rStyle w:val="ac"/>
                <w:rFonts w:hint="eastAsia"/>
                <w:noProof/>
              </w:rPr>
              <w:t xml:space="preserve"> </w:t>
            </w:r>
            <w:r w:rsidRPr="001A1CEA">
              <w:rPr>
                <w:rStyle w:val="ac"/>
                <w:rFonts w:hint="eastAsia"/>
                <w:noProof/>
              </w:rPr>
              <w:t>本构损伤模型</w:t>
            </w:r>
            <w:r>
              <w:rPr>
                <w:noProof/>
                <w:webHidden/>
              </w:rPr>
              <w:tab/>
            </w:r>
            <w:r>
              <w:rPr>
                <w:noProof/>
                <w:webHidden/>
              </w:rPr>
              <w:fldChar w:fldCharType="begin"/>
            </w:r>
            <w:r>
              <w:rPr>
                <w:noProof/>
                <w:webHidden/>
              </w:rPr>
              <w:instrText xml:space="preserve"> PAGEREF _Toc511050554 \h </w:instrText>
            </w:r>
            <w:r>
              <w:rPr>
                <w:noProof/>
                <w:webHidden/>
              </w:rPr>
            </w:r>
            <w:r>
              <w:rPr>
                <w:noProof/>
                <w:webHidden/>
              </w:rPr>
              <w:fldChar w:fldCharType="separate"/>
            </w:r>
            <w:r>
              <w:rPr>
                <w:noProof/>
                <w:webHidden/>
              </w:rPr>
              <w:t>11</w:t>
            </w:r>
            <w:r>
              <w:rPr>
                <w:noProof/>
                <w:webHidden/>
              </w:rPr>
              <w:fldChar w:fldCharType="end"/>
            </w:r>
          </w:hyperlink>
        </w:p>
        <w:p w14:paraId="69282BA4" w14:textId="77777777" w:rsidR="007136B0" w:rsidRDefault="007136B0">
          <w:pPr>
            <w:pStyle w:val="30"/>
            <w:ind w:firstLine="960"/>
            <w:rPr>
              <w:rFonts w:asciiTheme="minorHAnsi" w:eastAsiaTheme="minorEastAsia" w:hAnsiTheme="minorHAnsi" w:cstheme="minorBidi"/>
              <w:noProof/>
              <w:sz w:val="21"/>
              <w:szCs w:val="22"/>
            </w:rPr>
          </w:pPr>
          <w:hyperlink w:anchor="_Toc511050555" w:history="1">
            <w:r w:rsidRPr="001A1CEA">
              <w:rPr>
                <w:rStyle w:val="ac"/>
                <w:noProof/>
              </w:rPr>
              <w:t>2.1.2</w:t>
            </w:r>
            <w:r w:rsidRPr="001A1CEA">
              <w:rPr>
                <w:rStyle w:val="ac"/>
                <w:rFonts w:hint="eastAsia"/>
                <w:noProof/>
              </w:rPr>
              <w:t xml:space="preserve"> </w:t>
            </w:r>
            <w:r w:rsidRPr="001A1CEA">
              <w:rPr>
                <w:rStyle w:val="ac"/>
                <w:rFonts w:hint="eastAsia"/>
                <w:noProof/>
              </w:rPr>
              <w:t>损伤变量</w:t>
            </w:r>
            <w:r>
              <w:rPr>
                <w:noProof/>
                <w:webHidden/>
              </w:rPr>
              <w:tab/>
            </w:r>
            <w:r>
              <w:rPr>
                <w:noProof/>
                <w:webHidden/>
              </w:rPr>
              <w:fldChar w:fldCharType="begin"/>
            </w:r>
            <w:r>
              <w:rPr>
                <w:noProof/>
                <w:webHidden/>
              </w:rPr>
              <w:instrText xml:space="preserve"> PAGEREF _Toc511050555 \h </w:instrText>
            </w:r>
            <w:r>
              <w:rPr>
                <w:noProof/>
                <w:webHidden/>
              </w:rPr>
            </w:r>
            <w:r>
              <w:rPr>
                <w:noProof/>
                <w:webHidden/>
              </w:rPr>
              <w:fldChar w:fldCharType="separate"/>
            </w:r>
            <w:r>
              <w:rPr>
                <w:noProof/>
                <w:webHidden/>
              </w:rPr>
              <w:t>12</w:t>
            </w:r>
            <w:r>
              <w:rPr>
                <w:noProof/>
                <w:webHidden/>
              </w:rPr>
              <w:fldChar w:fldCharType="end"/>
            </w:r>
          </w:hyperlink>
        </w:p>
        <w:p w14:paraId="451F2C69" w14:textId="77777777" w:rsidR="007136B0" w:rsidRDefault="007136B0">
          <w:pPr>
            <w:pStyle w:val="20"/>
            <w:ind w:firstLine="480"/>
            <w:rPr>
              <w:rFonts w:asciiTheme="minorHAnsi" w:eastAsiaTheme="minorEastAsia" w:hAnsiTheme="minorHAnsi" w:cstheme="minorBidi"/>
              <w:noProof/>
              <w:sz w:val="21"/>
              <w:szCs w:val="22"/>
            </w:rPr>
          </w:pPr>
          <w:hyperlink w:anchor="_Toc511050556" w:history="1">
            <w:r w:rsidRPr="001A1CEA">
              <w:rPr>
                <w:rStyle w:val="ac"/>
                <w:noProof/>
              </w:rPr>
              <w:t>2.2</w:t>
            </w:r>
            <w:r w:rsidRPr="001A1CEA">
              <w:rPr>
                <w:rStyle w:val="ac"/>
                <w:rFonts w:hint="eastAsia"/>
                <w:noProof/>
              </w:rPr>
              <w:t xml:space="preserve"> </w:t>
            </w:r>
            <w:r w:rsidRPr="001A1CEA">
              <w:rPr>
                <w:rStyle w:val="ac"/>
                <w:rFonts w:hint="eastAsia"/>
                <w:noProof/>
              </w:rPr>
              <w:t>就地强度理论</w:t>
            </w:r>
            <w:r>
              <w:rPr>
                <w:noProof/>
                <w:webHidden/>
              </w:rPr>
              <w:tab/>
            </w:r>
            <w:r>
              <w:rPr>
                <w:noProof/>
                <w:webHidden/>
              </w:rPr>
              <w:fldChar w:fldCharType="begin"/>
            </w:r>
            <w:r>
              <w:rPr>
                <w:noProof/>
                <w:webHidden/>
              </w:rPr>
              <w:instrText xml:space="preserve"> PAGEREF _Toc511050556 \h </w:instrText>
            </w:r>
            <w:r>
              <w:rPr>
                <w:noProof/>
                <w:webHidden/>
              </w:rPr>
            </w:r>
            <w:r>
              <w:rPr>
                <w:noProof/>
                <w:webHidden/>
              </w:rPr>
              <w:fldChar w:fldCharType="separate"/>
            </w:r>
            <w:r>
              <w:rPr>
                <w:noProof/>
                <w:webHidden/>
              </w:rPr>
              <w:t>13</w:t>
            </w:r>
            <w:r>
              <w:rPr>
                <w:noProof/>
                <w:webHidden/>
              </w:rPr>
              <w:fldChar w:fldCharType="end"/>
            </w:r>
          </w:hyperlink>
        </w:p>
        <w:p w14:paraId="57F79F52" w14:textId="77777777" w:rsidR="007136B0" w:rsidRDefault="007136B0">
          <w:pPr>
            <w:pStyle w:val="20"/>
            <w:ind w:firstLine="480"/>
            <w:rPr>
              <w:rFonts w:asciiTheme="minorHAnsi" w:eastAsiaTheme="minorEastAsia" w:hAnsiTheme="minorHAnsi" w:cstheme="minorBidi"/>
              <w:noProof/>
              <w:sz w:val="21"/>
              <w:szCs w:val="22"/>
            </w:rPr>
          </w:pPr>
          <w:hyperlink w:anchor="_Toc511050557" w:history="1">
            <w:r w:rsidRPr="001A1CEA">
              <w:rPr>
                <w:rStyle w:val="ac"/>
                <w:noProof/>
              </w:rPr>
              <w:t>2.3</w:t>
            </w:r>
            <w:r w:rsidRPr="001A1CEA">
              <w:rPr>
                <w:rStyle w:val="ac"/>
                <w:rFonts w:hint="eastAsia"/>
                <w:noProof/>
              </w:rPr>
              <w:t xml:space="preserve"> </w:t>
            </w:r>
            <w:r w:rsidRPr="001A1CEA">
              <w:rPr>
                <w:rStyle w:val="ac"/>
                <w:rFonts w:hint="eastAsia"/>
                <w:noProof/>
              </w:rPr>
              <w:t>剪切非线性效应</w:t>
            </w:r>
            <w:r>
              <w:rPr>
                <w:noProof/>
                <w:webHidden/>
              </w:rPr>
              <w:tab/>
            </w:r>
            <w:r>
              <w:rPr>
                <w:noProof/>
                <w:webHidden/>
              </w:rPr>
              <w:fldChar w:fldCharType="begin"/>
            </w:r>
            <w:r>
              <w:rPr>
                <w:noProof/>
                <w:webHidden/>
              </w:rPr>
              <w:instrText xml:space="preserve"> PAGEREF _Toc511050557 \h </w:instrText>
            </w:r>
            <w:r>
              <w:rPr>
                <w:noProof/>
                <w:webHidden/>
              </w:rPr>
            </w:r>
            <w:r>
              <w:rPr>
                <w:noProof/>
                <w:webHidden/>
              </w:rPr>
              <w:fldChar w:fldCharType="separate"/>
            </w:r>
            <w:r>
              <w:rPr>
                <w:noProof/>
                <w:webHidden/>
              </w:rPr>
              <w:t>14</w:t>
            </w:r>
            <w:r>
              <w:rPr>
                <w:noProof/>
                <w:webHidden/>
              </w:rPr>
              <w:fldChar w:fldCharType="end"/>
            </w:r>
          </w:hyperlink>
        </w:p>
        <w:p w14:paraId="51A7EB33" w14:textId="77777777" w:rsidR="007136B0" w:rsidRDefault="007136B0">
          <w:pPr>
            <w:pStyle w:val="20"/>
            <w:ind w:firstLine="480"/>
            <w:rPr>
              <w:rFonts w:asciiTheme="minorHAnsi" w:eastAsiaTheme="minorEastAsia" w:hAnsiTheme="minorHAnsi" w:cstheme="minorBidi"/>
              <w:noProof/>
              <w:sz w:val="21"/>
              <w:szCs w:val="22"/>
            </w:rPr>
          </w:pPr>
          <w:hyperlink w:anchor="_Toc511050558" w:history="1">
            <w:r w:rsidRPr="001A1CEA">
              <w:rPr>
                <w:rStyle w:val="ac"/>
                <w:noProof/>
              </w:rPr>
              <w:t>2.4 ABAQUS</w:t>
            </w:r>
            <w:r w:rsidRPr="001A1CEA">
              <w:rPr>
                <w:rStyle w:val="ac"/>
                <w:rFonts w:hint="eastAsia"/>
                <w:noProof/>
              </w:rPr>
              <w:t>中的应用</w:t>
            </w:r>
            <w:r>
              <w:rPr>
                <w:noProof/>
                <w:webHidden/>
              </w:rPr>
              <w:tab/>
            </w:r>
            <w:r>
              <w:rPr>
                <w:noProof/>
                <w:webHidden/>
              </w:rPr>
              <w:fldChar w:fldCharType="begin"/>
            </w:r>
            <w:r>
              <w:rPr>
                <w:noProof/>
                <w:webHidden/>
              </w:rPr>
              <w:instrText xml:space="preserve"> PAGEREF _Toc511050558 \h </w:instrText>
            </w:r>
            <w:r>
              <w:rPr>
                <w:noProof/>
                <w:webHidden/>
              </w:rPr>
            </w:r>
            <w:r>
              <w:rPr>
                <w:noProof/>
                <w:webHidden/>
              </w:rPr>
              <w:fldChar w:fldCharType="separate"/>
            </w:r>
            <w:r>
              <w:rPr>
                <w:noProof/>
                <w:webHidden/>
              </w:rPr>
              <w:t>16</w:t>
            </w:r>
            <w:r>
              <w:rPr>
                <w:noProof/>
                <w:webHidden/>
              </w:rPr>
              <w:fldChar w:fldCharType="end"/>
            </w:r>
          </w:hyperlink>
        </w:p>
        <w:p w14:paraId="31F6D846" w14:textId="77777777" w:rsidR="007136B0" w:rsidRDefault="007136B0">
          <w:pPr>
            <w:pStyle w:val="30"/>
            <w:ind w:firstLine="960"/>
            <w:rPr>
              <w:rFonts w:asciiTheme="minorHAnsi" w:eastAsiaTheme="minorEastAsia" w:hAnsiTheme="minorHAnsi" w:cstheme="minorBidi"/>
              <w:noProof/>
              <w:sz w:val="21"/>
              <w:szCs w:val="22"/>
            </w:rPr>
          </w:pPr>
          <w:hyperlink w:anchor="_Toc511050559" w:history="1">
            <w:r w:rsidRPr="001A1CEA">
              <w:rPr>
                <w:rStyle w:val="ac"/>
                <w:noProof/>
              </w:rPr>
              <w:t>2.4.1 UMAT</w:t>
            </w:r>
            <w:r w:rsidRPr="001A1CEA">
              <w:rPr>
                <w:rStyle w:val="ac"/>
                <w:rFonts w:hint="eastAsia"/>
                <w:noProof/>
              </w:rPr>
              <w:t>子程序</w:t>
            </w:r>
            <w:r>
              <w:rPr>
                <w:noProof/>
                <w:webHidden/>
              </w:rPr>
              <w:tab/>
            </w:r>
            <w:r>
              <w:rPr>
                <w:noProof/>
                <w:webHidden/>
              </w:rPr>
              <w:fldChar w:fldCharType="begin"/>
            </w:r>
            <w:r>
              <w:rPr>
                <w:noProof/>
                <w:webHidden/>
              </w:rPr>
              <w:instrText xml:space="preserve"> PAGEREF _Toc511050559 \h </w:instrText>
            </w:r>
            <w:r>
              <w:rPr>
                <w:noProof/>
                <w:webHidden/>
              </w:rPr>
            </w:r>
            <w:r>
              <w:rPr>
                <w:noProof/>
                <w:webHidden/>
              </w:rPr>
              <w:fldChar w:fldCharType="separate"/>
            </w:r>
            <w:r>
              <w:rPr>
                <w:noProof/>
                <w:webHidden/>
              </w:rPr>
              <w:t>16</w:t>
            </w:r>
            <w:r>
              <w:rPr>
                <w:noProof/>
                <w:webHidden/>
              </w:rPr>
              <w:fldChar w:fldCharType="end"/>
            </w:r>
          </w:hyperlink>
        </w:p>
        <w:p w14:paraId="65D3B99D" w14:textId="77777777" w:rsidR="007136B0" w:rsidRDefault="007136B0">
          <w:pPr>
            <w:pStyle w:val="30"/>
            <w:ind w:firstLine="960"/>
            <w:rPr>
              <w:rFonts w:asciiTheme="minorHAnsi" w:eastAsiaTheme="minorEastAsia" w:hAnsiTheme="minorHAnsi" w:cstheme="minorBidi"/>
              <w:noProof/>
              <w:sz w:val="21"/>
              <w:szCs w:val="22"/>
            </w:rPr>
          </w:pPr>
          <w:hyperlink w:anchor="_Toc511050560" w:history="1">
            <w:r w:rsidRPr="001A1CEA">
              <w:rPr>
                <w:rStyle w:val="ac"/>
                <w:noProof/>
              </w:rPr>
              <w:t>2.4.2</w:t>
            </w:r>
            <w:r w:rsidRPr="001A1CEA">
              <w:rPr>
                <w:rStyle w:val="ac"/>
                <w:rFonts w:hint="eastAsia"/>
                <w:noProof/>
              </w:rPr>
              <w:t xml:space="preserve"> </w:t>
            </w:r>
            <w:r w:rsidRPr="001A1CEA">
              <w:rPr>
                <w:rStyle w:val="ac"/>
                <w:rFonts w:hint="eastAsia"/>
                <w:noProof/>
              </w:rPr>
              <w:t>特征长度法消除网格依赖性</w:t>
            </w:r>
            <w:r>
              <w:rPr>
                <w:noProof/>
                <w:webHidden/>
              </w:rPr>
              <w:tab/>
            </w:r>
            <w:r>
              <w:rPr>
                <w:noProof/>
                <w:webHidden/>
              </w:rPr>
              <w:fldChar w:fldCharType="begin"/>
            </w:r>
            <w:r>
              <w:rPr>
                <w:noProof/>
                <w:webHidden/>
              </w:rPr>
              <w:instrText xml:space="preserve"> PAGEREF _Toc511050560 \h </w:instrText>
            </w:r>
            <w:r>
              <w:rPr>
                <w:noProof/>
                <w:webHidden/>
              </w:rPr>
            </w:r>
            <w:r>
              <w:rPr>
                <w:noProof/>
                <w:webHidden/>
              </w:rPr>
              <w:fldChar w:fldCharType="separate"/>
            </w:r>
            <w:r>
              <w:rPr>
                <w:noProof/>
                <w:webHidden/>
              </w:rPr>
              <w:t>17</w:t>
            </w:r>
            <w:r>
              <w:rPr>
                <w:noProof/>
                <w:webHidden/>
              </w:rPr>
              <w:fldChar w:fldCharType="end"/>
            </w:r>
          </w:hyperlink>
        </w:p>
        <w:p w14:paraId="0684A11E" w14:textId="77777777" w:rsidR="007136B0" w:rsidRDefault="007136B0">
          <w:pPr>
            <w:pStyle w:val="30"/>
            <w:ind w:firstLine="960"/>
            <w:rPr>
              <w:rFonts w:asciiTheme="minorHAnsi" w:eastAsiaTheme="minorEastAsia" w:hAnsiTheme="minorHAnsi" w:cstheme="minorBidi"/>
              <w:noProof/>
              <w:sz w:val="21"/>
              <w:szCs w:val="22"/>
            </w:rPr>
          </w:pPr>
          <w:hyperlink w:anchor="_Toc511050561" w:history="1">
            <w:r w:rsidRPr="001A1CEA">
              <w:rPr>
                <w:rStyle w:val="ac"/>
                <w:noProof/>
              </w:rPr>
              <w:t>2.4.3</w:t>
            </w:r>
            <w:r w:rsidRPr="001A1CEA">
              <w:rPr>
                <w:rStyle w:val="ac"/>
                <w:rFonts w:hint="eastAsia"/>
                <w:noProof/>
              </w:rPr>
              <w:t xml:space="preserve"> </w:t>
            </w:r>
            <w:r w:rsidRPr="001A1CEA">
              <w:rPr>
                <w:rStyle w:val="ac"/>
                <w:rFonts w:hint="eastAsia"/>
                <w:noProof/>
              </w:rPr>
              <w:t>粘性系数提高收敛性</w:t>
            </w:r>
            <w:r>
              <w:rPr>
                <w:noProof/>
                <w:webHidden/>
              </w:rPr>
              <w:tab/>
            </w:r>
            <w:r>
              <w:rPr>
                <w:noProof/>
                <w:webHidden/>
              </w:rPr>
              <w:fldChar w:fldCharType="begin"/>
            </w:r>
            <w:r>
              <w:rPr>
                <w:noProof/>
                <w:webHidden/>
              </w:rPr>
              <w:instrText xml:space="preserve"> PAGEREF _Toc511050561 \h </w:instrText>
            </w:r>
            <w:r>
              <w:rPr>
                <w:noProof/>
                <w:webHidden/>
              </w:rPr>
            </w:r>
            <w:r>
              <w:rPr>
                <w:noProof/>
                <w:webHidden/>
              </w:rPr>
              <w:fldChar w:fldCharType="separate"/>
            </w:r>
            <w:r>
              <w:rPr>
                <w:noProof/>
                <w:webHidden/>
              </w:rPr>
              <w:t>18</w:t>
            </w:r>
            <w:r>
              <w:rPr>
                <w:noProof/>
                <w:webHidden/>
              </w:rPr>
              <w:fldChar w:fldCharType="end"/>
            </w:r>
          </w:hyperlink>
        </w:p>
        <w:p w14:paraId="2925B0A6" w14:textId="77777777" w:rsidR="007136B0" w:rsidRDefault="007136B0">
          <w:pPr>
            <w:pStyle w:val="20"/>
            <w:ind w:firstLine="480"/>
            <w:rPr>
              <w:rFonts w:asciiTheme="minorHAnsi" w:eastAsiaTheme="minorEastAsia" w:hAnsiTheme="minorHAnsi" w:cstheme="minorBidi"/>
              <w:noProof/>
              <w:sz w:val="21"/>
              <w:szCs w:val="22"/>
            </w:rPr>
          </w:pPr>
          <w:hyperlink w:anchor="_Toc511050562" w:history="1">
            <w:r w:rsidRPr="001A1CEA">
              <w:rPr>
                <w:rStyle w:val="ac"/>
                <w:noProof/>
              </w:rPr>
              <w:t>2.5</w:t>
            </w:r>
            <w:r w:rsidRPr="001A1CEA">
              <w:rPr>
                <w:rStyle w:val="ac"/>
                <w:rFonts w:hint="eastAsia"/>
                <w:noProof/>
              </w:rPr>
              <w:t xml:space="preserve"> </w:t>
            </w:r>
            <w:r w:rsidRPr="001A1CEA">
              <w:rPr>
                <w:rStyle w:val="ac"/>
                <w:rFonts w:hint="eastAsia"/>
                <w:noProof/>
              </w:rPr>
              <w:t>本章小结</w:t>
            </w:r>
            <w:r>
              <w:rPr>
                <w:noProof/>
                <w:webHidden/>
              </w:rPr>
              <w:tab/>
            </w:r>
            <w:r>
              <w:rPr>
                <w:noProof/>
                <w:webHidden/>
              </w:rPr>
              <w:fldChar w:fldCharType="begin"/>
            </w:r>
            <w:r>
              <w:rPr>
                <w:noProof/>
                <w:webHidden/>
              </w:rPr>
              <w:instrText xml:space="preserve"> PAGEREF _Toc511050562 \h </w:instrText>
            </w:r>
            <w:r>
              <w:rPr>
                <w:noProof/>
                <w:webHidden/>
              </w:rPr>
            </w:r>
            <w:r>
              <w:rPr>
                <w:noProof/>
                <w:webHidden/>
              </w:rPr>
              <w:fldChar w:fldCharType="separate"/>
            </w:r>
            <w:r>
              <w:rPr>
                <w:noProof/>
                <w:webHidden/>
              </w:rPr>
              <w:t>20</w:t>
            </w:r>
            <w:r>
              <w:rPr>
                <w:noProof/>
                <w:webHidden/>
              </w:rPr>
              <w:fldChar w:fldCharType="end"/>
            </w:r>
          </w:hyperlink>
        </w:p>
        <w:p w14:paraId="25F6A55A" w14:textId="77777777" w:rsidR="007136B0" w:rsidRDefault="007136B0">
          <w:pPr>
            <w:pStyle w:val="11"/>
            <w:rPr>
              <w:rFonts w:asciiTheme="minorHAnsi" w:eastAsiaTheme="minorEastAsia" w:hAnsiTheme="minorHAnsi" w:cstheme="minorBidi"/>
              <w:sz w:val="21"/>
              <w:szCs w:val="22"/>
            </w:rPr>
          </w:pPr>
          <w:hyperlink w:anchor="_Toc511050563" w:history="1">
            <w:r w:rsidRPr="001A1CEA">
              <w:rPr>
                <w:rStyle w:val="ac"/>
                <w:rFonts w:hint="eastAsia"/>
              </w:rPr>
              <w:t>第三章 大开孔复合材料层合板拉伸实验研究</w:t>
            </w:r>
            <w:r>
              <w:rPr>
                <w:webHidden/>
              </w:rPr>
              <w:tab/>
            </w:r>
            <w:r>
              <w:rPr>
                <w:webHidden/>
              </w:rPr>
              <w:fldChar w:fldCharType="begin"/>
            </w:r>
            <w:r>
              <w:rPr>
                <w:webHidden/>
              </w:rPr>
              <w:instrText xml:space="preserve"> PAGEREF _Toc511050563 \h </w:instrText>
            </w:r>
            <w:r>
              <w:rPr>
                <w:webHidden/>
              </w:rPr>
            </w:r>
            <w:r>
              <w:rPr>
                <w:webHidden/>
              </w:rPr>
              <w:fldChar w:fldCharType="separate"/>
            </w:r>
            <w:r>
              <w:rPr>
                <w:webHidden/>
              </w:rPr>
              <w:t>21</w:t>
            </w:r>
            <w:r>
              <w:rPr>
                <w:webHidden/>
              </w:rPr>
              <w:fldChar w:fldCharType="end"/>
            </w:r>
          </w:hyperlink>
        </w:p>
        <w:p w14:paraId="02322765" w14:textId="77777777" w:rsidR="007136B0" w:rsidRDefault="007136B0">
          <w:pPr>
            <w:pStyle w:val="20"/>
            <w:ind w:firstLine="480"/>
            <w:rPr>
              <w:rFonts w:asciiTheme="minorHAnsi" w:eastAsiaTheme="minorEastAsia" w:hAnsiTheme="minorHAnsi" w:cstheme="minorBidi"/>
              <w:noProof/>
              <w:sz w:val="21"/>
              <w:szCs w:val="22"/>
            </w:rPr>
          </w:pPr>
          <w:hyperlink w:anchor="_Toc511050564" w:history="1">
            <w:r w:rsidRPr="001A1CEA">
              <w:rPr>
                <w:rStyle w:val="ac"/>
                <w:noProof/>
              </w:rPr>
              <w:t>3.1</w:t>
            </w:r>
            <w:r w:rsidRPr="001A1CEA">
              <w:rPr>
                <w:rStyle w:val="ac"/>
                <w:rFonts w:hint="eastAsia"/>
                <w:noProof/>
              </w:rPr>
              <w:t xml:space="preserve"> </w:t>
            </w:r>
            <w:r w:rsidRPr="001A1CEA">
              <w:rPr>
                <w:rStyle w:val="ac"/>
                <w:rFonts w:hint="eastAsia"/>
                <w:noProof/>
              </w:rPr>
              <w:t>实验方法</w:t>
            </w:r>
            <w:r>
              <w:rPr>
                <w:noProof/>
                <w:webHidden/>
              </w:rPr>
              <w:tab/>
            </w:r>
            <w:r>
              <w:rPr>
                <w:noProof/>
                <w:webHidden/>
              </w:rPr>
              <w:fldChar w:fldCharType="begin"/>
            </w:r>
            <w:r>
              <w:rPr>
                <w:noProof/>
                <w:webHidden/>
              </w:rPr>
              <w:instrText xml:space="preserve"> PAGEREF _Toc511050564 \h </w:instrText>
            </w:r>
            <w:r>
              <w:rPr>
                <w:noProof/>
                <w:webHidden/>
              </w:rPr>
            </w:r>
            <w:r>
              <w:rPr>
                <w:noProof/>
                <w:webHidden/>
              </w:rPr>
              <w:fldChar w:fldCharType="separate"/>
            </w:r>
            <w:r>
              <w:rPr>
                <w:noProof/>
                <w:webHidden/>
              </w:rPr>
              <w:t>21</w:t>
            </w:r>
            <w:r>
              <w:rPr>
                <w:noProof/>
                <w:webHidden/>
              </w:rPr>
              <w:fldChar w:fldCharType="end"/>
            </w:r>
          </w:hyperlink>
        </w:p>
        <w:p w14:paraId="591DFBEC" w14:textId="77777777" w:rsidR="007136B0" w:rsidRDefault="007136B0">
          <w:pPr>
            <w:pStyle w:val="20"/>
            <w:ind w:firstLine="480"/>
            <w:rPr>
              <w:rFonts w:asciiTheme="minorHAnsi" w:eastAsiaTheme="minorEastAsia" w:hAnsiTheme="minorHAnsi" w:cstheme="minorBidi"/>
              <w:noProof/>
              <w:sz w:val="21"/>
              <w:szCs w:val="22"/>
            </w:rPr>
          </w:pPr>
          <w:hyperlink w:anchor="_Toc511050565" w:history="1">
            <w:r w:rsidRPr="001A1CEA">
              <w:rPr>
                <w:rStyle w:val="ac"/>
                <w:noProof/>
              </w:rPr>
              <w:t>3.2</w:t>
            </w:r>
            <w:r w:rsidRPr="001A1CEA">
              <w:rPr>
                <w:rStyle w:val="ac"/>
                <w:rFonts w:hint="eastAsia"/>
                <w:noProof/>
              </w:rPr>
              <w:t xml:space="preserve"> </w:t>
            </w:r>
            <w:r w:rsidRPr="001A1CEA">
              <w:rPr>
                <w:rStyle w:val="ac"/>
                <w:rFonts w:hint="eastAsia"/>
                <w:noProof/>
              </w:rPr>
              <w:t>实验结果与分析</w:t>
            </w:r>
            <w:r>
              <w:rPr>
                <w:noProof/>
                <w:webHidden/>
              </w:rPr>
              <w:tab/>
            </w:r>
            <w:r>
              <w:rPr>
                <w:noProof/>
                <w:webHidden/>
              </w:rPr>
              <w:fldChar w:fldCharType="begin"/>
            </w:r>
            <w:r>
              <w:rPr>
                <w:noProof/>
                <w:webHidden/>
              </w:rPr>
              <w:instrText xml:space="preserve"> PAGEREF _Toc511050565 \h </w:instrText>
            </w:r>
            <w:r>
              <w:rPr>
                <w:noProof/>
                <w:webHidden/>
              </w:rPr>
            </w:r>
            <w:r>
              <w:rPr>
                <w:noProof/>
                <w:webHidden/>
              </w:rPr>
              <w:fldChar w:fldCharType="separate"/>
            </w:r>
            <w:r>
              <w:rPr>
                <w:noProof/>
                <w:webHidden/>
              </w:rPr>
              <w:t>23</w:t>
            </w:r>
            <w:r>
              <w:rPr>
                <w:noProof/>
                <w:webHidden/>
              </w:rPr>
              <w:fldChar w:fldCharType="end"/>
            </w:r>
          </w:hyperlink>
        </w:p>
        <w:p w14:paraId="6E566958" w14:textId="77777777" w:rsidR="007136B0" w:rsidRDefault="007136B0">
          <w:pPr>
            <w:pStyle w:val="30"/>
            <w:ind w:firstLine="960"/>
            <w:rPr>
              <w:rFonts w:asciiTheme="minorHAnsi" w:eastAsiaTheme="minorEastAsia" w:hAnsiTheme="minorHAnsi" w:cstheme="minorBidi"/>
              <w:noProof/>
              <w:sz w:val="21"/>
              <w:szCs w:val="22"/>
            </w:rPr>
          </w:pPr>
          <w:hyperlink w:anchor="_Toc511050566" w:history="1">
            <w:r w:rsidRPr="001A1CEA">
              <w:rPr>
                <w:rStyle w:val="ac"/>
                <w:noProof/>
              </w:rPr>
              <w:t>3.2.1</w:t>
            </w:r>
            <w:r w:rsidRPr="001A1CEA">
              <w:rPr>
                <w:rStyle w:val="ac"/>
                <w:rFonts w:hint="eastAsia"/>
                <w:noProof/>
              </w:rPr>
              <w:t xml:space="preserve"> </w:t>
            </w:r>
            <w:r w:rsidRPr="001A1CEA">
              <w:rPr>
                <w:rStyle w:val="ac"/>
                <w:rFonts w:hint="eastAsia"/>
                <w:noProof/>
              </w:rPr>
              <w:t>破坏载荷分析</w:t>
            </w:r>
            <w:r>
              <w:rPr>
                <w:noProof/>
                <w:webHidden/>
              </w:rPr>
              <w:tab/>
            </w:r>
            <w:r>
              <w:rPr>
                <w:noProof/>
                <w:webHidden/>
              </w:rPr>
              <w:fldChar w:fldCharType="begin"/>
            </w:r>
            <w:r>
              <w:rPr>
                <w:noProof/>
                <w:webHidden/>
              </w:rPr>
              <w:instrText xml:space="preserve"> PAGEREF _Toc511050566 \h </w:instrText>
            </w:r>
            <w:r>
              <w:rPr>
                <w:noProof/>
                <w:webHidden/>
              </w:rPr>
            </w:r>
            <w:r>
              <w:rPr>
                <w:noProof/>
                <w:webHidden/>
              </w:rPr>
              <w:fldChar w:fldCharType="separate"/>
            </w:r>
            <w:r>
              <w:rPr>
                <w:noProof/>
                <w:webHidden/>
              </w:rPr>
              <w:t>23</w:t>
            </w:r>
            <w:r>
              <w:rPr>
                <w:noProof/>
                <w:webHidden/>
              </w:rPr>
              <w:fldChar w:fldCharType="end"/>
            </w:r>
          </w:hyperlink>
        </w:p>
        <w:p w14:paraId="0414594C" w14:textId="77777777" w:rsidR="007136B0" w:rsidRDefault="007136B0">
          <w:pPr>
            <w:pStyle w:val="30"/>
            <w:ind w:firstLine="960"/>
            <w:rPr>
              <w:rFonts w:asciiTheme="minorHAnsi" w:eastAsiaTheme="minorEastAsia" w:hAnsiTheme="minorHAnsi" w:cstheme="minorBidi"/>
              <w:noProof/>
              <w:sz w:val="21"/>
              <w:szCs w:val="22"/>
            </w:rPr>
          </w:pPr>
          <w:hyperlink w:anchor="_Toc511050567" w:history="1">
            <w:r w:rsidRPr="001A1CEA">
              <w:rPr>
                <w:rStyle w:val="ac"/>
                <w:noProof/>
              </w:rPr>
              <w:t>3.2.2 DIC</w:t>
            </w:r>
            <w:r w:rsidRPr="001A1CEA">
              <w:rPr>
                <w:rStyle w:val="ac"/>
                <w:rFonts w:hint="eastAsia"/>
                <w:noProof/>
              </w:rPr>
              <w:t>结果分析</w:t>
            </w:r>
            <w:r>
              <w:rPr>
                <w:noProof/>
                <w:webHidden/>
              </w:rPr>
              <w:tab/>
            </w:r>
            <w:r>
              <w:rPr>
                <w:noProof/>
                <w:webHidden/>
              </w:rPr>
              <w:fldChar w:fldCharType="begin"/>
            </w:r>
            <w:r>
              <w:rPr>
                <w:noProof/>
                <w:webHidden/>
              </w:rPr>
              <w:instrText xml:space="preserve"> PAGEREF _Toc511050567 \h </w:instrText>
            </w:r>
            <w:r>
              <w:rPr>
                <w:noProof/>
                <w:webHidden/>
              </w:rPr>
            </w:r>
            <w:r>
              <w:rPr>
                <w:noProof/>
                <w:webHidden/>
              </w:rPr>
              <w:fldChar w:fldCharType="separate"/>
            </w:r>
            <w:r>
              <w:rPr>
                <w:noProof/>
                <w:webHidden/>
              </w:rPr>
              <w:t>24</w:t>
            </w:r>
            <w:r>
              <w:rPr>
                <w:noProof/>
                <w:webHidden/>
              </w:rPr>
              <w:fldChar w:fldCharType="end"/>
            </w:r>
          </w:hyperlink>
        </w:p>
        <w:p w14:paraId="1BB263B2" w14:textId="77777777" w:rsidR="007136B0" w:rsidRDefault="007136B0">
          <w:pPr>
            <w:pStyle w:val="20"/>
            <w:ind w:firstLine="480"/>
            <w:rPr>
              <w:rFonts w:asciiTheme="minorHAnsi" w:eastAsiaTheme="minorEastAsia" w:hAnsiTheme="minorHAnsi" w:cstheme="minorBidi"/>
              <w:noProof/>
              <w:sz w:val="21"/>
              <w:szCs w:val="22"/>
            </w:rPr>
          </w:pPr>
          <w:hyperlink w:anchor="_Toc511050568" w:history="1">
            <w:r w:rsidRPr="001A1CEA">
              <w:rPr>
                <w:rStyle w:val="ac"/>
                <w:noProof/>
              </w:rPr>
              <w:t>3.3</w:t>
            </w:r>
            <w:r w:rsidRPr="001A1CEA">
              <w:rPr>
                <w:rStyle w:val="ac"/>
                <w:rFonts w:hint="eastAsia"/>
                <w:noProof/>
              </w:rPr>
              <w:t xml:space="preserve"> </w:t>
            </w:r>
            <w:r w:rsidRPr="001A1CEA">
              <w:rPr>
                <w:rStyle w:val="ac"/>
                <w:rFonts w:hint="eastAsia"/>
                <w:noProof/>
              </w:rPr>
              <w:t>本章小结</w:t>
            </w:r>
            <w:r>
              <w:rPr>
                <w:noProof/>
                <w:webHidden/>
              </w:rPr>
              <w:tab/>
            </w:r>
            <w:r>
              <w:rPr>
                <w:noProof/>
                <w:webHidden/>
              </w:rPr>
              <w:fldChar w:fldCharType="begin"/>
            </w:r>
            <w:r>
              <w:rPr>
                <w:noProof/>
                <w:webHidden/>
              </w:rPr>
              <w:instrText xml:space="preserve"> PAGEREF _Toc511050568 \h </w:instrText>
            </w:r>
            <w:r>
              <w:rPr>
                <w:noProof/>
                <w:webHidden/>
              </w:rPr>
            </w:r>
            <w:r>
              <w:rPr>
                <w:noProof/>
                <w:webHidden/>
              </w:rPr>
              <w:fldChar w:fldCharType="separate"/>
            </w:r>
            <w:r>
              <w:rPr>
                <w:noProof/>
                <w:webHidden/>
              </w:rPr>
              <w:t>28</w:t>
            </w:r>
            <w:r>
              <w:rPr>
                <w:noProof/>
                <w:webHidden/>
              </w:rPr>
              <w:fldChar w:fldCharType="end"/>
            </w:r>
          </w:hyperlink>
        </w:p>
        <w:p w14:paraId="25A76827" w14:textId="77777777" w:rsidR="007136B0" w:rsidRDefault="007136B0">
          <w:pPr>
            <w:pStyle w:val="11"/>
            <w:rPr>
              <w:rFonts w:asciiTheme="minorHAnsi" w:eastAsiaTheme="minorEastAsia" w:hAnsiTheme="minorHAnsi" w:cstheme="minorBidi"/>
              <w:sz w:val="21"/>
              <w:szCs w:val="22"/>
            </w:rPr>
          </w:pPr>
          <w:hyperlink w:anchor="_Toc511050569" w:history="1">
            <w:r w:rsidRPr="001A1CEA">
              <w:rPr>
                <w:rStyle w:val="ac"/>
                <w:rFonts w:hint="eastAsia"/>
              </w:rPr>
              <w:t>第四章 大开孔复合材料层合板损伤的数值计算</w:t>
            </w:r>
            <w:r>
              <w:rPr>
                <w:webHidden/>
              </w:rPr>
              <w:tab/>
            </w:r>
            <w:r>
              <w:rPr>
                <w:webHidden/>
              </w:rPr>
              <w:fldChar w:fldCharType="begin"/>
            </w:r>
            <w:r>
              <w:rPr>
                <w:webHidden/>
              </w:rPr>
              <w:instrText xml:space="preserve"> PAGEREF _Toc511050569 \h </w:instrText>
            </w:r>
            <w:r>
              <w:rPr>
                <w:webHidden/>
              </w:rPr>
            </w:r>
            <w:r>
              <w:rPr>
                <w:webHidden/>
              </w:rPr>
              <w:fldChar w:fldCharType="separate"/>
            </w:r>
            <w:r>
              <w:rPr>
                <w:webHidden/>
              </w:rPr>
              <w:t>31</w:t>
            </w:r>
            <w:r>
              <w:rPr>
                <w:webHidden/>
              </w:rPr>
              <w:fldChar w:fldCharType="end"/>
            </w:r>
          </w:hyperlink>
        </w:p>
        <w:p w14:paraId="22535465" w14:textId="77777777" w:rsidR="007136B0" w:rsidRDefault="007136B0">
          <w:pPr>
            <w:pStyle w:val="20"/>
            <w:ind w:firstLine="480"/>
            <w:rPr>
              <w:rFonts w:asciiTheme="minorHAnsi" w:eastAsiaTheme="minorEastAsia" w:hAnsiTheme="minorHAnsi" w:cstheme="minorBidi"/>
              <w:noProof/>
              <w:sz w:val="21"/>
              <w:szCs w:val="22"/>
            </w:rPr>
          </w:pPr>
          <w:hyperlink w:anchor="_Toc511050570" w:history="1">
            <w:r w:rsidRPr="001A1CEA">
              <w:rPr>
                <w:rStyle w:val="ac"/>
                <w:noProof/>
              </w:rPr>
              <w:t>4.1</w:t>
            </w:r>
            <w:r w:rsidRPr="001A1CEA">
              <w:rPr>
                <w:rStyle w:val="ac"/>
                <w:rFonts w:hint="eastAsia"/>
                <w:noProof/>
              </w:rPr>
              <w:t xml:space="preserve"> </w:t>
            </w:r>
            <w:r w:rsidRPr="001A1CEA">
              <w:rPr>
                <w:rStyle w:val="ac"/>
                <w:rFonts w:hint="eastAsia"/>
                <w:noProof/>
              </w:rPr>
              <w:t>引言</w:t>
            </w:r>
            <w:r>
              <w:rPr>
                <w:noProof/>
                <w:webHidden/>
              </w:rPr>
              <w:tab/>
            </w:r>
            <w:r>
              <w:rPr>
                <w:noProof/>
                <w:webHidden/>
              </w:rPr>
              <w:fldChar w:fldCharType="begin"/>
            </w:r>
            <w:r>
              <w:rPr>
                <w:noProof/>
                <w:webHidden/>
              </w:rPr>
              <w:instrText xml:space="preserve"> PAGEREF _Toc511050570 \h </w:instrText>
            </w:r>
            <w:r>
              <w:rPr>
                <w:noProof/>
                <w:webHidden/>
              </w:rPr>
            </w:r>
            <w:r>
              <w:rPr>
                <w:noProof/>
                <w:webHidden/>
              </w:rPr>
              <w:fldChar w:fldCharType="separate"/>
            </w:r>
            <w:r>
              <w:rPr>
                <w:noProof/>
                <w:webHidden/>
              </w:rPr>
              <w:t>31</w:t>
            </w:r>
            <w:r>
              <w:rPr>
                <w:noProof/>
                <w:webHidden/>
              </w:rPr>
              <w:fldChar w:fldCharType="end"/>
            </w:r>
          </w:hyperlink>
        </w:p>
        <w:p w14:paraId="71D97151" w14:textId="77777777" w:rsidR="007136B0" w:rsidRDefault="007136B0">
          <w:pPr>
            <w:pStyle w:val="20"/>
            <w:ind w:firstLine="480"/>
            <w:rPr>
              <w:rFonts w:asciiTheme="minorHAnsi" w:eastAsiaTheme="minorEastAsia" w:hAnsiTheme="minorHAnsi" w:cstheme="minorBidi"/>
              <w:noProof/>
              <w:sz w:val="21"/>
              <w:szCs w:val="22"/>
            </w:rPr>
          </w:pPr>
          <w:hyperlink w:anchor="_Toc511050571" w:history="1">
            <w:r w:rsidRPr="001A1CEA">
              <w:rPr>
                <w:rStyle w:val="ac"/>
                <w:noProof/>
              </w:rPr>
              <w:t>4.2</w:t>
            </w:r>
            <w:r w:rsidRPr="001A1CEA">
              <w:rPr>
                <w:rStyle w:val="ac"/>
                <w:rFonts w:hint="eastAsia"/>
                <w:noProof/>
              </w:rPr>
              <w:t xml:space="preserve"> </w:t>
            </w:r>
            <w:r w:rsidRPr="001A1CEA">
              <w:rPr>
                <w:rStyle w:val="ac"/>
                <w:rFonts w:hint="eastAsia"/>
                <w:noProof/>
              </w:rPr>
              <w:t>层合板的材料性能参数</w:t>
            </w:r>
            <w:r>
              <w:rPr>
                <w:noProof/>
                <w:webHidden/>
              </w:rPr>
              <w:tab/>
            </w:r>
            <w:r>
              <w:rPr>
                <w:noProof/>
                <w:webHidden/>
              </w:rPr>
              <w:fldChar w:fldCharType="begin"/>
            </w:r>
            <w:r>
              <w:rPr>
                <w:noProof/>
                <w:webHidden/>
              </w:rPr>
              <w:instrText xml:space="preserve"> PAGEREF _Toc511050571 \h </w:instrText>
            </w:r>
            <w:r>
              <w:rPr>
                <w:noProof/>
                <w:webHidden/>
              </w:rPr>
            </w:r>
            <w:r>
              <w:rPr>
                <w:noProof/>
                <w:webHidden/>
              </w:rPr>
              <w:fldChar w:fldCharType="separate"/>
            </w:r>
            <w:r>
              <w:rPr>
                <w:noProof/>
                <w:webHidden/>
              </w:rPr>
              <w:t>31</w:t>
            </w:r>
            <w:r>
              <w:rPr>
                <w:noProof/>
                <w:webHidden/>
              </w:rPr>
              <w:fldChar w:fldCharType="end"/>
            </w:r>
          </w:hyperlink>
        </w:p>
        <w:p w14:paraId="3DDD2D55" w14:textId="77777777" w:rsidR="007136B0" w:rsidRDefault="007136B0">
          <w:pPr>
            <w:pStyle w:val="20"/>
            <w:ind w:firstLine="480"/>
            <w:rPr>
              <w:rFonts w:asciiTheme="minorHAnsi" w:eastAsiaTheme="minorEastAsia" w:hAnsiTheme="minorHAnsi" w:cstheme="minorBidi"/>
              <w:noProof/>
              <w:sz w:val="21"/>
              <w:szCs w:val="22"/>
            </w:rPr>
          </w:pPr>
          <w:hyperlink w:anchor="_Toc511050572" w:history="1">
            <w:r w:rsidRPr="001A1CEA">
              <w:rPr>
                <w:rStyle w:val="ac"/>
                <w:noProof/>
              </w:rPr>
              <w:t>4.3</w:t>
            </w:r>
            <w:r w:rsidRPr="001A1CEA">
              <w:rPr>
                <w:rStyle w:val="ac"/>
                <w:rFonts w:hint="eastAsia"/>
                <w:noProof/>
              </w:rPr>
              <w:t xml:space="preserve"> </w:t>
            </w:r>
            <w:r w:rsidRPr="001A1CEA">
              <w:rPr>
                <w:rStyle w:val="ac"/>
                <w:rFonts w:hint="eastAsia"/>
                <w:noProof/>
              </w:rPr>
              <w:t>大开孔层合板的损伤演化模拟</w:t>
            </w:r>
            <w:r>
              <w:rPr>
                <w:noProof/>
                <w:webHidden/>
              </w:rPr>
              <w:tab/>
            </w:r>
            <w:r>
              <w:rPr>
                <w:noProof/>
                <w:webHidden/>
              </w:rPr>
              <w:fldChar w:fldCharType="begin"/>
            </w:r>
            <w:r>
              <w:rPr>
                <w:noProof/>
                <w:webHidden/>
              </w:rPr>
              <w:instrText xml:space="preserve"> PAGEREF _Toc511050572 \h </w:instrText>
            </w:r>
            <w:r>
              <w:rPr>
                <w:noProof/>
                <w:webHidden/>
              </w:rPr>
            </w:r>
            <w:r>
              <w:rPr>
                <w:noProof/>
                <w:webHidden/>
              </w:rPr>
              <w:fldChar w:fldCharType="separate"/>
            </w:r>
            <w:r>
              <w:rPr>
                <w:noProof/>
                <w:webHidden/>
              </w:rPr>
              <w:t>32</w:t>
            </w:r>
            <w:r>
              <w:rPr>
                <w:noProof/>
                <w:webHidden/>
              </w:rPr>
              <w:fldChar w:fldCharType="end"/>
            </w:r>
          </w:hyperlink>
        </w:p>
        <w:p w14:paraId="6920E7EC" w14:textId="77777777" w:rsidR="007136B0" w:rsidRDefault="007136B0">
          <w:pPr>
            <w:pStyle w:val="30"/>
            <w:ind w:firstLine="960"/>
            <w:rPr>
              <w:rFonts w:asciiTheme="minorHAnsi" w:eastAsiaTheme="minorEastAsia" w:hAnsiTheme="minorHAnsi" w:cstheme="minorBidi"/>
              <w:noProof/>
              <w:sz w:val="21"/>
              <w:szCs w:val="22"/>
            </w:rPr>
          </w:pPr>
          <w:hyperlink w:anchor="_Toc511050573" w:history="1">
            <w:r w:rsidRPr="001A1CEA">
              <w:rPr>
                <w:rStyle w:val="ac"/>
                <w:noProof/>
              </w:rPr>
              <w:t>4.3.1</w:t>
            </w:r>
            <w:r w:rsidRPr="001A1CEA">
              <w:rPr>
                <w:rStyle w:val="ac"/>
                <w:rFonts w:hint="eastAsia"/>
                <w:noProof/>
              </w:rPr>
              <w:t xml:space="preserve"> </w:t>
            </w:r>
            <w:r w:rsidRPr="001A1CEA">
              <w:rPr>
                <w:rStyle w:val="ac"/>
                <w:rFonts w:hint="eastAsia"/>
                <w:noProof/>
              </w:rPr>
              <w:t>单向铺层大开口层合板的失效</w:t>
            </w:r>
            <w:r>
              <w:rPr>
                <w:noProof/>
                <w:webHidden/>
              </w:rPr>
              <w:tab/>
            </w:r>
            <w:r>
              <w:rPr>
                <w:noProof/>
                <w:webHidden/>
              </w:rPr>
              <w:fldChar w:fldCharType="begin"/>
            </w:r>
            <w:r>
              <w:rPr>
                <w:noProof/>
                <w:webHidden/>
              </w:rPr>
              <w:instrText xml:space="preserve"> PAGEREF _Toc511050573 \h </w:instrText>
            </w:r>
            <w:r>
              <w:rPr>
                <w:noProof/>
                <w:webHidden/>
              </w:rPr>
            </w:r>
            <w:r>
              <w:rPr>
                <w:noProof/>
                <w:webHidden/>
              </w:rPr>
              <w:fldChar w:fldCharType="separate"/>
            </w:r>
            <w:r>
              <w:rPr>
                <w:noProof/>
                <w:webHidden/>
              </w:rPr>
              <w:t>32</w:t>
            </w:r>
            <w:r>
              <w:rPr>
                <w:noProof/>
                <w:webHidden/>
              </w:rPr>
              <w:fldChar w:fldCharType="end"/>
            </w:r>
          </w:hyperlink>
        </w:p>
        <w:p w14:paraId="2E6E44F8" w14:textId="77777777" w:rsidR="007136B0" w:rsidRDefault="007136B0">
          <w:pPr>
            <w:pStyle w:val="30"/>
            <w:ind w:firstLine="960"/>
            <w:rPr>
              <w:rFonts w:asciiTheme="minorHAnsi" w:eastAsiaTheme="minorEastAsia" w:hAnsiTheme="minorHAnsi" w:cstheme="minorBidi"/>
              <w:noProof/>
              <w:sz w:val="21"/>
              <w:szCs w:val="22"/>
            </w:rPr>
          </w:pPr>
          <w:hyperlink w:anchor="_Toc511050574" w:history="1">
            <w:r w:rsidRPr="001A1CEA">
              <w:rPr>
                <w:rStyle w:val="ac"/>
                <w:noProof/>
              </w:rPr>
              <w:t>4.3.2</w:t>
            </w:r>
            <w:r w:rsidRPr="001A1CEA">
              <w:rPr>
                <w:rStyle w:val="ac"/>
                <w:rFonts w:hint="eastAsia"/>
                <w:noProof/>
              </w:rPr>
              <w:t xml:space="preserve"> </w:t>
            </w:r>
            <w:r w:rsidRPr="001A1CEA">
              <w:rPr>
                <w:rStyle w:val="ac"/>
                <w:rFonts w:hint="eastAsia"/>
                <w:noProof/>
              </w:rPr>
              <w:t>正交铺层大开口层合板的失效</w:t>
            </w:r>
            <w:r>
              <w:rPr>
                <w:noProof/>
                <w:webHidden/>
              </w:rPr>
              <w:tab/>
            </w:r>
            <w:r>
              <w:rPr>
                <w:noProof/>
                <w:webHidden/>
              </w:rPr>
              <w:fldChar w:fldCharType="begin"/>
            </w:r>
            <w:r>
              <w:rPr>
                <w:noProof/>
                <w:webHidden/>
              </w:rPr>
              <w:instrText xml:space="preserve"> PAGEREF _Toc511050574 \h </w:instrText>
            </w:r>
            <w:r>
              <w:rPr>
                <w:noProof/>
                <w:webHidden/>
              </w:rPr>
            </w:r>
            <w:r>
              <w:rPr>
                <w:noProof/>
                <w:webHidden/>
              </w:rPr>
              <w:fldChar w:fldCharType="separate"/>
            </w:r>
            <w:r>
              <w:rPr>
                <w:noProof/>
                <w:webHidden/>
              </w:rPr>
              <w:t>39</w:t>
            </w:r>
            <w:r>
              <w:rPr>
                <w:noProof/>
                <w:webHidden/>
              </w:rPr>
              <w:fldChar w:fldCharType="end"/>
            </w:r>
          </w:hyperlink>
        </w:p>
        <w:p w14:paraId="575897B6" w14:textId="77777777" w:rsidR="007136B0" w:rsidRDefault="007136B0">
          <w:pPr>
            <w:pStyle w:val="30"/>
            <w:ind w:firstLine="960"/>
            <w:rPr>
              <w:rFonts w:asciiTheme="minorHAnsi" w:eastAsiaTheme="minorEastAsia" w:hAnsiTheme="minorHAnsi" w:cstheme="minorBidi"/>
              <w:noProof/>
              <w:sz w:val="21"/>
              <w:szCs w:val="22"/>
            </w:rPr>
          </w:pPr>
          <w:hyperlink w:anchor="_Toc511050575" w:history="1">
            <w:r w:rsidRPr="001A1CEA">
              <w:rPr>
                <w:rStyle w:val="ac"/>
                <w:noProof/>
              </w:rPr>
              <w:t>4.3.3</w:t>
            </w:r>
            <w:r w:rsidRPr="001A1CEA">
              <w:rPr>
                <w:rStyle w:val="ac"/>
                <w:rFonts w:hint="eastAsia"/>
                <w:noProof/>
              </w:rPr>
              <w:t xml:space="preserve"> </w:t>
            </w:r>
            <w:r w:rsidRPr="001A1CEA">
              <w:rPr>
                <w:rStyle w:val="ac"/>
                <w:rFonts w:hint="eastAsia"/>
                <w:noProof/>
              </w:rPr>
              <w:t>角铺层大开口层合板的失效</w:t>
            </w:r>
            <w:r>
              <w:rPr>
                <w:noProof/>
                <w:webHidden/>
              </w:rPr>
              <w:tab/>
            </w:r>
            <w:r>
              <w:rPr>
                <w:noProof/>
                <w:webHidden/>
              </w:rPr>
              <w:fldChar w:fldCharType="begin"/>
            </w:r>
            <w:r>
              <w:rPr>
                <w:noProof/>
                <w:webHidden/>
              </w:rPr>
              <w:instrText xml:space="preserve"> PAGEREF _Toc511050575 \h </w:instrText>
            </w:r>
            <w:r>
              <w:rPr>
                <w:noProof/>
                <w:webHidden/>
              </w:rPr>
            </w:r>
            <w:r>
              <w:rPr>
                <w:noProof/>
                <w:webHidden/>
              </w:rPr>
              <w:fldChar w:fldCharType="separate"/>
            </w:r>
            <w:r>
              <w:rPr>
                <w:noProof/>
                <w:webHidden/>
              </w:rPr>
              <w:t>46</w:t>
            </w:r>
            <w:r>
              <w:rPr>
                <w:noProof/>
                <w:webHidden/>
              </w:rPr>
              <w:fldChar w:fldCharType="end"/>
            </w:r>
          </w:hyperlink>
        </w:p>
        <w:p w14:paraId="7CC1151A" w14:textId="77777777" w:rsidR="007136B0" w:rsidRDefault="007136B0">
          <w:pPr>
            <w:pStyle w:val="20"/>
            <w:ind w:firstLine="480"/>
            <w:rPr>
              <w:rFonts w:asciiTheme="minorHAnsi" w:eastAsiaTheme="minorEastAsia" w:hAnsiTheme="minorHAnsi" w:cstheme="minorBidi"/>
              <w:noProof/>
              <w:sz w:val="21"/>
              <w:szCs w:val="22"/>
            </w:rPr>
          </w:pPr>
          <w:hyperlink w:anchor="_Toc511050576" w:history="1">
            <w:r w:rsidRPr="001A1CEA">
              <w:rPr>
                <w:rStyle w:val="ac"/>
                <w:noProof/>
              </w:rPr>
              <w:t>4.4</w:t>
            </w:r>
            <w:r w:rsidRPr="001A1CEA">
              <w:rPr>
                <w:rStyle w:val="ac"/>
                <w:rFonts w:hint="eastAsia"/>
                <w:noProof/>
              </w:rPr>
              <w:t xml:space="preserve"> </w:t>
            </w:r>
            <w:r w:rsidRPr="001A1CEA">
              <w:rPr>
                <w:rStyle w:val="ac"/>
                <w:rFonts w:hint="eastAsia"/>
                <w:noProof/>
              </w:rPr>
              <w:t>大开孔层合板的失效载荷计算</w:t>
            </w:r>
            <w:r>
              <w:rPr>
                <w:noProof/>
                <w:webHidden/>
              </w:rPr>
              <w:tab/>
            </w:r>
            <w:r>
              <w:rPr>
                <w:noProof/>
                <w:webHidden/>
              </w:rPr>
              <w:fldChar w:fldCharType="begin"/>
            </w:r>
            <w:r>
              <w:rPr>
                <w:noProof/>
                <w:webHidden/>
              </w:rPr>
              <w:instrText xml:space="preserve"> PAGEREF _Toc511050576 \h </w:instrText>
            </w:r>
            <w:r>
              <w:rPr>
                <w:noProof/>
                <w:webHidden/>
              </w:rPr>
            </w:r>
            <w:r>
              <w:rPr>
                <w:noProof/>
                <w:webHidden/>
              </w:rPr>
              <w:fldChar w:fldCharType="separate"/>
            </w:r>
            <w:r>
              <w:rPr>
                <w:noProof/>
                <w:webHidden/>
              </w:rPr>
              <w:t>50</w:t>
            </w:r>
            <w:r>
              <w:rPr>
                <w:noProof/>
                <w:webHidden/>
              </w:rPr>
              <w:fldChar w:fldCharType="end"/>
            </w:r>
          </w:hyperlink>
        </w:p>
        <w:p w14:paraId="16538D8B" w14:textId="77777777" w:rsidR="007136B0" w:rsidRDefault="007136B0">
          <w:pPr>
            <w:pStyle w:val="30"/>
            <w:ind w:firstLine="960"/>
            <w:rPr>
              <w:rFonts w:asciiTheme="minorHAnsi" w:eastAsiaTheme="minorEastAsia" w:hAnsiTheme="minorHAnsi" w:cstheme="minorBidi"/>
              <w:noProof/>
              <w:sz w:val="21"/>
              <w:szCs w:val="22"/>
            </w:rPr>
          </w:pPr>
          <w:hyperlink w:anchor="_Toc511050577" w:history="1">
            <w:r w:rsidRPr="001A1CEA">
              <w:rPr>
                <w:rStyle w:val="ac"/>
                <w:noProof/>
              </w:rPr>
              <w:t>4.4.1</w:t>
            </w:r>
            <w:r w:rsidRPr="001A1CEA">
              <w:rPr>
                <w:rStyle w:val="ac"/>
                <w:rFonts w:hint="eastAsia"/>
                <w:noProof/>
              </w:rPr>
              <w:t xml:space="preserve"> </w:t>
            </w:r>
            <w:r w:rsidRPr="001A1CEA">
              <w:rPr>
                <w:rStyle w:val="ac"/>
                <w:rFonts w:hint="eastAsia"/>
                <w:noProof/>
              </w:rPr>
              <w:t>位移载荷曲线</w:t>
            </w:r>
            <w:r>
              <w:rPr>
                <w:noProof/>
                <w:webHidden/>
              </w:rPr>
              <w:tab/>
            </w:r>
            <w:r>
              <w:rPr>
                <w:noProof/>
                <w:webHidden/>
              </w:rPr>
              <w:fldChar w:fldCharType="begin"/>
            </w:r>
            <w:r>
              <w:rPr>
                <w:noProof/>
                <w:webHidden/>
              </w:rPr>
              <w:instrText xml:space="preserve"> PAGEREF _Toc511050577 \h </w:instrText>
            </w:r>
            <w:r>
              <w:rPr>
                <w:noProof/>
                <w:webHidden/>
              </w:rPr>
            </w:r>
            <w:r>
              <w:rPr>
                <w:noProof/>
                <w:webHidden/>
              </w:rPr>
              <w:fldChar w:fldCharType="separate"/>
            </w:r>
            <w:r>
              <w:rPr>
                <w:noProof/>
                <w:webHidden/>
              </w:rPr>
              <w:t>50</w:t>
            </w:r>
            <w:r>
              <w:rPr>
                <w:noProof/>
                <w:webHidden/>
              </w:rPr>
              <w:fldChar w:fldCharType="end"/>
            </w:r>
          </w:hyperlink>
        </w:p>
        <w:p w14:paraId="1E69D428" w14:textId="77777777" w:rsidR="007136B0" w:rsidRDefault="007136B0">
          <w:pPr>
            <w:pStyle w:val="30"/>
            <w:ind w:firstLine="960"/>
            <w:rPr>
              <w:rFonts w:asciiTheme="minorHAnsi" w:eastAsiaTheme="minorEastAsia" w:hAnsiTheme="minorHAnsi" w:cstheme="minorBidi"/>
              <w:noProof/>
              <w:sz w:val="21"/>
              <w:szCs w:val="22"/>
            </w:rPr>
          </w:pPr>
          <w:hyperlink w:anchor="_Toc511050578" w:history="1">
            <w:r w:rsidRPr="001A1CEA">
              <w:rPr>
                <w:rStyle w:val="ac"/>
                <w:noProof/>
              </w:rPr>
              <w:t>4.4.2</w:t>
            </w:r>
            <w:r w:rsidRPr="001A1CEA">
              <w:rPr>
                <w:rStyle w:val="ac"/>
                <w:rFonts w:hint="eastAsia"/>
                <w:noProof/>
              </w:rPr>
              <w:t xml:space="preserve"> </w:t>
            </w:r>
            <w:r w:rsidRPr="001A1CEA">
              <w:rPr>
                <w:rStyle w:val="ac"/>
                <w:rFonts w:hint="eastAsia"/>
                <w:noProof/>
              </w:rPr>
              <w:t>极限破坏载荷</w:t>
            </w:r>
            <w:r>
              <w:rPr>
                <w:noProof/>
                <w:webHidden/>
              </w:rPr>
              <w:tab/>
            </w:r>
            <w:r>
              <w:rPr>
                <w:noProof/>
                <w:webHidden/>
              </w:rPr>
              <w:fldChar w:fldCharType="begin"/>
            </w:r>
            <w:r>
              <w:rPr>
                <w:noProof/>
                <w:webHidden/>
              </w:rPr>
              <w:instrText xml:space="preserve"> PAGEREF _Toc511050578 \h </w:instrText>
            </w:r>
            <w:r>
              <w:rPr>
                <w:noProof/>
                <w:webHidden/>
              </w:rPr>
            </w:r>
            <w:r>
              <w:rPr>
                <w:noProof/>
                <w:webHidden/>
              </w:rPr>
              <w:fldChar w:fldCharType="separate"/>
            </w:r>
            <w:r>
              <w:rPr>
                <w:noProof/>
                <w:webHidden/>
              </w:rPr>
              <w:t>54</w:t>
            </w:r>
            <w:r>
              <w:rPr>
                <w:noProof/>
                <w:webHidden/>
              </w:rPr>
              <w:fldChar w:fldCharType="end"/>
            </w:r>
          </w:hyperlink>
        </w:p>
        <w:p w14:paraId="5CFCC105" w14:textId="77777777" w:rsidR="007136B0" w:rsidRDefault="007136B0">
          <w:pPr>
            <w:pStyle w:val="30"/>
            <w:ind w:firstLine="960"/>
            <w:rPr>
              <w:rFonts w:asciiTheme="minorHAnsi" w:eastAsiaTheme="minorEastAsia" w:hAnsiTheme="minorHAnsi" w:cstheme="minorBidi"/>
              <w:noProof/>
              <w:sz w:val="21"/>
              <w:szCs w:val="22"/>
            </w:rPr>
          </w:pPr>
          <w:hyperlink w:anchor="_Toc511050579" w:history="1">
            <w:r w:rsidRPr="001A1CEA">
              <w:rPr>
                <w:rStyle w:val="ac"/>
                <w:noProof/>
              </w:rPr>
              <w:t>4.4.3</w:t>
            </w:r>
            <w:r w:rsidRPr="001A1CEA">
              <w:rPr>
                <w:rStyle w:val="ac"/>
                <w:rFonts w:hint="eastAsia"/>
                <w:noProof/>
              </w:rPr>
              <w:t xml:space="preserve"> </w:t>
            </w:r>
            <w:r w:rsidRPr="001A1CEA">
              <w:rPr>
                <w:rStyle w:val="ac"/>
                <w:rFonts w:hint="eastAsia"/>
                <w:noProof/>
              </w:rPr>
              <w:t>初始失效载荷</w:t>
            </w:r>
            <w:r>
              <w:rPr>
                <w:noProof/>
                <w:webHidden/>
              </w:rPr>
              <w:tab/>
            </w:r>
            <w:r>
              <w:rPr>
                <w:noProof/>
                <w:webHidden/>
              </w:rPr>
              <w:fldChar w:fldCharType="begin"/>
            </w:r>
            <w:r>
              <w:rPr>
                <w:noProof/>
                <w:webHidden/>
              </w:rPr>
              <w:instrText xml:space="preserve"> PAGEREF _Toc511050579 \h </w:instrText>
            </w:r>
            <w:r>
              <w:rPr>
                <w:noProof/>
                <w:webHidden/>
              </w:rPr>
            </w:r>
            <w:r>
              <w:rPr>
                <w:noProof/>
                <w:webHidden/>
              </w:rPr>
              <w:fldChar w:fldCharType="separate"/>
            </w:r>
            <w:r>
              <w:rPr>
                <w:noProof/>
                <w:webHidden/>
              </w:rPr>
              <w:t>56</w:t>
            </w:r>
            <w:r>
              <w:rPr>
                <w:noProof/>
                <w:webHidden/>
              </w:rPr>
              <w:fldChar w:fldCharType="end"/>
            </w:r>
          </w:hyperlink>
        </w:p>
        <w:p w14:paraId="6785C963" w14:textId="77777777" w:rsidR="007136B0" w:rsidRDefault="007136B0">
          <w:pPr>
            <w:pStyle w:val="20"/>
            <w:ind w:firstLine="480"/>
            <w:rPr>
              <w:rFonts w:asciiTheme="minorHAnsi" w:eastAsiaTheme="minorEastAsia" w:hAnsiTheme="minorHAnsi" w:cstheme="minorBidi"/>
              <w:noProof/>
              <w:sz w:val="21"/>
              <w:szCs w:val="22"/>
            </w:rPr>
          </w:pPr>
          <w:hyperlink w:anchor="_Toc511050580" w:history="1">
            <w:r w:rsidRPr="001A1CEA">
              <w:rPr>
                <w:rStyle w:val="ac"/>
                <w:noProof/>
              </w:rPr>
              <w:t>4.5</w:t>
            </w:r>
            <w:r w:rsidRPr="001A1CEA">
              <w:rPr>
                <w:rStyle w:val="ac"/>
                <w:rFonts w:hint="eastAsia"/>
                <w:noProof/>
              </w:rPr>
              <w:t xml:space="preserve"> </w:t>
            </w:r>
            <w:r w:rsidRPr="001A1CEA">
              <w:rPr>
                <w:rStyle w:val="ac"/>
                <w:rFonts w:hint="eastAsia"/>
                <w:noProof/>
              </w:rPr>
              <w:t>考虑剪切非线性后的角铺层层合板失效</w:t>
            </w:r>
            <w:r>
              <w:rPr>
                <w:noProof/>
                <w:webHidden/>
              </w:rPr>
              <w:tab/>
            </w:r>
            <w:r>
              <w:rPr>
                <w:noProof/>
                <w:webHidden/>
              </w:rPr>
              <w:fldChar w:fldCharType="begin"/>
            </w:r>
            <w:r>
              <w:rPr>
                <w:noProof/>
                <w:webHidden/>
              </w:rPr>
              <w:instrText xml:space="preserve"> PAGEREF _Toc511050580 \h </w:instrText>
            </w:r>
            <w:r>
              <w:rPr>
                <w:noProof/>
                <w:webHidden/>
              </w:rPr>
            </w:r>
            <w:r>
              <w:rPr>
                <w:noProof/>
                <w:webHidden/>
              </w:rPr>
              <w:fldChar w:fldCharType="separate"/>
            </w:r>
            <w:r>
              <w:rPr>
                <w:noProof/>
                <w:webHidden/>
              </w:rPr>
              <w:t>56</w:t>
            </w:r>
            <w:r>
              <w:rPr>
                <w:noProof/>
                <w:webHidden/>
              </w:rPr>
              <w:fldChar w:fldCharType="end"/>
            </w:r>
          </w:hyperlink>
        </w:p>
        <w:p w14:paraId="128BBC60" w14:textId="77777777" w:rsidR="007136B0" w:rsidRDefault="007136B0">
          <w:pPr>
            <w:pStyle w:val="20"/>
            <w:ind w:firstLine="480"/>
            <w:rPr>
              <w:rFonts w:asciiTheme="minorHAnsi" w:eastAsiaTheme="minorEastAsia" w:hAnsiTheme="minorHAnsi" w:cstheme="minorBidi"/>
              <w:noProof/>
              <w:sz w:val="21"/>
              <w:szCs w:val="22"/>
            </w:rPr>
          </w:pPr>
          <w:hyperlink w:anchor="_Toc511050581" w:history="1">
            <w:r w:rsidRPr="001A1CEA">
              <w:rPr>
                <w:rStyle w:val="ac"/>
                <w:noProof/>
              </w:rPr>
              <w:t>4.6</w:t>
            </w:r>
            <w:r w:rsidRPr="001A1CEA">
              <w:rPr>
                <w:rStyle w:val="ac"/>
                <w:rFonts w:hint="eastAsia"/>
                <w:noProof/>
              </w:rPr>
              <w:t xml:space="preserve"> </w:t>
            </w:r>
            <w:r w:rsidRPr="001A1CEA">
              <w:rPr>
                <w:rStyle w:val="ac"/>
                <w:rFonts w:hint="eastAsia"/>
                <w:noProof/>
              </w:rPr>
              <w:t>本章小结</w:t>
            </w:r>
            <w:r>
              <w:rPr>
                <w:noProof/>
                <w:webHidden/>
              </w:rPr>
              <w:tab/>
            </w:r>
            <w:r>
              <w:rPr>
                <w:noProof/>
                <w:webHidden/>
              </w:rPr>
              <w:fldChar w:fldCharType="begin"/>
            </w:r>
            <w:r>
              <w:rPr>
                <w:noProof/>
                <w:webHidden/>
              </w:rPr>
              <w:instrText xml:space="preserve"> PAGEREF _Toc511050581 \h </w:instrText>
            </w:r>
            <w:r>
              <w:rPr>
                <w:noProof/>
                <w:webHidden/>
              </w:rPr>
            </w:r>
            <w:r>
              <w:rPr>
                <w:noProof/>
                <w:webHidden/>
              </w:rPr>
              <w:fldChar w:fldCharType="separate"/>
            </w:r>
            <w:r>
              <w:rPr>
                <w:noProof/>
                <w:webHidden/>
              </w:rPr>
              <w:t>58</w:t>
            </w:r>
            <w:r>
              <w:rPr>
                <w:noProof/>
                <w:webHidden/>
              </w:rPr>
              <w:fldChar w:fldCharType="end"/>
            </w:r>
          </w:hyperlink>
        </w:p>
        <w:p w14:paraId="15C66773" w14:textId="77777777" w:rsidR="007136B0" w:rsidRDefault="007136B0">
          <w:pPr>
            <w:pStyle w:val="11"/>
            <w:rPr>
              <w:rFonts w:asciiTheme="minorHAnsi" w:eastAsiaTheme="minorEastAsia" w:hAnsiTheme="minorHAnsi" w:cstheme="minorBidi"/>
              <w:sz w:val="21"/>
              <w:szCs w:val="22"/>
            </w:rPr>
          </w:pPr>
          <w:hyperlink w:anchor="_Toc511050582" w:history="1">
            <w:r w:rsidRPr="001A1CEA">
              <w:rPr>
                <w:rStyle w:val="ac"/>
                <w:rFonts w:hint="eastAsia"/>
              </w:rPr>
              <w:t>第五章 总结与展望</w:t>
            </w:r>
            <w:r>
              <w:rPr>
                <w:webHidden/>
              </w:rPr>
              <w:tab/>
            </w:r>
            <w:r>
              <w:rPr>
                <w:webHidden/>
              </w:rPr>
              <w:fldChar w:fldCharType="begin"/>
            </w:r>
            <w:r>
              <w:rPr>
                <w:webHidden/>
              </w:rPr>
              <w:instrText xml:space="preserve"> PAGEREF _Toc511050582 \h </w:instrText>
            </w:r>
            <w:r>
              <w:rPr>
                <w:webHidden/>
              </w:rPr>
            </w:r>
            <w:r>
              <w:rPr>
                <w:webHidden/>
              </w:rPr>
              <w:fldChar w:fldCharType="separate"/>
            </w:r>
            <w:r>
              <w:rPr>
                <w:webHidden/>
              </w:rPr>
              <w:t>59</w:t>
            </w:r>
            <w:r>
              <w:rPr>
                <w:webHidden/>
              </w:rPr>
              <w:fldChar w:fldCharType="end"/>
            </w:r>
          </w:hyperlink>
        </w:p>
        <w:p w14:paraId="777B5F92" w14:textId="77777777" w:rsidR="007136B0" w:rsidRDefault="007136B0">
          <w:pPr>
            <w:pStyle w:val="20"/>
            <w:ind w:firstLine="480"/>
            <w:rPr>
              <w:rFonts w:asciiTheme="minorHAnsi" w:eastAsiaTheme="minorEastAsia" w:hAnsiTheme="minorHAnsi" w:cstheme="minorBidi"/>
              <w:noProof/>
              <w:sz w:val="21"/>
              <w:szCs w:val="22"/>
            </w:rPr>
          </w:pPr>
          <w:hyperlink w:anchor="_Toc511050583" w:history="1">
            <w:r w:rsidRPr="001A1CEA">
              <w:rPr>
                <w:rStyle w:val="ac"/>
                <w:noProof/>
              </w:rPr>
              <w:t>5.1</w:t>
            </w:r>
            <w:r w:rsidRPr="001A1CEA">
              <w:rPr>
                <w:rStyle w:val="ac"/>
                <w:rFonts w:hint="eastAsia"/>
                <w:noProof/>
              </w:rPr>
              <w:t xml:space="preserve"> </w:t>
            </w:r>
            <w:r w:rsidRPr="001A1CEA">
              <w:rPr>
                <w:rStyle w:val="ac"/>
                <w:rFonts w:hint="eastAsia"/>
                <w:noProof/>
              </w:rPr>
              <w:t>全文总结</w:t>
            </w:r>
            <w:r>
              <w:rPr>
                <w:noProof/>
                <w:webHidden/>
              </w:rPr>
              <w:tab/>
            </w:r>
            <w:r>
              <w:rPr>
                <w:noProof/>
                <w:webHidden/>
              </w:rPr>
              <w:fldChar w:fldCharType="begin"/>
            </w:r>
            <w:r>
              <w:rPr>
                <w:noProof/>
                <w:webHidden/>
              </w:rPr>
              <w:instrText xml:space="preserve"> PAGEREF _Toc511050583 \h </w:instrText>
            </w:r>
            <w:r>
              <w:rPr>
                <w:noProof/>
                <w:webHidden/>
              </w:rPr>
            </w:r>
            <w:r>
              <w:rPr>
                <w:noProof/>
                <w:webHidden/>
              </w:rPr>
              <w:fldChar w:fldCharType="separate"/>
            </w:r>
            <w:r>
              <w:rPr>
                <w:noProof/>
                <w:webHidden/>
              </w:rPr>
              <w:t>59</w:t>
            </w:r>
            <w:r>
              <w:rPr>
                <w:noProof/>
                <w:webHidden/>
              </w:rPr>
              <w:fldChar w:fldCharType="end"/>
            </w:r>
          </w:hyperlink>
        </w:p>
        <w:p w14:paraId="530E581A" w14:textId="77777777" w:rsidR="007136B0" w:rsidRDefault="007136B0">
          <w:pPr>
            <w:pStyle w:val="20"/>
            <w:ind w:firstLine="480"/>
            <w:rPr>
              <w:rFonts w:asciiTheme="minorHAnsi" w:eastAsiaTheme="minorEastAsia" w:hAnsiTheme="minorHAnsi" w:cstheme="minorBidi"/>
              <w:noProof/>
              <w:sz w:val="21"/>
              <w:szCs w:val="22"/>
            </w:rPr>
          </w:pPr>
          <w:hyperlink w:anchor="_Toc511050584" w:history="1">
            <w:r w:rsidRPr="001A1CEA">
              <w:rPr>
                <w:rStyle w:val="ac"/>
                <w:noProof/>
              </w:rPr>
              <w:t>5.2</w:t>
            </w:r>
            <w:r w:rsidRPr="001A1CEA">
              <w:rPr>
                <w:rStyle w:val="ac"/>
                <w:rFonts w:hint="eastAsia"/>
                <w:noProof/>
              </w:rPr>
              <w:t xml:space="preserve"> </w:t>
            </w:r>
            <w:r w:rsidRPr="001A1CEA">
              <w:rPr>
                <w:rStyle w:val="ac"/>
                <w:rFonts w:hint="eastAsia"/>
                <w:noProof/>
              </w:rPr>
              <w:t>展望</w:t>
            </w:r>
            <w:r>
              <w:rPr>
                <w:noProof/>
                <w:webHidden/>
              </w:rPr>
              <w:tab/>
            </w:r>
            <w:r>
              <w:rPr>
                <w:noProof/>
                <w:webHidden/>
              </w:rPr>
              <w:fldChar w:fldCharType="begin"/>
            </w:r>
            <w:r>
              <w:rPr>
                <w:noProof/>
                <w:webHidden/>
              </w:rPr>
              <w:instrText xml:space="preserve"> PAGEREF _Toc511050584 \h </w:instrText>
            </w:r>
            <w:r>
              <w:rPr>
                <w:noProof/>
                <w:webHidden/>
              </w:rPr>
            </w:r>
            <w:r>
              <w:rPr>
                <w:noProof/>
                <w:webHidden/>
              </w:rPr>
              <w:fldChar w:fldCharType="separate"/>
            </w:r>
            <w:r>
              <w:rPr>
                <w:noProof/>
                <w:webHidden/>
              </w:rPr>
              <w:t>59</w:t>
            </w:r>
            <w:r>
              <w:rPr>
                <w:noProof/>
                <w:webHidden/>
              </w:rPr>
              <w:fldChar w:fldCharType="end"/>
            </w:r>
          </w:hyperlink>
        </w:p>
        <w:p w14:paraId="6856C538" w14:textId="77777777" w:rsidR="007136B0" w:rsidRDefault="007136B0">
          <w:pPr>
            <w:pStyle w:val="11"/>
            <w:rPr>
              <w:rFonts w:asciiTheme="minorHAnsi" w:eastAsiaTheme="minorEastAsia" w:hAnsiTheme="minorHAnsi" w:cstheme="minorBidi"/>
              <w:sz w:val="21"/>
              <w:szCs w:val="22"/>
            </w:rPr>
          </w:pPr>
          <w:hyperlink w:anchor="_Toc511050585" w:history="1">
            <w:r w:rsidRPr="001A1CEA">
              <w:rPr>
                <w:rStyle w:val="ac"/>
                <w:rFonts w:hint="eastAsia"/>
              </w:rPr>
              <w:t>参考文献</w:t>
            </w:r>
            <w:r>
              <w:rPr>
                <w:webHidden/>
              </w:rPr>
              <w:tab/>
            </w:r>
            <w:r>
              <w:rPr>
                <w:webHidden/>
              </w:rPr>
              <w:fldChar w:fldCharType="begin"/>
            </w:r>
            <w:r>
              <w:rPr>
                <w:webHidden/>
              </w:rPr>
              <w:instrText xml:space="preserve"> PAGEREF _Toc511050585 \h </w:instrText>
            </w:r>
            <w:r>
              <w:rPr>
                <w:webHidden/>
              </w:rPr>
            </w:r>
            <w:r>
              <w:rPr>
                <w:webHidden/>
              </w:rPr>
              <w:fldChar w:fldCharType="separate"/>
            </w:r>
            <w:r>
              <w:rPr>
                <w:webHidden/>
              </w:rPr>
              <w:t>61</w:t>
            </w:r>
            <w:r>
              <w:rPr>
                <w:webHidden/>
              </w:rPr>
              <w:fldChar w:fldCharType="end"/>
            </w:r>
          </w:hyperlink>
        </w:p>
        <w:p w14:paraId="63D8E523" w14:textId="77777777" w:rsidR="007136B0" w:rsidRDefault="007136B0">
          <w:pPr>
            <w:pStyle w:val="11"/>
            <w:rPr>
              <w:rFonts w:asciiTheme="minorHAnsi" w:eastAsiaTheme="minorEastAsia" w:hAnsiTheme="minorHAnsi" w:cstheme="minorBidi"/>
              <w:sz w:val="21"/>
              <w:szCs w:val="22"/>
            </w:rPr>
          </w:pPr>
          <w:hyperlink w:anchor="_Toc511050586" w:history="1">
            <w:r w:rsidRPr="001A1CEA">
              <w:rPr>
                <w:rStyle w:val="ac"/>
                <w:rFonts w:hint="eastAsia"/>
              </w:rPr>
              <w:t>致谢</w:t>
            </w:r>
            <w:r>
              <w:rPr>
                <w:webHidden/>
              </w:rPr>
              <w:tab/>
            </w:r>
            <w:r>
              <w:rPr>
                <w:webHidden/>
              </w:rPr>
              <w:fldChar w:fldCharType="begin"/>
            </w:r>
            <w:r>
              <w:rPr>
                <w:webHidden/>
              </w:rPr>
              <w:instrText xml:space="preserve"> PAGEREF _Toc511050586 \h </w:instrText>
            </w:r>
            <w:r>
              <w:rPr>
                <w:webHidden/>
              </w:rPr>
            </w:r>
            <w:r>
              <w:rPr>
                <w:webHidden/>
              </w:rPr>
              <w:fldChar w:fldCharType="separate"/>
            </w:r>
            <w:r>
              <w:rPr>
                <w:webHidden/>
              </w:rPr>
              <w:t>65</w:t>
            </w:r>
            <w:r>
              <w:rPr>
                <w:webHidden/>
              </w:rPr>
              <w:fldChar w:fldCharType="end"/>
            </w:r>
          </w:hyperlink>
        </w:p>
        <w:p w14:paraId="12DB49DB" w14:textId="77777777" w:rsidR="007136B0" w:rsidRDefault="007136B0">
          <w:pPr>
            <w:pStyle w:val="11"/>
            <w:rPr>
              <w:rFonts w:asciiTheme="minorHAnsi" w:eastAsiaTheme="minorEastAsia" w:hAnsiTheme="minorHAnsi" w:cstheme="minorBidi"/>
              <w:sz w:val="21"/>
              <w:szCs w:val="22"/>
            </w:rPr>
          </w:pPr>
          <w:hyperlink w:anchor="_Toc511050587" w:history="1">
            <w:r w:rsidRPr="001A1CEA">
              <w:rPr>
                <w:rStyle w:val="ac"/>
                <w:rFonts w:hint="eastAsia"/>
              </w:rPr>
              <w:t>北京大学学位论文原创性声明和使用授权说明</w:t>
            </w:r>
            <w:r>
              <w:rPr>
                <w:webHidden/>
              </w:rPr>
              <w:tab/>
            </w:r>
            <w:r>
              <w:rPr>
                <w:webHidden/>
              </w:rPr>
              <w:fldChar w:fldCharType="begin"/>
            </w:r>
            <w:r>
              <w:rPr>
                <w:webHidden/>
              </w:rPr>
              <w:instrText xml:space="preserve"> PAGEREF _Toc511050587 \h </w:instrText>
            </w:r>
            <w:r>
              <w:rPr>
                <w:webHidden/>
              </w:rPr>
            </w:r>
            <w:r>
              <w:rPr>
                <w:webHidden/>
              </w:rPr>
              <w:fldChar w:fldCharType="separate"/>
            </w:r>
            <w:r>
              <w:rPr>
                <w:webHidden/>
              </w:rPr>
              <w:t>67</w:t>
            </w:r>
            <w:r>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57" w:name="_Toc511050541"/>
      <w:r w:rsidRPr="00247FB2">
        <w:rPr>
          <w:rFonts w:hint="eastAsia"/>
        </w:rPr>
        <w:lastRenderedPageBreak/>
        <w:t>绪论</w:t>
      </w:r>
      <w:bookmarkEnd w:id="57"/>
    </w:p>
    <w:p w14:paraId="51E03F81" w14:textId="77777777" w:rsidR="000B12E1" w:rsidRPr="00247FB2" w:rsidRDefault="000B12E1" w:rsidP="00D6752D">
      <w:pPr>
        <w:pStyle w:val="2"/>
      </w:pPr>
      <w:bookmarkStart w:id="58" w:name="_Toc511050542"/>
      <w:r w:rsidRPr="00247FB2">
        <w:rPr>
          <w:rFonts w:hint="eastAsia"/>
        </w:rPr>
        <w:t>选题背景及意义</w:t>
      </w:r>
      <w:bookmarkEnd w:id="58"/>
    </w:p>
    <w:p w14:paraId="09CB93E6" w14:textId="535CE0ED" w:rsidR="008F298A" w:rsidRPr="00830963" w:rsidRDefault="00D16E0F" w:rsidP="00830963">
      <w:pPr>
        <w:ind w:firstLine="480"/>
        <w:rPr>
          <w:rFonts w:ascii="宋体" w:hAnsi="宋体" w:cs="宋体" w:hint="eastAsia"/>
        </w:rPr>
      </w:pPr>
      <w:bookmarkStart w:id="59" w:name="OLE_LINK50"/>
      <w:r w:rsidRPr="00247FB2">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8D4A73" w:rsidRPr="00247FB2">
        <w:rPr>
          <w:rFonts w:ascii="宋体" w:hAnsi="宋体" w:cs="宋体" w:hint="eastAsia"/>
        </w:rPr>
        <w:t>。</w:t>
      </w:r>
      <w:r w:rsidRPr="00247FB2">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w:t>
      </w:r>
      <w:r w:rsidRPr="00DA1EA0">
        <w:t>25</w:t>
      </w:r>
      <w:r w:rsidRPr="00DA1EA0">
        <w:t>～</w:t>
      </w:r>
      <w:r w:rsidRPr="00DA1EA0">
        <w:t>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Pr="00247FB2">
        <w:rPr>
          <w:rFonts w:ascii="宋体" w:hAnsi="宋体" w:cs="宋体" w:hint="eastAsia"/>
        </w:rPr>
        <w:t>。同时，含孔的复合材料层合板在工程中也有比较广泛的应用，比如在使用复合材料层合板制成的航空发动机机匣上要开观察孔和放气孔，同时在机匣筒体还要开一定的数量的孔以配合机匣的安装，还有许多被设计为大开孔层合板，比如飞机的舱门和舷窗等等</w:t>
      </w:r>
      <w:r w:rsidR="003F6031" w:rsidRPr="00247FB2">
        <w:rPr>
          <w:rFonts w:ascii="宋体" w:hAnsi="宋体" w:cs="宋体" w:hint="eastAsia"/>
        </w:rPr>
        <w:t>。</w:t>
      </w:r>
      <w:bookmarkStart w:id="60" w:name="_GoBack"/>
      <w:bookmarkEnd w:id="60"/>
    </w:p>
    <w:bookmarkEnd w:id="59"/>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rPr>
          <w:rFonts w:hint="eastAsia"/>
        </w:rPr>
      </w:pPr>
      <w:r>
        <w:rPr>
          <w:rFonts w:hint="eastAsia"/>
        </w:rPr>
        <w:t>大开孔复合材料在飞机中的应用</w:t>
      </w:r>
    </w:p>
    <w:p w14:paraId="1BAE4936" w14:textId="77777777" w:rsidR="001F2971" w:rsidRPr="00247FB2" w:rsidRDefault="00D16E0F" w:rsidP="008E74A9">
      <w:pPr>
        <w:pStyle w:val="2"/>
      </w:pPr>
      <w:bookmarkStart w:id="61" w:name="OLE_LINK53"/>
      <w:bookmarkStart w:id="62" w:name="OLE_LINK54"/>
      <w:bookmarkStart w:id="63" w:name="OLE_LINK28"/>
      <w:bookmarkStart w:id="64" w:name="_Toc511050543"/>
      <w:r w:rsidRPr="00247FB2">
        <w:rPr>
          <w:rFonts w:hint="eastAsia"/>
        </w:rPr>
        <w:t>大开孔复合材料层合板在工程中的应用</w:t>
      </w:r>
      <w:bookmarkEnd w:id="61"/>
      <w:bookmarkEnd w:id="62"/>
      <w:bookmarkEnd w:id="64"/>
    </w:p>
    <w:p w14:paraId="083B4E13" w14:textId="6BDE9758" w:rsidR="00D16E0F" w:rsidRPr="00247FB2" w:rsidRDefault="00D16E0F" w:rsidP="00A107C6">
      <w:pPr>
        <w:ind w:firstLine="480"/>
        <w:rPr>
          <w:rFonts w:ascii="宋体" w:hAnsi="宋体" w:cs="宋体"/>
        </w:rPr>
      </w:pPr>
      <w:bookmarkStart w:id="65" w:name="OLE_LINK56"/>
      <w:bookmarkStart w:id="66" w:name="OLE_LINK57"/>
      <w:bookmarkEnd w:id="63"/>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不平直。局部纤维与基体界面脱胶等。有些缺陷可归为损伤。复合材料的损伤只要有四种类型：①基体开裂</w:t>
      </w:r>
      <w:r w:rsidRPr="00247FB2">
        <w:rPr>
          <w:rFonts w:ascii="宋体" w:hAnsi="宋体" w:cs="宋体" w:hint="eastAsia"/>
        </w:rPr>
        <w:lastRenderedPageBreak/>
        <w:t xml:space="preserve">②界面脱粘③分层（层间开裂）④纤维断裂。有时这四种损伤不同组合而形成综合损伤，随着损伤区域和尺寸的增大，宏观裂纹扩展，最后材料断裂破坏。此外，对于大开孔的复合材料层合板来说，其内部的应力状态更加复杂，同时由于应力集中现象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67" w:name="_Toc511050544"/>
      <w:bookmarkEnd w:id="65"/>
      <w:bookmarkEnd w:id="66"/>
      <w:r w:rsidRPr="00247FB2">
        <w:rPr>
          <w:rFonts w:hint="eastAsia"/>
        </w:rPr>
        <w:t>大开孔复合材料层合板破坏的研究现状</w:t>
      </w:r>
      <w:bookmarkEnd w:id="67"/>
    </w:p>
    <w:p w14:paraId="2F02FCAC" w14:textId="77777777"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AC0CFB" w:rsidRPr="00247FB2">
        <w:rPr>
          <w:rFonts w:hint="eastAsia"/>
        </w:rPr>
        <w:t>很多含有孔洞的结构</w:t>
      </w:r>
      <w:r w:rsidR="008B1EAF" w:rsidRPr="00247FB2">
        <w:rPr>
          <w:rFonts w:hint="eastAsia"/>
        </w:rPr>
        <w:t>，比如飞机的舱门以及螺栓孔等等</w:t>
      </w:r>
      <w:r w:rsidR="00AC0CFB" w:rsidRPr="00247FB2">
        <w:rPr>
          <w:rFonts w:hint="eastAsia"/>
        </w:rPr>
        <w:t>。</w:t>
      </w:r>
      <w:r w:rsidR="00384E97" w:rsidRPr="00247FB2">
        <w:rPr>
          <w:rFonts w:hint="eastAsia"/>
        </w:rPr>
        <w:t>由于孔洞的存在使得层合板出现应力集中的现象，</w:t>
      </w:r>
      <w:r w:rsidR="00E15A31" w:rsidRPr="00247FB2">
        <w:rPr>
          <w:rFonts w:hint="eastAsia"/>
        </w:rPr>
        <w:t>从而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4C29BF" w:rsidRPr="00247FB2">
        <w:rPr>
          <w:rFonts w:hint="eastAsia"/>
        </w:rPr>
        <w:t>无孔层合板的理论可能并不能直接适用于开口的层合板</w:t>
      </w:r>
      <w:r w:rsidR="004E0D24" w:rsidRPr="00247FB2">
        <w:rPr>
          <w:rFonts w:hint="eastAsia"/>
        </w:rPr>
        <w:t>，所以针对于开口</w:t>
      </w:r>
      <w:r w:rsidR="00252B47" w:rsidRPr="00247FB2">
        <w:rPr>
          <w:rFonts w:hint="eastAsia"/>
        </w:rPr>
        <w:t>层合板有一些针对性的理论。</w:t>
      </w:r>
      <w:r w:rsidR="00024187" w:rsidRPr="00247FB2">
        <w:rPr>
          <w:rFonts w:hint="eastAsia"/>
        </w:rPr>
        <w:t>本文</w:t>
      </w:r>
      <w:r w:rsidR="00066BC6" w:rsidRPr="00247FB2">
        <w:rPr>
          <w:rFonts w:hint="eastAsia"/>
        </w:rPr>
        <w:t>选用的是数值计算的方法，</w:t>
      </w:r>
      <w:r w:rsidR="00330220" w:rsidRPr="00247FB2">
        <w:rPr>
          <w:rFonts w:hint="eastAsia"/>
        </w:rPr>
        <w:t>在数值计算中的关键部分是强度准则和退化模型的选取，</w:t>
      </w:r>
      <w:r w:rsidR="009C1CDB" w:rsidRPr="00247FB2">
        <w:rPr>
          <w:rFonts w:hint="eastAsia"/>
        </w:rPr>
        <w:t>前者决定了损伤的判断是否准确，后者影响的是后续的损伤演化的过程，所以针对这两点的研究也是至关重要的。</w:t>
      </w:r>
    </w:p>
    <w:p w14:paraId="20A41699" w14:textId="0F960E2E" w:rsidR="003379B7" w:rsidRPr="00247FB2" w:rsidRDefault="004E0D24" w:rsidP="0015695B">
      <w:pPr>
        <w:pStyle w:val="3"/>
      </w:pPr>
      <w:bookmarkStart w:id="68" w:name="OLE_LINK17"/>
      <w:bookmarkStart w:id="69" w:name="OLE_LINK18"/>
      <w:bookmarkStart w:id="70" w:name="OLE_LINK8"/>
      <w:bookmarkStart w:id="71" w:name="_Toc511050545"/>
      <w:r w:rsidRPr="00247FB2">
        <w:rPr>
          <w:rFonts w:hint="eastAsia"/>
        </w:rPr>
        <w:t>开孔</w:t>
      </w:r>
      <w:r w:rsidR="002C3400" w:rsidRPr="00247FB2">
        <w:rPr>
          <w:rFonts w:hint="eastAsia"/>
        </w:rPr>
        <w:t>结构复合材料的破坏理论</w:t>
      </w:r>
      <w:bookmarkEnd w:id="71"/>
    </w:p>
    <w:bookmarkEnd w:id="68"/>
    <w:bookmarkEnd w:id="69"/>
    <w:p w14:paraId="5203A354" w14:textId="78DCE8AE" w:rsidR="00E604A9" w:rsidRPr="00247FB2" w:rsidRDefault="00790813" w:rsidP="00A2015A">
      <w:pPr>
        <w:ind w:firstLine="480"/>
      </w:pPr>
      <w:r w:rsidRPr="00247FB2">
        <w:rPr>
          <w:rFonts w:hint="eastAsia"/>
        </w:rPr>
        <w:t>一种是用基于断裂力学的方法</w:t>
      </w:r>
      <w:r w:rsidR="00546FC3" w:rsidRPr="00247FB2">
        <w:rPr>
          <w:rFonts w:hint="eastAsia"/>
        </w:rPr>
        <w:t>俩预测层合板的失效</w:t>
      </w:r>
      <w:r w:rsidRPr="00247FB2">
        <w:rPr>
          <w:rFonts w:hint="eastAsia"/>
        </w:rPr>
        <w:t>，</w:t>
      </w:r>
      <w:r w:rsidR="00927DC9" w:rsidRPr="00247FB2">
        <w:rPr>
          <w:rFonts w:hint="eastAsia"/>
        </w:rPr>
        <w:t>这种方法已经成功地</w:t>
      </w:r>
      <w:r w:rsidR="00546FC3" w:rsidRPr="00247FB2">
        <w:rPr>
          <w:rFonts w:hint="eastAsia"/>
        </w:rPr>
        <w:t>预测了层合板在有应力集中的情况下的失效，</w:t>
      </w:r>
      <w:r w:rsidR="007005B4" w:rsidRPr="00247FB2">
        <w:rPr>
          <w:rFonts w:hint="eastAsia"/>
        </w:rPr>
        <w:t>并且还精确地模拟了层合板的孔径尺寸效应</w:t>
      </w:r>
      <w:r w:rsidR="00927DC9" w:rsidRPr="00247FB2">
        <w:rPr>
          <w:rFonts w:hint="eastAsia"/>
        </w:rPr>
        <w:t>。这种基于断裂力学的方法需要大量的实验数据，</w:t>
      </w:r>
      <w:r w:rsidR="00E604A9" w:rsidRPr="00247FB2">
        <w:rPr>
          <w:rFonts w:hint="eastAsia"/>
        </w:rPr>
        <w:t>然而，由于现实中的大多数复合材料结构都是具有应力集中的，所以这种基于断裂力学的方法研究也是很有必要的。</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2" w:name="OLE_LINK26"/>
      <w:bookmarkStart w:id="73" w:name="OLE_LINK27"/>
      <w:r w:rsidR="00D72728" w:rsidRPr="00247FB2">
        <w:rPr>
          <w:rFonts w:hint="eastAsia"/>
        </w:rPr>
        <w:t>大于等于</w:t>
      </w:r>
      <w:bookmarkStart w:id="74" w:name="OLE_LINK34"/>
      <w:r w:rsidR="00D72728" w:rsidRPr="00247FB2">
        <w:rPr>
          <w:rFonts w:hint="eastAsia"/>
        </w:rPr>
        <w:t>无孔材料拉伸强度</w:t>
      </w:r>
      <w:bookmarkEnd w:id="74"/>
      <w:r w:rsidR="00D72728" w:rsidRPr="00247FB2">
        <w:rPr>
          <w:rFonts w:hint="eastAsia"/>
        </w:rPr>
        <w:t>的时候，</w:t>
      </w:r>
      <w:bookmarkEnd w:id="72"/>
      <w:bookmarkEnd w:id="73"/>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5" w:name="OLE_LINK24"/>
      <w:bookmarkStart w:id="76" w:name="OLE_LINK25"/>
      <w:r w:rsidR="006F2445" w:rsidRPr="00247FB2">
        <w:rPr>
          <w:rFonts w:hint="eastAsia"/>
        </w:rPr>
        <w:t>离开</w:t>
      </w:r>
      <w:bookmarkEnd w:id="75"/>
      <w:bookmarkEnd w:id="76"/>
      <w:r w:rsidR="006F2445" w:rsidRPr="00247FB2">
        <w:rPr>
          <w:rFonts w:hint="eastAsia"/>
        </w:rPr>
        <w:t>孔</w:t>
      </w:r>
      <w:r w:rsidR="006F2445" w:rsidRPr="00247FB2">
        <w:rPr>
          <w:rFonts w:hint="eastAsia"/>
        </w:rPr>
        <w:t>a</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2A4611" w:rsidRPr="00247FB2">
        <w:rPr>
          <w:rFonts w:hint="eastAsia"/>
        </w:rPr>
        <w:t>。而这些距离都被视为材料的一个性能参数。</w:t>
      </w:r>
      <w:r w:rsidR="00412BAA" w:rsidRPr="00247FB2">
        <w:rPr>
          <w:rFonts w:hint="eastAsia"/>
        </w:rPr>
        <w:t>这种方法的局限性在于它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A3438E">
      <w:pPr>
        <w:pStyle w:val="6"/>
        <w:ind w:firstLine="289"/>
        <w:jc w:val="center"/>
      </w:pPr>
      <w:bookmarkStart w:id="77" w:name="OLE_LINK32"/>
      <w:bookmarkStart w:id="78" w:name="OLE_LINK33"/>
      <w:r w:rsidRPr="00247FB2">
        <w:rPr>
          <w:noProof/>
        </w:rPr>
        <w:lastRenderedPageBreak/>
        <w:drawing>
          <wp:anchor distT="0" distB="0" distL="114300" distR="114300" simplePos="0" relativeHeight="251679744" behindDoc="0" locked="0" layoutInCell="1" allowOverlap="1" wp14:anchorId="0B8FF055" wp14:editId="30F4CA0C">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77"/>
    <w:bookmarkEnd w:id="78"/>
    <w:p w14:paraId="6BF9166B" w14:textId="77777777" w:rsidR="008B44CB" w:rsidRPr="00247FB2" w:rsidRDefault="00C13680" w:rsidP="00886E2C">
      <w:pPr>
        <w:ind w:firstLine="480"/>
      </w:pPr>
      <w:r w:rsidRPr="00247FB2">
        <w:rPr>
          <w:noProof/>
        </w:rPr>
        <w:drawing>
          <wp:anchor distT="0" distB="0" distL="114300" distR="114300" simplePos="0" relativeHeight="251642880" behindDoc="0" locked="0" layoutInCell="1" allowOverlap="1" wp14:anchorId="21AFFA4B" wp14:editId="39F7EE0D">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586498" w:rsidRPr="00247FB2">
        <w:rPr>
          <w:rFonts w:hint="eastAsia"/>
        </w:rPr>
        <w:t>，如下图所示</w:t>
      </w:r>
      <w:r w:rsidR="00373149" w:rsidRPr="00247FB2">
        <w:rPr>
          <w:rFonts w:hint="eastAsia"/>
        </w:rPr>
        <w:t>。</w:t>
      </w:r>
    </w:p>
    <w:p w14:paraId="4DDDEA9A" w14:textId="77777777" w:rsidR="00903E13" w:rsidRPr="00247FB2" w:rsidRDefault="007F61F5" w:rsidP="00A3438E">
      <w:pPr>
        <w:pStyle w:val="6"/>
        <w:jc w:val="center"/>
      </w:pPr>
      <w:bookmarkStart w:id="79" w:name="OLE_LINK47"/>
      <w:bookmarkStart w:id="80" w:name="OLE_LINK48"/>
      <w:r w:rsidRPr="00247FB2">
        <w:t>损伤区域模型</w:t>
      </w:r>
    </w:p>
    <w:p w14:paraId="557DE6CB" w14:textId="38F6D6F8" w:rsidR="00395377" w:rsidRPr="00247FB2" w:rsidRDefault="005333D4" w:rsidP="0045171E">
      <w:pPr>
        <w:ind w:firstLine="480"/>
        <w:rPr>
          <w:rFonts w:ascii="宋体" w:hAnsi="宋体" w:cs="宋体"/>
        </w:rPr>
      </w:pPr>
      <w:bookmarkStart w:id="81" w:name="OLE_LINK35"/>
      <w:bookmarkStart w:id="82" w:name="OLE_LINK36"/>
      <w:bookmarkStart w:id="83" w:name="OLE_LINK37"/>
      <w:bookmarkEnd w:id="79"/>
      <w:bookmarkEnd w:id="80"/>
      <w:r w:rsidRPr="00247FB2">
        <w:rPr>
          <w:rFonts w:hint="eastAsia"/>
        </w:rPr>
        <w:t>第三种方法就是使用</w:t>
      </w:r>
      <w:r w:rsidR="00F479C6" w:rsidRPr="00247FB2">
        <w:rPr>
          <w:rFonts w:hint="eastAsia"/>
        </w:rPr>
        <w:t>渐进损伤</w:t>
      </w:r>
      <w:r w:rsidRPr="00247FB2">
        <w:rPr>
          <w:rFonts w:hint="eastAsia"/>
        </w:rPr>
        <w:t>模型，</w:t>
      </w:r>
      <w:bookmarkEnd w:id="81"/>
      <w:bookmarkEnd w:id="82"/>
      <w:bookmarkEnd w:id="83"/>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B51652" w:rsidRPr="00247FB2">
        <w:rPr>
          <w:rFonts w:hint="eastAsia"/>
        </w:rPr>
        <w:t>图</w:t>
      </w:r>
      <w:r w:rsidR="00B51652" w:rsidRPr="00247FB2">
        <w:t>1.2.1.</w:t>
      </w:r>
      <w:r w:rsidR="00B51652" w:rsidRPr="00247FB2">
        <w:rPr>
          <w:rFonts w:hint="eastAsia"/>
        </w:rPr>
        <w:t>3</w:t>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w:t>
      </w:r>
      <w:r w:rsidR="00CD0CD9" w:rsidRPr="00247FB2">
        <w:rPr>
          <w:rFonts w:hint="eastAsia"/>
        </w:rPr>
        <w:lastRenderedPageBreak/>
        <w:t>料</w:t>
      </w:r>
      <w:r w:rsidR="00B767A0" w:rsidRPr="00247FB2">
        <w:rPr>
          <w:rFonts w:hint="eastAsia"/>
        </w:rPr>
        <w:t>没有</w:t>
      </w:r>
      <w:r w:rsidR="00CD0CD9" w:rsidRPr="00247FB2">
        <w:rPr>
          <w:rFonts w:hint="eastAsia"/>
        </w:rPr>
        <w:t>失效，</w:t>
      </w:r>
      <w:r w:rsidR="00B767A0" w:rsidRPr="00247FB2">
        <w:rPr>
          <w:rFonts w:hint="eastAsia"/>
        </w:rPr>
        <w:t>则继续增加载荷，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505178" w:rsidRPr="00247FB2">
        <w:rPr>
          <w:rFonts w:hint="eastAsia"/>
        </w:rPr>
        <w:t>材料已经失效后的渐进破坏，在这一步中，通常对</w:t>
      </w:r>
      <w:r w:rsidR="006E6ABE" w:rsidRPr="00247FB2">
        <w:rPr>
          <w:rFonts w:hint="eastAsia"/>
        </w:rPr>
        <w:t>已经失效的单层板进行材料刚度的衰减</w:t>
      </w:r>
      <w:r w:rsidR="00C1031D" w:rsidRPr="00247FB2">
        <w:rPr>
          <w:rFonts w:hint="eastAsia"/>
        </w:rPr>
        <w:t>，通常</w:t>
      </w:r>
      <w:r w:rsidR="003947C0" w:rsidRPr="00247FB2">
        <w:rPr>
          <w:rFonts w:hint="eastAsia"/>
        </w:rPr>
        <w:t>使用的衰减有层折减法</w:t>
      </w:r>
      <w:r w:rsidR="00E942EA">
        <w:fldChar w:fldCharType="begin"/>
      </w:r>
      <w:r w:rsidR="00E942EA">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hint="eastAsia"/>
        </w:rPr>
        <w:instrText>COMPOSITE DAMAGE MODELS, FAILURE CRITERIA AND ANALYSIS IN DYNAMIC RESPONSE&lt;/title&gt;&lt;secondary-title&gt;</w:instrText>
      </w:r>
      <w:r w:rsidR="00E942EA">
        <w:rPr>
          <w:rFonts w:hint="eastAsia"/>
        </w:rPr>
        <w:instrText>牙体牙髓牙周病学杂志</w:instrText>
      </w:r>
      <w:r w:rsidR="00E942EA">
        <w:rPr>
          <w:rFonts w:hint="eastAsia"/>
        </w:rPr>
        <w:instrText>&lt;/secondary-title&gt;&lt;/titles&gt;&lt;periodical&gt;&lt;full-title&gt;</w:instrText>
      </w:r>
      <w:r w:rsidR="00E942EA">
        <w:rPr>
          <w:rFonts w:hint="eastAsia"/>
        </w:rPr>
        <w:instrText>牙体牙髓牙周病学杂志</w:instrText>
      </w:r>
      <w:r w:rsidR="00E942EA">
        <w:rPr>
          <w:rFonts w:hint="eastAsia"/>
        </w:rPr>
        <w:instrText>&lt;/full-title&gt;&lt;/periodical&gt;&lt;pages&gt;275-276&lt;/pages&gt;&lt;number&gt;4&lt;/number&gt;&lt;dates&gt;&lt;year&gt;1998&lt;/</w:instrText>
      </w:r>
      <w:r w:rsidR="00E942EA">
        <w:instrText>year&gt;&lt;/dates&gt;&lt;urls&gt;&lt;/urls&gt;&lt;/record&gt;&lt;/Cite&gt;&lt;/EndNote&gt;</w:instrText>
      </w:r>
      <w:r w:rsidR="00E942EA">
        <w:fldChar w:fldCharType="separate"/>
      </w:r>
      <w:r w:rsidR="00E942EA" w:rsidRPr="00E942EA">
        <w:rPr>
          <w:noProof/>
          <w:vertAlign w:val="superscript"/>
        </w:rPr>
        <w:t>[12]</w:t>
      </w:r>
      <w:r w:rsidR="00E942EA">
        <w:fldChar w:fldCharType="end"/>
      </w:r>
      <w:r w:rsidR="003947C0" w:rsidRPr="00247FB2">
        <w:rPr>
          <w:rFonts w:hint="eastAsia"/>
        </w:rPr>
        <w:t>以及连续损伤力学</w:t>
      </w:r>
      <w:r w:rsidR="0044182B">
        <w:fldChar w:fldCharType="begin"/>
      </w:r>
      <w:r w:rsidR="0044182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44182B" w:rsidRPr="0044182B">
        <w:rPr>
          <w:noProof/>
          <w:vertAlign w:val="superscript"/>
        </w:rPr>
        <w:t>[13]</w:t>
      </w:r>
      <w:r w:rsidR="0044182B">
        <w:fldChar w:fldCharType="end"/>
      </w:r>
      <w:r w:rsidR="0044182B">
        <w:rPr>
          <w:rFonts w:hint="eastAsia"/>
        </w:rPr>
        <w:t>的方</w:t>
      </w:r>
      <w:r w:rsidR="003947C0" w:rsidRPr="00247FB2">
        <w:rPr>
          <w:rFonts w:hint="eastAsia"/>
        </w:rPr>
        <w:t>法。</w:t>
      </w:r>
      <w:r w:rsidR="00864425" w:rsidRPr="00247FB2">
        <w:rPr>
          <w:rFonts w:hint="eastAsia"/>
        </w:rPr>
        <w:t>具体情况将在下文进行介绍。</w:t>
      </w:r>
      <w:r w:rsidR="0062545E" w:rsidRPr="00247FB2">
        <w:rPr>
          <w:rFonts w:hint="eastAsia"/>
        </w:rPr>
        <w:t>（</w:t>
      </w:r>
      <w:r w:rsidR="0062545E" w:rsidRPr="00247FB2">
        <w:rPr>
          <w:rFonts w:hint="eastAsia"/>
        </w:rPr>
        <w:t>IV</w:t>
      </w:r>
      <w:r w:rsidR="0062545E" w:rsidRPr="00247FB2">
        <w:rPr>
          <w:rFonts w:hint="eastAsia"/>
        </w:rPr>
        <w:t>）最后一步是</w:t>
      </w:r>
      <w:r w:rsidR="00700CB0" w:rsidRPr="00247FB2">
        <w:rPr>
          <w:rFonts w:hint="eastAsia"/>
        </w:rPr>
        <w:t>对</w:t>
      </w:r>
      <w:r w:rsidR="0062545E" w:rsidRPr="00247FB2">
        <w:rPr>
          <w:rFonts w:hint="eastAsia"/>
        </w:rPr>
        <w:t>层合板整体失效的判断</w:t>
      </w:r>
      <w:r w:rsidR="00700CB0" w:rsidRPr="00247FB2">
        <w:rPr>
          <w:rFonts w:hint="eastAsia"/>
        </w:rPr>
        <w:t>。</w:t>
      </w:r>
      <w:r w:rsidR="00711724" w:rsidRPr="00247FB2">
        <w:rPr>
          <w:rFonts w:hint="eastAsia"/>
        </w:rPr>
        <w:t>有学者认为当层合板中的</w:t>
      </w:r>
      <w:r w:rsidR="00E441E9" w:rsidRPr="00247FB2">
        <w:rPr>
          <w:rFonts w:hint="eastAsia"/>
        </w:rPr>
        <w:t>每一层都出现纤维损伤是，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44182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44182B" w:rsidRPr="0044182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4B3442">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4B3442" w:rsidRPr="004B3442">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5A0BD336" w14:textId="77777777" w:rsidR="00195549" w:rsidRPr="00247FB2" w:rsidRDefault="00195549" w:rsidP="00195549">
      <w:pPr>
        <w:ind w:firstLine="420"/>
        <w:rPr>
          <w:bCs/>
          <w:sz w:val="21"/>
          <w:szCs w:val="21"/>
        </w:rPr>
      </w:pPr>
      <w:r w:rsidRPr="00247FB2">
        <w:rPr>
          <w:noProof/>
          <w:sz w:val="21"/>
        </w:rPr>
        <mc:AlternateContent>
          <mc:Choice Requires="wps">
            <w:drawing>
              <wp:anchor distT="0" distB="0" distL="114300" distR="114300" simplePos="0" relativeHeight="251646976" behindDoc="0" locked="0" layoutInCell="1" allowOverlap="1" wp14:anchorId="68B5FCA8" wp14:editId="77742B55">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851801" w:rsidRDefault="00851801"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851801" w:rsidRDefault="00851801"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49024" behindDoc="0" locked="0" layoutInCell="1" allowOverlap="1" wp14:anchorId="3629E025" wp14:editId="3EAF4813">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038E4F" id="直接连接符 34" o:spid="_x0000_s1026" style="position:absolute;left:0;text-align:lef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44928" behindDoc="0" locked="0" layoutInCell="1" allowOverlap="1" wp14:anchorId="3CE2AE61" wp14:editId="656CE5D4">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851801" w:rsidRDefault="00851801"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851801" w:rsidRDefault="00851801"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59264" behindDoc="0" locked="0" layoutInCell="1" allowOverlap="1" wp14:anchorId="00C35352" wp14:editId="1DB9E98F">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4ECD79" id="直接连接符 32"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53120" behindDoc="0" locked="0" layoutInCell="1" allowOverlap="1" wp14:anchorId="6098F630" wp14:editId="0041C9E0">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851801" w:rsidRDefault="00851801" w:rsidP="00950D28">
                            <w:pPr>
                              <w:ind w:firstLineChars="0" w:firstLine="0"/>
                            </w:pPr>
                            <w:r>
                              <w:rPr>
                                <w:rFonts w:hint="eastAsia"/>
                              </w:rPr>
                              <w:t>增加位移载荷</w:t>
                            </w:r>
                          </w:p>
                          <w:p w14:paraId="7E0D0A7B" w14:textId="77777777" w:rsidR="00851801" w:rsidRDefault="00851801"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851801" w:rsidRDefault="00851801" w:rsidP="00950D28">
                      <w:pPr>
                        <w:ind w:firstLineChars="0" w:firstLine="0"/>
                      </w:pPr>
                      <w:r>
                        <w:rPr>
                          <w:rFonts w:hint="eastAsia"/>
                        </w:rPr>
                        <w:t>增加位移载荷</w:t>
                      </w:r>
                    </w:p>
                    <w:p w14:paraId="7E0D0A7B" w14:textId="77777777" w:rsidR="00851801" w:rsidRDefault="00851801"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661312" behindDoc="0" locked="0" layoutInCell="1" allowOverlap="1" wp14:anchorId="3ED1CB43" wp14:editId="76EA4F51">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851801" w:rsidRDefault="00851801"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851801" w:rsidRDefault="00851801"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7456" behindDoc="0" locked="0" layoutInCell="1" allowOverlap="1" wp14:anchorId="018F1C00" wp14:editId="15F1D86E">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732A9D" id="直接连接符 26" o:spid="_x0000_s1026" style="position:absolute;left:0;text-align:lef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677696" behindDoc="0" locked="0" layoutInCell="1" allowOverlap="1" wp14:anchorId="1711F497" wp14:editId="7A08BB84">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B9BF51" id="直接连接符 28" o:spid="_x0000_s1026" style="position:absolute;left:0;text-align:lef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669504" behindDoc="0" locked="0" layoutInCell="1" allowOverlap="1" wp14:anchorId="21641261" wp14:editId="3C0EA2B3">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19CF0D" id="直接连接符 27" o:spid="_x0000_s1026" style="position:absolute;left:0;text-align:lef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83840" behindDoc="0" locked="0" layoutInCell="1" allowOverlap="1" wp14:anchorId="07245CE5" wp14:editId="18848EA9">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851801" w:rsidRDefault="00851801"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851801" w:rsidRDefault="00851801"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651072" behindDoc="0" locked="0" layoutInCell="1" allowOverlap="1" wp14:anchorId="0F170D1B" wp14:editId="3061B6DF">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851801" w:rsidRDefault="00851801"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851801" w:rsidRDefault="00851801"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851801" w:rsidRDefault="00851801"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851801" w:rsidRDefault="00851801"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685888" behindDoc="0" locked="0" layoutInCell="1" allowOverlap="1" wp14:anchorId="7C142761" wp14:editId="2FB15BCF">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9F7BD3" id="直接连接符 22" o:spid="_x0000_s1026" style="position:absolute;left:0;text-align:lef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81792" behindDoc="0" locked="0" layoutInCell="1" allowOverlap="1" wp14:anchorId="6FC1BF58" wp14:editId="421BE306">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851801" w:rsidRDefault="00851801"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851801" w:rsidRDefault="00851801"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1552" behindDoc="0" locked="0" layoutInCell="1" allowOverlap="1" wp14:anchorId="1F774091" wp14:editId="42E13A51">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543048" id="直接连接符 19" o:spid="_x0000_s1026" style="position:absolute;left:0;text-align:lef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r w:rsidRPr="00247FB2">
        <w:rPr>
          <w:rFonts w:hint="eastAsia"/>
        </w:rPr>
        <w:t>渐进损伤分析过程</w:t>
      </w:r>
    </w:p>
    <w:p w14:paraId="5E0DC324" w14:textId="77777777" w:rsidR="007069E0" w:rsidRPr="00247FB2" w:rsidRDefault="005937F2" w:rsidP="00851CF0">
      <w:pPr>
        <w:ind w:firstLine="480"/>
      </w:pPr>
      <w:r w:rsidRPr="00247FB2">
        <w:rPr>
          <w:rFonts w:hint="eastAsia"/>
        </w:rPr>
        <w:t>前面两种方法属于</w:t>
      </w:r>
      <w:r w:rsidR="00180EBE" w:rsidRPr="00247FB2">
        <w:rPr>
          <w:rFonts w:hint="eastAsia"/>
        </w:rPr>
        <w:t>解析的破坏理论，</w:t>
      </w:r>
      <w:r w:rsidR="00193BAC" w:rsidRPr="00247FB2">
        <w:rPr>
          <w:rFonts w:hint="eastAsia"/>
        </w:rPr>
        <w:t>对于大开口复合材料层合板这种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6223C0" w:rsidRPr="00247FB2">
        <w:rPr>
          <w:rFonts w:hint="eastAsia"/>
        </w:rPr>
        <w:t>，要想弄清</w:t>
      </w:r>
      <w:r w:rsidR="005B057B" w:rsidRPr="00247FB2">
        <w:rPr>
          <w:rFonts w:hint="eastAsia"/>
        </w:rPr>
        <w:t>大开口复合材料</w:t>
      </w:r>
      <w:r w:rsidR="006223C0" w:rsidRPr="00247FB2">
        <w:rPr>
          <w:rFonts w:hint="eastAsia"/>
        </w:rPr>
        <w:t>层合板的破坏的机理，</w:t>
      </w:r>
      <w:r w:rsidR="005E6748" w:rsidRPr="00247FB2">
        <w:rPr>
          <w:rFonts w:hint="eastAsia"/>
        </w:rPr>
        <w:t>数值破坏理论</w:t>
      </w:r>
      <w:r w:rsidR="00EF10F0" w:rsidRPr="00247FB2">
        <w:rPr>
          <w:rFonts w:hint="eastAsia"/>
        </w:rPr>
        <w:t>显然是</w:t>
      </w:r>
      <w:r w:rsidR="00B5677E" w:rsidRPr="00247FB2">
        <w:rPr>
          <w:rFonts w:hint="eastAsia"/>
        </w:rPr>
        <w:t>更加优越的</w:t>
      </w:r>
      <w:r w:rsidR="00081A00" w:rsidRPr="00247FB2">
        <w:rPr>
          <w:rFonts w:hint="eastAsia"/>
        </w:rPr>
        <w:t>。</w:t>
      </w:r>
    </w:p>
    <w:p w14:paraId="51041B76" w14:textId="194E7EBD" w:rsidR="000B12E1" w:rsidRPr="00247FB2" w:rsidRDefault="00BE45A0" w:rsidP="004F51C4">
      <w:pPr>
        <w:pStyle w:val="3"/>
      </w:pPr>
      <w:bookmarkStart w:id="84" w:name="OLE_LINK22"/>
      <w:bookmarkStart w:id="85" w:name="OLE_LINK23"/>
      <w:bookmarkStart w:id="86" w:name="OLE_LINK19"/>
      <w:bookmarkStart w:id="87" w:name="OLE_LINK20"/>
      <w:bookmarkStart w:id="88" w:name="OLE_LINK21"/>
      <w:bookmarkStart w:id="89" w:name="_Toc511050546"/>
      <w:bookmarkEnd w:id="70"/>
      <w:r w:rsidRPr="00247FB2">
        <w:rPr>
          <w:rFonts w:hint="eastAsia"/>
        </w:rPr>
        <w:t>复合材料的</w:t>
      </w:r>
      <w:bookmarkEnd w:id="84"/>
      <w:bookmarkEnd w:id="85"/>
      <w:r w:rsidR="002C3400" w:rsidRPr="00247FB2">
        <w:rPr>
          <w:rFonts w:hint="eastAsia"/>
        </w:rPr>
        <w:t>强度准则</w:t>
      </w:r>
      <w:bookmarkEnd w:id="89"/>
    </w:p>
    <w:bookmarkEnd w:id="86"/>
    <w:bookmarkEnd w:id="87"/>
    <w:bookmarkEnd w:id="88"/>
    <w:p w14:paraId="259E607A" w14:textId="77777777" w:rsidR="001B53E2" w:rsidRPr="00247FB2" w:rsidRDefault="00F97F0D" w:rsidP="001B53E2">
      <w:pPr>
        <w:ind w:firstLine="480"/>
      </w:pPr>
      <w:r w:rsidRPr="00247FB2">
        <w:rPr>
          <w:rFonts w:hint="eastAsia"/>
        </w:rPr>
        <w:t>复合材料</w:t>
      </w:r>
      <w:bookmarkStart w:id="90" w:name="OLE_LINK46"/>
      <w:bookmarkStart w:id="91" w:name="OLE_LINK55"/>
      <w:r w:rsidRPr="00247FB2">
        <w:rPr>
          <w:rFonts w:hint="eastAsia"/>
        </w:rPr>
        <w:t>的强度准则</w:t>
      </w:r>
      <w:r w:rsidR="00D140C7" w:rsidRPr="00247FB2">
        <w:rPr>
          <w:rFonts w:hint="eastAsia"/>
        </w:rPr>
        <w:t>作</w:t>
      </w:r>
      <w:bookmarkEnd w:id="90"/>
      <w:bookmarkEnd w:id="91"/>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15695B">
      <w:pPr>
        <w:pStyle w:val="4"/>
      </w:pPr>
      <w:bookmarkStart w:id="92" w:name="OLE_LINK38"/>
      <w:r w:rsidRPr="00247FB2">
        <w:rPr>
          <w:rFonts w:hint="eastAsia"/>
        </w:rPr>
        <w:t>与失效模式无关的失效准则</w:t>
      </w:r>
    </w:p>
    <w:p w14:paraId="25217032" w14:textId="77777777" w:rsidR="00241F00" w:rsidRPr="00247FB2" w:rsidRDefault="00241F00" w:rsidP="001B53E2">
      <w:pPr>
        <w:ind w:firstLine="480"/>
      </w:pPr>
      <w:bookmarkStart w:id="93" w:name="OLE_LINK44"/>
      <w:bookmarkStart w:id="94" w:name="OLE_LINK45"/>
      <w:bookmarkEnd w:id="92"/>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w:t>
      </w:r>
      <w:r w:rsidR="00FF1D60" w:rsidRPr="00247FB2">
        <w:rPr>
          <w:rFonts w:hint="eastAsia"/>
        </w:rPr>
        <w:lastRenderedPageBreak/>
        <w:t>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0F9DB3BC" w:rsidR="00172C24" w:rsidRPr="00247FB2" w:rsidRDefault="00E45B52"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3"/>
      <w:bookmarkEnd w:id="94"/>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5B7C37">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5B7C37">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5" w:name="OLE_LINK95"/>
      <w:bookmarkStart w:id="96"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5"/>
      <w:bookmarkEnd w:id="96"/>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97" w:name="OLE_LINK91"/>
      <w:bookmarkStart w:id="98"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97"/>
        <w:bookmarkEnd w:id="98"/>
        <m:r>
          <w:rPr>
            <w:rFonts w:ascii="Cambria Math" w:hAnsi="Cambria Math"/>
          </w:rPr>
          <m:t>=</m:t>
        </m:r>
        <w:bookmarkStart w:id="99" w:name="OLE_LINK93"/>
        <w:bookmarkStart w:id="100"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99"/>
        <w:bookmarkEnd w:id="100"/>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1" w:name="OLE_LINK78"/>
      <w:bookmarkStart w:id="102" w:name="OLE_LINK76"/>
      <w:bookmarkStart w:id="103" w:name="OLE_LINK77"/>
    </w:p>
    <w:p w14:paraId="221EA7A0" w14:textId="48537326" w:rsidR="002A19D2" w:rsidRPr="00247FB2" w:rsidRDefault="00E45B52"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1"/>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4" w:name="OLE_LINK88"/>
          <w:bookmarkStart w:id="105" w:name="OLE_LINK89"/>
          <w:bookmarkStart w:id="106"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07" w:name="OLE_LINK79"/>
          <w:bookmarkStart w:id="108" w:name="OLE_LINK80"/>
          <w:bookmarkEnd w:id="104"/>
          <w:bookmarkEnd w:id="105"/>
          <w:bookmarkEnd w:id="106"/>
          <m:r>
            <w:rPr>
              <w:rFonts w:ascii="Cambria Math" w:hAnsi="Cambria Math"/>
            </w:rPr>
            <m:t>+</m:t>
          </m:r>
          <w:bookmarkStart w:id="109"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09"/>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0" w:name="OLE_LINK86"/>
        <w:bookmarkStart w:id="111"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2"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2"/>
        <m:sSub>
          <m:sSubPr>
            <m:ctrlPr>
              <w:rPr>
                <w:rFonts w:ascii="Cambria Math" w:hAnsi="Cambria Math"/>
              </w:rPr>
            </m:ctrlPr>
          </m:sSubPr>
          <m:e>
            <m:r>
              <w:rPr>
                <w:rFonts w:ascii="Cambria Math" w:hAnsi="Cambria Math"/>
              </w:rPr>
              <m:t>σ</m:t>
            </m:r>
          </m:e>
          <m:sub>
            <m:r>
              <w:rPr>
                <w:rFonts w:ascii="Cambria Math" w:hAnsi="Cambria Math"/>
              </w:rPr>
              <m:t>6</m:t>
            </m:r>
          </m:sub>
        </m:sSub>
        <w:bookmarkEnd w:id="110"/>
        <w:bookmarkEnd w:id="111"/>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2"/>
        <w:bookmarkEnd w:id="103"/>
        <w:bookmarkEnd w:id="107"/>
        <w:bookmarkEnd w:id="108"/>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E45B52">
        <w:fldChar w:fldCharType="begin"/>
      </w:r>
      <w:r w:rsidR="00E45B52">
        <w:instrText xml:space="preserve"> SEQ MTChap \c \* Arabic \* MERGEFORMAT </w:instrText>
      </w:r>
      <w:r w:rsidR="00E45B52">
        <w:fldChar w:fldCharType="separate"/>
      </w:r>
      <w:r w:rsidR="005B7C37">
        <w:rPr>
          <w:noProof/>
        </w:rPr>
        <w:instrText>1</w:instrText>
      </w:r>
      <w:r w:rsidR="00E45B52">
        <w:rPr>
          <w:noProof/>
        </w:rPr>
        <w:fldChar w:fldCharType="end"/>
      </w:r>
      <w:r w:rsidR="002B5407"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w:instrText>
      </w:r>
      <w:r w:rsidR="00E45B52">
        <w:rPr>
          <w:noProof/>
        </w:rPr>
        <w:fldChar w:fldCharType="end"/>
      </w:r>
      <w:r w:rsidR="002B5407" w:rsidRPr="00247FB2">
        <w:instrText>)</w:instrText>
      </w:r>
      <w:r w:rsidR="002B5407" w:rsidRPr="00247FB2">
        <w:fldChar w:fldCharType="end"/>
      </w:r>
    </w:p>
    <w:p w14:paraId="72A84241" w14:textId="269C9AC2"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4B3442">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4B3442" w:rsidRPr="004B3442">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4B3442">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4B3442" w:rsidRPr="004B3442">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4B3442">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4B3442" w:rsidRPr="004B3442">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4B3442">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4B3442" w:rsidRPr="004B3442">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E45B52"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3" w:name="OLE_LINK62"/>
                            <w:bookmarkStart w:id="114" w:name="OLE_LINK63"/>
                            <w:bookmarkStart w:id="115"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3"/>
                            <w:bookmarkEnd w:id="114"/>
                            <w:bookmarkEnd w:id="115"/>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6" w:name="ZEqnNum126995"/>
            <w:r w:rsidRPr="00247FB2">
              <w:instrText>(</w:instrText>
            </w:r>
            <w:r w:rsidR="00E45B52">
              <w:fldChar w:fldCharType="begin"/>
            </w:r>
            <w:r w:rsidR="00E45B52">
              <w:instrText xml:space="preserve"> SE</w:instrText>
            </w:r>
            <w:r w:rsidR="00E45B52">
              <w:instrText xml:space="preserve">Q MTChap \c \* Arabic \* MERGEFORMAT </w:instrText>
            </w:r>
            <w:r w:rsidR="00E45B52">
              <w:fldChar w:fldCharType="separate"/>
            </w:r>
            <w:r w:rsidR="005B7C37">
              <w:rPr>
                <w:noProof/>
              </w:rPr>
              <w:instrText>1</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3</w:instrText>
            </w:r>
            <w:r w:rsidR="00E45B52">
              <w:rPr>
                <w:noProof/>
              </w:rPr>
              <w:fldChar w:fldCharType="end"/>
            </w:r>
            <w:r w:rsidRPr="00247FB2">
              <w:instrText>)</w:instrText>
            </w:r>
            <w:bookmarkEnd w:id="116"/>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E45B52"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Chap \c \* Arabic \* MERGEFORMAT </w:instrText>
            </w:r>
            <w:r w:rsidR="00E45B52">
              <w:fldChar w:fldCharType="separate"/>
            </w:r>
            <w:r w:rsidR="005B7C37">
              <w:rPr>
                <w:noProof/>
              </w:rPr>
              <w:instrText>1</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4</w:instrText>
            </w:r>
            <w:r w:rsidR="00E45B52">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E45B52" w:rsidP="00A92FC6">
            <w:pPr>
              <w:spacing w:line="240" w:lineRule="auto"/>
              <w:ind w:firstLineChars="0" w:firstLine="0"/>
              <w:jc w:val="center"/>
            </w:pPr>
            <m:oMathPara>
              <m:oMath>
                <m:sSup>
                  <m:sSupPr>
                    <m:ctrlPr>
                      <w:rPr>
                        <w:rFonts w:ascii="Cambria Math" w:hAnsi="Cambria Math"/>
                        <w:i/>
                      </w:rPr>
                    </m:ctrlPr>
                  </m:sSupPr>
                  <m:e>
                    <w:bookmarkStart w:id="117" w:name="OLE_LINK68"/>
                    <w:bookmarkStart w:id="1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17"/>
                    <w:bookmarkEnd w:id="1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9" w:name="OLE_LINK65"/>
            <w:bookmarkStart w:id="120" w:name="OLE_LINK67"/>
            <w:bookmarkStart w:id="121" w:name="OLE_LINK70"/>
            <w:bookmarkStart w:id="122" w:name="OLE_LINK74"/>
            <w:bookmarkStart w:id="123" w:name="OLE_LINK75"/>
            <w:r w:rsidRPr="00247FB2">
              <w:instrText>(</w:instrText>
            </w:r>
            <w:r w:rsidR="00E45B52">
              <w:fldChar w:fldCharType="begin"/>
            </w:r>
            <w:r w:rsidR="00E45B52">
              <w:instrText xml:space="preserve"> SEQ MTChap \c \* Arabic \* MERGEFORMAT </w:instrText>
            </w:r>
            <w:r w:rsidR="00E45B52">
              <w:fldChar w:fldCharType="separate"/>
            </w:r>
            <w:r w:rsidR="005B7C37">
              <w:rPr>
                <w:noProof/>
              </w:rPr>
              <w:instrText>1</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5</w:instrText>
            </w:r>
            <w:r w:rsidR="00E45B52">
              <w:rPr>
                <w:noProof/>
              </w:rPr>
              <w:fldChar w:fldCharType="end"/>
            </w:r>
            <w:r w:rsidRPr="00247FB2">
              <w:instrText>)</w:instrText>
            </w:r>
            <w:bookmarkEnd w:id="119"/>
            <w:bookmarkEnd w:id="120"/>
            <w:bookmarkEnd w:id="121"/>
            <w:bookmarkEnd w:id="122"/>
            <w:bookmarkEnd w:id="123"/>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E45B52"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4" w:name="ZEqnNum209100"/>
            <w:r w:rsidRPr="00247FB2">
              <w:instrText>(</w:instrText>
            </w:r>
            <w:r w:rsidR="00E45B52">
              <w:fldChar w:fldCharType="begin"/>
            </w:r>
            <w:r w:rsidR="00E45B52">
              <w:instrText xml:space="preserve"> SEQ MTChap \c \* Arabic \* MERGEFORMAT </w:instrText>
            </w:r>
            <w:r w:rsidR="00E45B52">
              <w:fldChar w:fldCharType="separate"/>
            </w:r>
            <w:r w:rsidR="005B7C37">
              <w:rPr>
                <w:noProof/>
              </w:rPr>
              <w:instrText>1</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6</w:instrText>
            </w:r>
            <w:r w:rsidR="00E45B52">
              <w:rPr>
                <w:noProof/>
              </w:rPr>
              <w:fldChar w:fldCharType="end"/>
            </w:r>
            <w:r w:rsidRPr="00247FB2">
              <w:instrText>)</w:instrText>
            </w:r>
            <w:bookmarkEnd w:id="124"/>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77777777" w:rsidR="00646F02" w:rsidRPr="00247FB2" w:rsidRDefault="00040987" w:rsidP="00181624">
      <w:pPr>
        <w:ind w:firstLineChars="0" w:firstLine="0"/>
        <w:rPr>
          <w:vertAlign w:val="subscript"/>
        </w:rPr>
      </w:pPr>
      <w:r w:rsidRPr="00247FB2">
        <w:rPr>
          <w:rFonts w:hint="eastAsia"/>
        </w:rPr>
        <w:t>式中，</w:t>
      </w:r>
      <w:r w:rsidR="00262F27" w:rsidRPr="00247FB2">
        <w:rPr>
          <w:rFonts w:hint="eastAsia"/>
        </w:rPr>
        <w:t>Xt</w:t>
      </w:r>
      <w:r w:rsidR="00C41582" w:rsidRPr="00247FB2">
        <w:rPr>
          <w:rFonts w:hint="eastAsia"/>
        </w:rPr>
        <w:t>（</w:t>
      </w:r>
      <w:r w:rsidR="00C41582" w:rsidRPr="00247FB2">
        <w:rPr>
          <w:rFonts w:hint="eastAsia"/>
        </w:rPr>
        <w:t>Xc</w:t>
      </w:r>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25" w:name="OLE_LINK97"/>
      <w:r w:rsidR="001D4EEF" w:rsidRPr="00247FB2">
        <w:rPr>
          <w:rFonts w:hint="eastAsia"/>
        </w:rPr>
        <w:t>强</w:t>
      </w:r>
      <w:bookmarkEnd w:id="125"/>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r w:rsidR="00781703" w:rsidRPr="00247FB2">
        <w:rPr>
          <w:rFonts w:hint="eastAsia"/>
        </w:rPr>
        <w:t>准则，</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n</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9D43B4" w:rsidRPr="00247FB2">
        <w:rPr>
          <w:rFonts w:hint="eastAsia"/>
        </w:rPr>
        <w:t>，</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并且</w:t>
      </w:r>
      <w:r w:rsidR="001B7887" w:rsidRPr="00247FB2">
        <w:rPr>
          <w:rFonts w:hint="eastAsia"/>
        </w:rPr>
        <w:t>与有限元结合时</w:t>
      </w:r>
      <w:r w:rsidR="008E4BBE" w:rsidRPr="00247FB2">
        <w:rPr>
          <w:rFonts w:hint="eastAsia"/>
        </w:rPr>
        <w:t>，</w:t>
      </w:r>
      <w:r w:rsidR="00D76283" w:rsidRPr="00247FB2">
        <w:rPr>
          <w:rFonts w:hint="eastAsia"/>
        </w:rPr>
        <w:t>使用起来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4D2519B7" w:rsidR="007301F8" w:rsidRPr="00247FB2" w:rsidRDefault="00890D95" w:rsidP="007301F8">
      <w:pPr>
        <w:pStyle w:val="3"/>
        <w:rPr>
          <w:rFonts w:ascii="黑体" w:hAnsi="黑体"/>
          <w:szCs w:val="26"/>
        </w:rPr>
      </w:pPr>
      <w:bookmarkStart w:id="126" w:name="OLE_LINK60"/>
      <w:bookmarkStart w:id="127" w:name="OLE_LINK61"/>
      <w:bookmarkStart w:id="128" w:name="OLE_LINK72"/>
      <w:bookmarkStart w:id="129" w:name="OLE_LINK73"/>
      <w:bookmarkStart w:id="130" w:name="_Toc511050547"/>
      <w:r w:rsidRPr="00247FB2">
        <w:rPr>
          <w:rFonts w:ascii="黑体" w:hAnsi="黑体" w:hint="eastAsia"/>
          <w:szCs w:val="26"/>
        </w:rPr>
        <w:t>复合材料的退化模型</w:t>
      </w:r>
      <w:bookmarkEnd w:id="130"/>
    </w:p>
    <w:bookmarkEnd w:id="126"/>
    <w:bookmarkEnd w:id="127"/>
    <w:bookmarkEnd w:id="128"/>
    <w:bookmarkEnd w:id="129"/>
    <w:p w14:paraId="09B67D1C" w14:textId="0E24FCF1"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4B3442">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4B3442" w:rsidRPr="004B3442">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利用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8D0F4C" w:rsidRPr="00247FB2">
        <w:rPr>
          <w:rFonts w:eastAsiaTheme="minorEastAsia" w:hint="eastAsia"/>
          <w:kern w:val="0"/>
        </w:rPr>
        <w:t>对材料进行退化。</w:t>
      </w:r>
    </w:p>
    <w:p w14:paraId="38EA59F6" w14:textId="3840910B" w:rsidR="00E27EE1" w:rsidRPr="00247FB2" w:rsidRDefault="00E27EE1" w:rsidP="00E27EE1">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942EA">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eastAsiaTheme="minorEastAsia" w:hint="eastAsia"/>
          <w:kern w:val="0"/>
        </w:rPr>
        <w:instrText>COMPOSITE DAMAGE MODELS, FAILURE CRITERIA AND ANALYSIS IN DYNAMIC RESPONSE&lt;/title&gt;&lt;secondary-title&gt;</w:instrText>
      </w:r>
      <w:r w:rsidR="00E942EA">
        <w:rPr>
          <w:rFonts w:eastAsiaTheme="minorEastAsia" w:hint="eastAsia"/>
          <w:kern w:val="0"/>
        </w:rPr>
        <w:instrText>牙体牙髓牙周病学杂志</w:instrText>
      </w:r>
      <w:r w:rsidR="00E942EA">
        <w:rPr>
          <w:rFonts w:eastAsiaTheme="minorEastAsia" w:hint="eastAsia"/>
          <w:kern w:val="0"/>
        </w:rPr>
        <w:instrText>&lt;/secondary-title&gt;&lt;/titles&gt;&lt;periodical&gt;&lt;full-title&gt;</w:instrText>
      </w:r>
      <w:r w:rsidR="00E942EA">
        <w:rPr>
          <w:rFonts w:eastAsiaTheme="minorEastAsia" w:hint="eastAsia"/>
          <w:kern w:val="0"/>
        </w:rPr>
        <w:instrText>牙体牙髓牙周病学杂志</w:instrText>
      </w:r>
      <w:r w:rsidR="00E942EA">
        <w:rPr>
          <w:rFonts w:eastAsiaTheme="minorEastAsia" w:hint="eastAsia"/>
          <w:kern w:val="0"/>
        </w:rPr>
        <w:instrText>&lt;/full-title&gt;&lt;/periodical&gt;&lt;pages&gt;275-276&lt;/pages&gt;&lt;number&gt;4&lt;/number&gt;&lt;dates&gt;&lt;year&gt;1998&lt;/</w:instrText>
      </w:r>
      <w:r w:rsidR="00E942EA">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942EA" w:rsidRPr="00E942EA">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F7ACA" w:rsidRPr="00247FB2">
        <w:rPr>
          <w:rFonts w:eastAsiaTheme="minorEastAsia" w:hint="eastAsia"/>
          <w:kern w:val="0"/>
        </w:rPr>
        <w:t>表</w:t>
      </w:r>
      <w:r w:rsidR="007F7ACA" w:rsidRPr="00247FB2">
        <w:rPr>
          <w:rFonts w:eastAsiaTheme="minorEastAsia" w:hint="eastAsia"/>
          <w:kern w:val="0"/>
        </w:rPr>
        <w:t>1.2.3.1</w:t>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AF34EC" w:rsidRPr="00247FB2">
        <w:rPr>
          <w:rFonts w:eastAsiaTheme="minorEastAsia" w:hint="eastAsia"/>
          <w:kern w:val="0"/>
        </w:rPr>
        <w:t>通过乘以折减系数的方式使刚度矩阵退化，这是一种半经验法的探索模型，由于不同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118A1474" w14:textId="77777777" w:rsidR="00665F50" w:rsidRPr="00247FB2" w:rsidRDefault="00665F50" w:rsidP="00E27EE1">
      <w:pPr>
        <w:ind w:firstLine="480"/>
        <w:rPr>
          <w:rFonts w:eastAsiaTheme="minorEastAsia"/>
          <w:kern w:val="0"/>
        </w:rPr>
      </w:pPr>
    </w:p>
    <w:p w14:paraId="793F50B2" w14:textId="77777777" w:rsidR="00665F50" w:rsidRPr="00247FB2" w:rsidRDefault="00665F50" w:rsidP="00E27EE1">
      <w:pPr>
        <w:ind w:firstLine="480"/>
        <w:rPr>
          <w:rFonts w:eastAsiaTheme="minorEastAsia"/>
          <w:kern w:val="0"/>
        </w:rPr>
      </w:pPr>
    </w:p>
    <w:p w14:paraId="0D07C377" w14:textId="77777777" w:rsidR="00665F50" w:rsidRPr="00247FB2" w:rsidRDefault="00665F50" w:rsidP="00E27EE1">
      <w:pPr>
        <w:ind w:firstLine="480"/>
        <w:rPr>
          <w:rFonts w:eastAsiaTheme="minorEastAsia"/>
          <w:kern w:val="0"/>
        </w:rPr>
      </w:pPr>
    </w:p>
    <w:p w14:paraId="7DE25703" w14:textId="77777777" w:rsidR="00665F50" w:rsidRPr="00247FB2" w:rsidRDefault="00665F50" w:rsidP="00E27EE1">
      <w:pPr>
        <w:ind w:firstLine="480"/>
        <w:rPr>
          <w:rFonts w:eastAsiaTheme="minorEastAsia"/>
          <w:kern w:val="0"/>
        </w:rPr>
      </w:pPr>
    </w:p>
    <w:p w14:paraId="6F31036D" w14:textId="77777777" w:rsidR="00665F50" w:rsidRPr="00247FB2" w:rsidRDefault="00665F50" w:rsidP="00E27EE1">
      <w:pPr>
        <w:ind w:firstLine="480"/>
        <w:rPr>
          <w:rFonts w:eastAsiaTheme="minorEastAsia"/>
          <w:kern w:val="0"/>
        </w:rPr>
      </w:pPr>
    </w:p>
    <w:p w14:paraId="465D57D2" w14:textId="77777777" w:rsidR="00665F50" w:rsidRPr="00247FB2" w:rsidRDefault="00665F50" w:rsidP="00E27EE1">
      <w:pPr>
        <w:ind w:firstLine="480"/>
        <w:rPr>
          <w:rFonts w:eastAsiaTheme="minorEastAsia"/>
          <w:kern w:val="0"/>
        </w:rPr>
      </w:pPr>
    </w:p>
    <w:p w14:paraId="05FEEA6F" w14:textId="77777777" w:rsidR="00665F50" w:rsidRPr="00247FB2" w:rsidRDefault="00665F50" w:rsidP="00E27EE1">
      <w:pPr>
        <w:ind w:firstLine="480"/>
        <w:rPr>
          <w:rFonts w:eastAsiaTheme="minorEastAsia"/>
          <w:kern w:val="0"/>
        </w:rPr>
      </w:pPr>
    </w:p>
    <w:p w14:paraId="1F746151" w14:textId="77777777" w:rsidR="00665F50" w:rsidRPr="00247FB2" w:rsidRDefault="00665F50" w:rsidP="00E27EE1">
      <w:pPr>
        <w:ind w:firstLine="480"/>
        <w:rPr>
          <w:rFonts w:eastAsiaTheme="minorEastAsia"/>
          <w:kern w:val="0"/>
        </w:rPr>
      </w:pPr>
    </w:p>
    <w:p w14:paraId="119CFB10" w14:textId="77777777" w:rsidR="00665F50" w:rsidRPr="00247FB2" w:rsidRDefault="00665F50" w:rsidP="0042295A">
      <w:pPr>
        <w:ind w:firstLineChars="0" w:firstLine="0"/>
        <w:rPr>
          <w:rFonts w:eastAsiaTheme="minorEastAsia"/>
          <w:kern w:val="0"/>
        </w:rPr>
      </w:pPr>
    </w:p>
    <w:p w14:paraId="4E583EB2" w14:textId="77777777" w:rsidR="00974E97" w:rsidRPr="00247FB2" w:rsidRDefault="00974E97" w:rsidP="008D6EB6">
      <w:pPr>
        <w:pStyle w:val="7"/>
      </w:pPr>
      <w:r w:rsidRPr="00247FB2">
        <w:rPr>
          <w:rFonts w:hint="eastAsia"/>
        </w:rPr>
        <w:lastRenderedPageBreak/>
        <w:t>不同</w:t>
      </w:r>
      <w:r w:rsidR="00497766" w:rsidRPr="00247FB2">
        <w:rPr>
          <w:rFonts w:hint="eastAsia"/>
        </w:rPr>
        <w:t>文献中的不同退化模型</w:t>
      </w:r>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8D6EB6" w:rsidRDefault="002B0840" w:rsidP="0055721D">
            <w:pPr>
              <w:ind w:firstLine="440"/>
              <w:rPr>
                <w:rFonts w:ascii="宋体" w:hAnsi="宋体" w:cs="宋体"/>
                <w:sz w:val="22"/>
                <w:szCs w:val="22"/>
              </w:rPr>
            </w:pPr>
            <w:bookmarkStart w:id="131" w:name="OLE_LINK176"/>
            <w:r w:rsidRPr="008D6EB6">
              <w:rPr>
                <w:rFonts w:ascii="宋体" w:hAnsi="宋体" w:cs="宋体" w:hint="eastAsia"/>
                <w:sz w:val="22"/>
                <w:szCs w:val="22"/>
              </w:rPr>
              <w:t>退化模型</w:t>
            </w:r>
          </w:p>
        </w:tc>
        <w:tc>
          <w:tcPr>
            <w:tcW w:w="1733" w:type="dxa"/>
            <w:tcBorders>
              <w:bottom w:val="single" w:sz="2" w:space="0" w:color="auto"/>
            </w:tcBorders>
          </w:tcPr>
          <w:p w14:paraId="4484FEF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失效模型</w:t>
            </w:r>
          </w:p>
        </w:tc>
        <w:tc>
          <w:tcPr>
            <w:tcW w:w="5590" w:type="dxa"/>
            <w:tcBorders>
              <w:bottom w:val="single" w:sz="2" w:space="0" w:color="auto"/>
            </w:tcBorders>
          </w:tcPr>
          <w:p w14:paraId="3D365B1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572C5A9F" w:rsidR="002B0840" w:rsidRPr="00247FB2" w:rsidRDefault="002B0840" w:rsidP="004B3442">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19.25pt;mso-position-horizontal-relative:page;mso-position-vertical-relative:page" o:ole="">
                  <v:imagedata r:id="rId26" o:title=""/>
                </v:shape>
                <o:OLEObject Type="Embed" ProgID="Equation.3" ShapeID="_x0000_i1025" DrawAspect="Content" ObjectID="_1584793230" r:id="rId27">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19.7pt;height:19.25pt;mso-position-horizontal-relative:page;mso-position-vertical-relative:page" o:ole="">
                  <v:imagedata r:id="rId28" o:title=""/>
                </v:shape>
                <o:OLEObject Type="Embed" ProgID="Equation.3" ShapeID="_x0000_i1026" DrawAspect="Content" ObjectID="_1584793231" r:id="rId29">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45pt;height:19.25pt;mso-position-horizontal-relative:page;mso-position-vertical-relative:page" o:ole="">
                  <v:imagedata r:id="rId30" o:title=""/>
                </v:shape>
                <o:OLEObject Type="Embed" ProgID="Equation.3" ShapeID="_x0000_i1027" DrawAspect="Content" ObjectID="_1584793232" r:id="rId31">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6522AA82" w:rsidR="002B0840" w:rsidRPr="00247FB2" w:rsidRDefault="002B0840" w:rsidP="004B3442">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45pt;height:19.25pt;mso-position-horizontal-relative:page;mso-position-vertical-relative:page" o:ole="">
                  <v:imagedata r:id="rId26" o:title=""/>
                </v:shape>
                <o:OLEObject Type="Embed" ProgID="Equation.3" ShapeID="_x0000_i1028" DrawAspect="Content" ObjectID="_1584793233" r:id="rId32">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7pt;height:19.25pt;mso-position-horizontal-relative:page;mso-position-vertical-relative:page" o:ole="">
                  <v:imagedata r:id="rId33" o:title=""/>
                </v:shape>
                <o:OLEObject Type="Embed" ProgID="Equation.3" ShapeID="_x0000_i1029" DrawAspect="Content" ObjectID="_1584793234" r:id="rId34">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45pt;height:19.25pt;mso-position-horizontal-relative:page;mso-position-vertical-relative:page" o:ole="">
                  <v:imagedata r:id="rId30" o:title=""/>
                </v:shape>
                <o:OLEObject Type="Embed" ProgID="Equation.3" ShapeID="_x0000_i1030" DrawAspect="Content" ObjectID="_1584793235" r:id="rId35">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3C46172" w:rsidR="00743DAB" w:rsidRPr="00247FB2" w:rsidRDefault="00743DAB" w:rsidP="004B3442">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4pt;height:19.25pt;mso-position-horizontal-relative:page;mso-position-vertical-relative:page" o:ole="">
                  <v:imagedata r:id="rId36" o:title=""/>
                </v:shape>
                <o:OLEObject Type="Embed" ProgID="Equation.3" ShapeID="图片 153" DrawAspect="Content" ObjectID="_1584793236" r:id="rId37">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4pt;height:19.25pt;mso-position-horizontal-relative:page;mso-position-vertical-relative:page" o:ole="">
                  <v:imagedata r:id="rId36" o:title=""/>
                </v:shape>
                <o:OLEObject Type="Embed" ProgID="Equation.3" ShapeID="_x0000_i1032" DrawAspect="Content" ObjectID="_1584793237" r:id="rId38">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8.65pt;height:18.4pt;mso-position-horizontal-relative:page;mso-position-vertical-relative:page" o:ole="">
                  <v:imagedata r:id="rId39" o:title=""/>
                </v:shape>
                <o:OLEObject Type="Embed" ProgID="Equation.3" ShapeID="图片 155" DrawAspect="Content" ObjectID="_1584793238" r:id="rId40">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15pt;height:18.4pt;mso-position-horizontal-relative:page;mso-position-vertical-relative:page" o:ole="">
                  <v:imagedata r:id="rId41" o:title=""/>
                </v:shape>
                <o:OLEObject Type="Embed" ProgID="Equation.3" ShapeID="_x0000_i1034" DrawAspect="Content" ObjectID="_1584793239" r:id="rId42">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45pt;height:19.25pt;mso-position-horizontal-relative:page;mso-position-vertical-relative:page" o:ole="">
                  <v:imagedata r:id="rId43" o:title=""/>
                </v:shape>
                <o:OLEObject Type="Embed" ProgID="Equation.3" ShapeID="图片 157" DrawAspect="Content" ObjectID="_1584793240" r:id="rId44">
                  <o:FieldCodes>\* MERGEFORMAT</o:FieldCodes>
                </o:OLEObject>
              </w:object>
            </w:r>
          </w:p>
        </w:tc>
      </w:tr>
    </w:tbl>
    <w:bookmarkEnd w:id="131"/>
    <w:p w14:paraId="5F632A7D" w14:textId="57FECD0A" w:rsidR="002B0840" w:rsidRPr="00247FB2"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44182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44182B" w:rsidRPr="0044182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至</w:t>
      </w:r>
      <w:r w:rsidR="0033556C" w:rsidRPr="00247FB2">
        <w:rPr>
          <w:rFonts w:eastAsiaTheme="minorEastAsia"/>
          <w:kern w:val="0"/>
        </w:rPr>
        <w:t>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4B3442">
        <w:rPr>
          <w:rFonts w:eastAsiaTheme="minorEastAsia"/>
          <w:kern w:val="0"/>
        </w:rPr>
        <w:instrText xml:space="preserve"> ADDIN EN.CITE &lt;EndNote&gt;&lt;Cite&gt;&lt;Author&gt;Talreja&lt;/Author&gt;&lt;Year&gt;2015&lt;/Year&gt;&lt;RecNum&gt;18&lt;/RecNum&gt;&lt;DisplayText&gt;&lt;style face="superscript"&gt;[24]&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4B3442" w:rsidRPr="004B3442">
        <w:rPr>
          <w:rFonts w:eastAsiaTheme="minorEastAsia"/>
          <w:noProof/>
          <w:kern w:val="0"/>
          <w:vertAlign w:val="superscript"/>
        </w:rPr>
        <w:t>[24]</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 </w:instrText>
      </w:r>
      <w:r w:rsidR="004B344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DATA </w:instrText>
      </w:r>
      <w:r w:rsidR="004B3442">
        <w:rPr>
          <w:rFonts w:eastAsiaTheme="minorEastAsia"/>
          <w:kern w:val="0"/>
        </w:rPr>
      </w:r>
      <w:r w:rsidR="004B344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4B3442" w:rsidRPr="004B3442">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2" w:name="OLE_LINK81"/>
      <w:bookmarkStart w:id="133" w:name="OLE_LINK82"/>
      <w:bookmarkStart w:id="134" w:name="OLE_LINK83"/>
      <w:r w:rsidR="00E745D3" w:rsidRPr="00E745D3">
        <w:rPr>
          <w:rFonts w:eastAsiaTheme="minorEastAsia"/>
          <w:kern w:val="0"/>
        </w:rPr>
        <w:t>Maimí</w:t>
      </w:r>
      <w:r w:rsidR="00130CFB">
        <w:rPr>
          <w:rFonts w:eastAsiaTheme="minorEastAsia"/>
          <w:kern w:val="0"/>
        </w:rPr>
        <w:fldChar w:fldCharType="begin"/>
      </w:r>
      <w:r w:rsidR="00130CFB">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130CFB" w:rsidRPr="00130CFB">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FD02CF">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FD02CF" w:rsidRPr="00FD02CF">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1B5C63">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1B5C63" w:rsidRPr="001B5C63">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合材料层合板的初始和渐进失效进行了评估，得到了和实验结构非常温和的计算结构</w:t>
      </w:r>
      <w:r w:rsidR="00311EB2">
        <w:rPr>
          <w:rFonts w:eastAsiaTheme="minorEastAsia" w:hint="eastAsia"/>
          <w:kern w:val="0"/>
        </w:rPr>
        <w:t>。</w:t>
      </w:r>
      <w:r w:rsidR="00587F59" w:rsidRPr="00247FB2">
        <w:rPr>
          <w:rFonts w:eastAsiaTheme="minorEastAsia" w:hint="eastAsia"/>
          <w:kern w:val="0"/>
        </w:rPr>
        <w:t>连</w:t>
      </w:r>
      <w:r w:rsidR="00280DAF">
        <w:rPr>
          <w:rFonts w:eastAsiaTheme="minorEastAsia" w:hint="eastAsia"/>
          <w:kern w:val="0"/>
        </w:rPr>
        <w:t>续损</w:t>
      </w:r>
      <w:r w:rsidR="00587F59" w:rsidRPr="00247FB2">
        <w:rPr>
          <w:rFonts w:eastAsiaTheme="minorEastAsia" w:hint="eastAsia"/>
          <w:kern w:val="0"/>
        </w:rPr>
        <w:t>伤模型有效的避免了层折减模型中材料退化系数的不确定性，</w:t>
      </w:r>
      <w:r w:rsidR="00151ABF" w:rsidRPr="00247FB2">
        <w:rPr>
          <w:rFonts w:eastAsiaTheme="minorEastAsia" w:hint="eastAsia"/>
          <w:kern w:val="0"/>
        </w:rPr>
        <w:t>它使用所有参数</w:t>
      </w:r>
      <w:r w:rsidR="003A0FD1">
        <w:rPr>
          <w:rFonts w:eastAsiaTheme="minorEastAsia" w:hint="eastAsia"/>
          <w:kern w:val="0"/>
        </w:rPr>
        <w:t>都有明确的物理意义，</w:t>
      </w:r>
      <w:r w:rsidR="006E6DF9">
        <w:rPr>
          <w:rFonts w:eastAsiaTheme="minorEastAsia" w:hint="eastAsia"/>
          <w:kern w:val="0"/>
        </w:rPr>
        <w:t>并且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2"/>
      <w:bookmarkEnd w:id="133"/>
      <w:bookmarkEnd w:id="134"/>
    </w:p>
    <w:p w14:paraId="7A61F7B1" w14:textId="34C1EAF9" w:rsidR="000B12E1" w:rsidRPr="00247FB2" w:rsidRDefault="00E40A35" w:rsidP="0033742D">
      <w:pPr>
        <w:pStyle w:val="2"/>
      </w:pPr>
      <w:bookmarkStart w:id="135" w:name="_Toc511050548"/>
      <w:r w:rsidRPr="00247FB2">
        <w:rPr>
          <w:rFonts w:hint="eastAsia"/>
        </w:rPr>
        <w:t>关键问题</w:t>
      </w:r>
      <w:r w:rsidRPr="00247FB2">
        <w:t>及</w:t>
      </w:r>
      <w:r w:rsidR="000B12E1" w:rsidRPr="00247FB2">
        <w:rPr>
          <w:rFonts w:hint="eastAsia"/>
        </w:rPr>
        <w:t>本文主要工作</w:t>
      </w:r>
      <w:bookmarkEnd w:id="135"/>
    </w:p>
    <w:p w14:paraId="1B682BED" w14:textId="61810328" w:rsidR="00E40A35" w:rsidRPr="00247FB2" w:rsidRDefault="00E40A35" w:rsidP="00E40A35">
      <w:pPr>
        <w:pStyle w:val="3"/>
      </w:pPr>
      <w:bookmarkStart w:id="136" w:name="_Toc511050549"/>
      <w:r w:rsidRPr="00247FB2">
        <w:rPr>
          <w:rFonts w:hint="eastAsia"/>
        </w:rPr>
        <w:t>关键问题</w:t>
      </w:r>
      <w:bookmarkEnd w:id="136"/>
    </w:p>
    <w:p w14:paraId="0669E8DC" w14:textId="77777777"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C498B" w:rsidRPr="00247FB2">
        <w:rPr>
          <w:rFonts w:hint="eastAsia"/>
        </w:rPr>
        <w:t>虽然关于复合材料层合板的损伤工作已经有了不少学者的大量工作，但是仍然存在一些</w:t>
      </w:r>
      <w:r w:rsidR="00D4131B" w:rsidRPr="00247FB2">
        <w:rPr>
          <w:rFonts w:hint="eastAsia"/>
        </w:rPr>
        <w:t>有待研究和解决的问题：</w:t>
      </w:r>
    </w:p>
    <w:p w14:paraId="2816F785" w14:textId="77777777"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7A2985" w:rsidRPr="00247FB2">
        <w:rPr>
          <w:rFonts w:hint="eastAsia"/>
        </w:rPr>
        <w:t>复合材料的损伤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w:t>
      </w:r>
      <w:r w:rsidR="004B5587" w:rsidRPr="00247FB2">
        <w:rPr>
          <w:rFonts w:hint="eastAsia"/>
        </w:rPr>
        <w:lastRenderedPageBreak/>
        <w:t>从初始破坏到最终破坏的过程和机理，而这也正是某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77777777"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层合板而言，</w:t>
      </w:r>
      <w:r w:rsidR="007D70AC" w:rsidRPr="00247FB2">
        <w:rPr>
          <w:rFonts w:hint="eastAsia"/>
        </w:rPr>
        <w:t>不论是计算还是实验都相对缺乏。</w:t>
      </w:r>
    </w:p>
    <w:p w14:paraId="09C6B5F3" w14:textId="77777777"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37" w:name="OLE_LINK58"/>
      <w:r w:rsidR="00182758" w:rsidRPr="00247FB2">
        <w:rPr>
          <w:rFonts w:hint="eastAsia"/>
        </w:rPr>
        <w:t>剪切非线性效应和就地强度理论</w:t>
      </w:r>
      <w:r w:rsidR="00BC07DB" w:rsidRPr="00247FB2">
        <w:rPr>
          <w:rFonts w:hint="eastAsia"/>
        </w:rPr>
        <w:t>，</w:t>
      </w:r>
      <w:bookmarkEnd w:id="137"/>
      <w:r w:rsidR="00BC07DB" w:rsidRPr="00247FB2">
        <w:rPr>
          <w:rFonts w:hint="eastAsia"/>
        </w:rPr>
        <w:t>而这些理论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损伤时考虑他们是十分必要的。</w:t>
      </w:r>
    </w:p>
    <w:p w14:paraId="273EE7BF" w14:textId="299548CA" w:rsidR="000B12E1" w:rsidRPr="00247FB2" w:rsidRDefault="000B12E1" w:rsidP="001122C8">
      <w:pPr>
        <w:pStyle w:val="3"/>
      </w:pPr>
      <w:bookmarkStart w:id="138" w:name="_Toc511050550"/>
      <w:r w:rsidRPr="00247FB2">
        <w:rPr>
          <w:rFonts w:hint="eastAsia"/>
        </w:rPr>
        <w:t>本文主要工作</w:t>
      </w:r>
      <w:bookmarkEnd w:id="138"/>
    </w:p>
    <w:p w14:paraId="334D5444" w14:textId="77777777"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在实验上采用光测法和电测法两种方式，得到极限载荷以及失效过程中的应变。在数值模拟部分，主要</w:t>
      </w:r>
      <w:r w:rsidR="00C27592" w:rsidRPr="00247FB2">
        <w:rPr>
          <w:rFonts w:hint="eastAsia"/>
        </w:rPr>
        <w:t>使用连续损伤模型对层合板进行渐进失效分析，同时，在模型中考虑就地强度效应和剪切非线性效应两种理论，为了与有限元结合，我们在</w:t>
      </w:r>
      <w:r w:rsidR="00C27592" w:rsidRPr="00247FB2">
        <w:rPr>
          <w:rFonts w:hint="eastAsia"/>
        </w:rPr>
        <w:t>ABAQUS</w:t>
      </w:r>
      <w:r w:rsidR="00C27592" w:rsidRPr="00247FB2">
        <w:rPr>
          <w:rFonts w:hint="eastAsia"/>
        </w:rPr>
        <w:t>软件中编写</w:t>
      </w:r>
      <w:r w:rsidR="00C27592" w:rsidRPr="00247FB2">
        <w:rPr>
          <w:rFonts w:hint="eastAsia"/>
        </w:rPr>
        <w:t>UMAT</w:t>
      </w:r>
      <w:r w:rsidR="00C27592" w:rsidRPr="00247FB2">
        <w:rPr>
          <w:rFonts w:hint="eastAsia"/>
        </w:rPr>
        <w:t>子程序</w:t>
      </w:r>
      <w:r w:rsidR="007A0184" w:rsidRPr="00247FB2">
        <w:rPr>
          <w:rFonts w:hint="eastAsia"/>
        </w:rPr>
        <w:t>来实现整个模型。</w:t>
      </w:r>
      <w:r w:rsidR="00436C1F" w:rsidRPr="00247FB2">
        <w:rPr>
          <w:rFonts w:hint="eastAsia"/>
        </w:rPr>
        <w:t>最终通过实验和计算的对比，得到了层合板的损伤演化过程和破坏机理，</w:t>
      </w:r>
      <w:r w:rsidR="001F7778" w:rsidRPr="00247FB2">
        <w:rPr>
          <w:rFonts w:hint="eastAsia"/>
        </w:rPr>
        <w:t>也</w:t>
      </w:r>
      <w:r w:rsidR="00436C1F" w:rsidRPr="00247FB2">
        <w:rPr>
          <w:rFonts w:hint="eastAsia"/>
        </w:rPr>
        <w:t>验证了模型的可靠性。</w:t>
      </w:r>
      <w:r w:rsidRPr="00247FB2">
        <w:rPr>
          <w:rFonts w:hint="eastAsia"/>
        </w:rPr>
        <w:t>具体研究内容如下：</w:t>
      </w:r>
    </w:p>
    <w:p w14:paraId="38A6924A" w14:textId="77777777" w:rsidR="001F4875" w:rsidRPr="00247FB2" w:rsidRDefault="001F4875" w:rsidP="001F4875">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856358" w:rsidRPr="00247FB2">
        <w:rPr>
          <w:rFonts w:hint="eastAsia"/>
        </w:rPr>
        <w:t>复合材料</w:t>
      </w:r>
      <w:r w:rsidR="005F6C47" w:rsidRPr="00247FB2">
        <w:rPr>
          <w:rFonts w:hint="eastAsia"/>
        </w:rPr>
        <w:t>层合板的破坏进行研究，在试验中，</w:t>
      </w:r>
      <w:r w:rsidR="00856358" w:rsidRPr="00247FB2">
        <w:rPr>
          <w:rFonts w:hint="eastAsia"/>
        </w:rPr>
        <w:t>对层合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p>
    <w:p w14:paraId="6946F5B3" w14:textId="7777777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95090" w:rsidRPr="00247FB2">
        <w:rPr>
          <w:rFonts w:hint="eastAsia"/>
        </w:rPr>
        <w:t>使用</w:t>
      </w:r>
      <w:r w:rsidR="00995090" w:rsidRPr="00247FB2">
        <w:rPr>
          <w:rFonts w:hint="eastAsia"/>
        </w:rPr>
        <w:t>ABAQUS</w:t>
      </w:r>
      <w:r w:rsidR="00995090" w:rsidRPr="00247FB2">
        <w:rPr>
          <w:rFonts w:hint="eastAsia"/>
        </w:rPr>
        <w:t>软件，通过编写</w:t>
      </w:r>
      <w:r w:rsidR="00995090" w:rsidRPr="00247FB2">
        <w:rPr>
          <w:rFonts w:hint="eastAsia"/>
        </w:rPr>
        <w:t>UMAT</w:t>
      </w:r>
      <w:r w:rsidR="00995090" w:rsidRPr="00247FB2">
        <w:rPr>
          <w:rFonts w:hint="eastAsia"/>
        </w:rPr>
        <w:t>子程序将连续损伤模型与有限元结合对大开口复合材料层合板</w:t>
      </w:r>
      <w:r w:rsidR="00FA4383" w:rsidRPr="00247FB2">
        <w:rPr>
          <w:rFonts w:hint="eastAsia"/>
        </w:rPr>
        <w:t>在拉伸载荷下的损伤</w:t>
      </w:r>
      <w:r w:rsidR="00995090" w:rsidRPr="00247FB2">
        <w:rPr>
          <w:rFonts w:hint="eastAsia"/>
        </w:rPr>
        <w:t>进行数值模拟</w:t>
      </w:r>
      <w:r w:rsidR="00FC188A" w:rsidRPr="00247FB2">
        <w:rPr>
          <w:rFonts w:hint="eastAsia"/>
        </w:rPr>
        <w:t>，</w:t>
      </w:r>
      <w:r w:rsidR="000C039A" w:rsidRPr="00247FB2">
        <w:rPr>
          <w:rFonts w:hint="eastAsia"/>
        </w:rPr>
        <w:t>在模拟中，</w:t>
      </w:r>
      <w:r w:rsidR="006C4386" w:rsidRPr="00247FB2">
        <w:rPr>
          <w:rFonts w:hint="eastAsia"/>
        </w:rPr>
        <w:t>使用</w:t>
      </w:r>
      <w:r w:rsidR="000C039A" w:rsidRPr="00247FB2">
        <w:rPr>
          <w:rFonts w:hint="eastAsia"/>
        </w:rPr>
        <w:t>线性退化和指数退化两种退化模型进行对比</w:t>
      </w:r>
      <w:r w:rsidRPr="00247FB2">
        <w:rPr>
          <w:rFonts w:hint="eastAsia"/>
        </w:rPr>
        <w:t>；</w:t>
      </w:r>
    </w:p>
    <w:p w14:paraId="624CC58B" w14:textId="77777777" w:rsidR="001F4875" w:rsidRPr="00247FB2" w:rsidRDefault="001F4875" w:rsidP="001F4875">
      <w:pPr>
        <w:ind w:firstLine="480"/>
      </w:pPr>
      <w:r w:rsidRPr="00247FB2">
        <w:rPr>
          <w:rFonts w:hint="eastAsia"/>
        </w:rPr>
        <w:t>（</w:t>
      </w:r>
      <w:r w:rsidRPr="00247FB2">
        <w:rPr>
          <w:rFonts w:hint="eastAsia"/>
        </w:rPr>
        <w:t>3</w:t>
      </w:r>
      <w:r w:rsidRPr="00247FB2">
        <w:rPr>
          <w:rFonts w:hint="eastAsia"/>
        </w:rPr>
        <w:t>）</w:t>
      </w:r>
      <w:r w:rsidR="000618F2" w:rsidRPr="00247FB2">
        <w:rPr>
          <w:rFonts w:hint="eastAsia"/>
        </w:rPr>
        <w:t>在模拟计算中，考虑剪切非线性效应和就地强度</w:t>
      </w:r>
      <w:r w:rsidR="006878C6" w:rsidRPr="00247FB2">
        <w:rPr>
          <w:rFonts w:hint="eastAsia"/>
        </w:rPr>
        <w:t>效应这两种</w:t>
      </w:r>
      <w:r w:rsidR="000618F2" w:rsidRPr="00247FB2">
        <w:rPr>
          <w:rFonts w:hint="eastAsia"/>
        </w:rPr>
        <w:t>理论</w:t>
      </w:r>
      <w:r w:rsidR="00CB2A4B" w:rsidRPr="00247FB2">
        <w:rPr>
          <w:rFonts w:hint="eastAsia"/>
        </w:rPr>
        <w:t>，</w:t>
      </w:r>
      <w:bookmarkStart w:id="139" w:name="OLE_LINK59"/>
      <w:r w:rsidR="0084787D" w:rsidRPr="00247FB2">
        <w:rPr>
          <w:rFonts w:hint="eastAsia"/>
        </w:rPr>
        <w:t>通过就地强度效应，对不同铺层的材料参数进行修正，同时在本构方程中</w:t>
      </w:r>
      <w:r w:rsidR="006F4EF6" w:rsidRPr="00247FB2">
        <w:rPr>
          <w:rFonts w:hint="eastAsia"/>
        </w:rPr>
        <w:t>利用</w:t>
      </w:r>
      <w:r w:rsidR="006F4EF6" w:rsidRPr="00247FB2">
        <w:t>Ramberg-Osgood</w:t>
      </w:r>
      <w:r w:rsidR="006F4EF6" w:rsidRPr="00247FB2">
        <w:rPr>
          <w:rFonts w:hint="eastAsia"/>
        </w:rPr>
        <w:t>方程来定义层合板中的剪切非线性本构关系</w:t>
      </w:r>
      <w:r w:rsidRPr="00247FB2">
        <w:rPr>
          <w:rFonts w:hint="eastAsia"/>
        </w:rPr>
        <w:t>；</w:t>
      </w:r>
    </w:p>
    <w:bookmarkEnd w:id="139"/>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0" w:name="_Toc511050551"/>
      <w:r w:rsidRPr="00247FB2">
        <w:rPr>
          <w:rFonts w:hint="eastAsia"/>
        </w:rPr>
        <w:t>论文结构安排</w:t>
      </w:r>
      <w:bookmarkEnd w:id="140"/>
    </w:p>
    <w:p w14:paraId="71AF1102" w14:textId="77777777"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AD7EF0" w:rsidRPr="00247FB2">
        <w:rPr>
          <w:rFonts w:hint="eastAsia"/>
        </w:rPr>
        <w:t>主要介绍了开口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B10A5D" w:rsidRPr="00247FB2">
        <w:rPr>
          <w:rFonts w:hint="eastAsia"/>
        </w:rPr>
        <w:t>同时，说明了在针对大开孔层合板失效研究的关键问题，介绍了本文的主要工作以及论文结构安排。</w:t>
      </w:r>
    </w:p>
    <w:p w14:paraId="642C6B8A" w14:textId="77777777"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w:t>
      </w:r>
      <w:r w:rsidR="00802271" w:rsidRPr="00247FB2">
        <w:rPr>
          <w:rFonts w:hint="eastAsia"/>
        </w:rPr>
        <w:lastRenderedPageBreak/>
        <w:t>数进行修正，</w:t>
      </w:r>
      <w:r w:rsidR="000E79E1" w:rsidRPr="00247FB2">
        <w:rPr>
          <w:rFonts w:hint="eastAsia"/>
        </w:rPr>
        <w:t>并且</w:t>
      </w:r>
      <w:r w:rsidR="00802271" w:rsidRPr="00247FB2">
        <w:rPr>
          <w:rFonts w:hint="eastAsia"/>
        </w:rPr>
        <w:t>在本构方程中利用</w:t>
      </w:r>
      <w:r w:rsidR="00802271" w:rsidRPr="00247FB2">
        <w:t>Ramberg-Osgood</w:t>
      </w:r>
      <w:r w:rsidR="00802271" w:rsidRPr="00247FB2">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0A2041" w:rsidRPr="00247FB2">
        <w:rPr>
          <w:rFonts w:hint="eastAsia"/>
        </w:rPr>
        <w:t>，通过编写</w:t>
      </w:r>
      <w:r w:rsidR="000A2041" w:rsidRPr="00247FB2">
        <w:rPr>
          <w:rFonts w:hint="eastAsia"/>
        </w:rPr>
        <w:t>UMAT</w:t>
      </w:r>
      <w:r w:rsidR="000A2041" w:rsidRPr="00247FB2">
        <w:rPr>
          <w:rFonts w:hint="eastAsia"/>
        </w:rPr>
        <w:t>可以在有限元中应用连续损失模型</w:t>
      </w:r>
      <w:r w:rsidR="00D35921" w:rsidRPr="00247FB2">
        <w:rPr>
          <w:rFonts w:hint="eastAsia"/>
        </w:rPr>
        <w:t>。</w:t>
      </w:r>
    </w:p>
    <w:p w14:paraId="17268A0B" w14:textId="77777777" w:rsidR="000B12E1" w:rsidRPr="00247FB2" w:rsidRDefault="000B12E1" w:rsidP="00E40A35">
      <w:pPr>
        <w:ind w:firstLine="480"/>
      </w:pPr>
      <w:r w:rsidRPr="00247FB2">
        <w:rPr>
          <w:rFonts w:hint="eastAsia"/>
        </w:rPr>
        <w:t>第三章：</w:t>
      </w:r>
      <w:r w:rsidR="00A0337D" w:rsidRPr="00247FB2">
        <w:rPr>
          <w:rFonts w:hint="eastAsia"/>
        </w:rPr>
        <w:t>大开孔复合材料层合板拉伸实验研究</w:t>
      </w:r>
      <w:r w:rsidR="00E40A35" w:rsidRPr="00247FB2">
        <w:rPr>
          <w:rFonts w:hint="eastAsia"/>
        </w:rPr>
        <w:t>。</w:t>
      </w:r>
      <w:r w:rsidR="00CC55EA" w:rsidRPr="00247FB2">
        <w:rPr>
          <w:rFonts w:hint="eastAsia"/>
        </w:rPr>
        <w:t>根据实验中获得的数据，我们可以得到层合板拉伸的位移</w:t>
      </w:r>
      <w:r w:rsidR="00CC55EA" w:rsidRPr="00247FB2">
        <w:rPr>
          <w:rFonts w:hint="eastAsia"/>
        </w:rPr>
        <w:t>-</w:t>
      </w:r>
      <w:r w:rsidR="00CC55EA" w:rsidRPr="00247FB2">
        <w:rPr>
          <w:rFonts w:hint="eastAsia"/>
        </w:rPr>
        <w:t>载荷曲线，</w:t>
      </w:r>
      <w:r w:rsidR="001D507A" w:rsidRPr="00247FB2">
        <w:rPr>
          <w:rFonts w:hint="eastAsia"/>
        </w:rPr>
        <w:t>进一步可以获得各个铺层和孔径的层合板的极限载荷；</w:t>
      </w:r>
      <w:r w:rsidR="0070676B" w:rsidRPr="00247FB2">
        <w:rPr>
          <w:rFonts w:hint="eastAsia"/>
        </w:rPr>
        <w:t>通过</w:t>
      </w:r>
      <w:r w:rsidR="005E2EB4" w:rsidRPr="00247FB2">
        <w:rPr>
          <w:rFonts w:hint="eastAsia"/>
        </w:rPr>
        <w:t>DIC</w:t>
      </w:r>
      <w:r w:rsidR="005E2EB4" w:rsidRPr="00247FB2">
        <w:rPr>
          <w:rFonts w:hint="eastAsia"/>
        </w:rPr>
        <w:t>测试，我们可以得到拉伸过程中的应变云图，</w:t>
      </w:r>
      <w:r w:rsidR="006B560F" w:rsidRPr="00247FB2">
        <w:rPr>
          <w:rFonts w:hint="eastAsia"/>
        </w:rPr>
        <w:t>通过对照分析</w:t>
      </w:r>
      <w:r w:rsidR="001D507A" w:rsidRPr="00247FB2">
        <w:rPr>
          <w:rFonts w:hint="eastAsia"/>
        </w:rPr>
        <w:t>，可以得到层合板的破坏的规律。</w:t>
      </w:r>
    </w:p>
    <w:p w14:paraId="3C8A739B" w14:textId="77777777"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复合材料层合板的</w:t>
      </w:r>
      <w:r w:rsidR="008E29A1" w:rsidRPr="00247FB2">
        <w:rPr>
          <w:rFonts w:hint="eastAsia"/>
        </w:rPr>
        <w:t>拉伸破坏进行</w:t>
      </w:r>
      <w:r w:rsidR="00A9619E" w:rsidRPr="00247FB2">
        <w:rPr>
          <w:rFonts w:hint="eastAsia"/>
        </w:rPr>
        <w:t>数值计算</w:t>
      </w:r>
      <w:r w:rsidR="008E29A1" w:rsidRPr="00247FB2">
        <w:rPr>
          <w:rFonts w:hint="eastAsia"/>
        </w:rPr>
        <w:t>，将计算得到的结果和实验的结果进行对比，</w:t>
      </w:r>
      <w:r w:rsidR="00A713C8" w:rsidRPr="00247FB2">
        <w:rPr>
          <w:rFonts w:hint="eastAsia"/>
        </w:rPr>
        <w:t>更进一步掌握了各个铺层层合板的损伤演化和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5"/>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41" w:name="_Toc511050552"/>
      <w:r w:rsidRPr="00247FB2">
        <w:lastRenderedPageBreak/>
        <w:t>复合材料层合板</w:t>
      </w:r>
      <w:r w:rsidRPr="00247FB2">
        <w:rPr>
          <w:rFonts w:hint="eastAsia"/>
        </w:rPr>
        <w:t>破坏理论</w:t>
      </w:r>
      <w:bookmarkEnd w:id="141"/>
    </w:p>
    <w:p w14:paraId="29A1109B" w14:textId="683606EB" w:rsidR="000B12E1" w:rsidRPr="00247FB2" w:rsidRDefault="00407F19" w:rsidP="0033742D">
      <w:pPr>
        <w:pStyle w:val="2"/>
      </w:pPr>
      <w:bookmarkStart w:id="142" w:name="_Toc511050553"/>
      <w:r w:rsidRPr="00247FB2">
        <w:rPr>
          <w:rFonts w:hint="eastAsia"/>
        </w:rPr>
        <w:t>连续损伤模型</w:t>
      </w:r>
      <w:bookmarkEnd w:id="142"/>
    </w:p>
    <w:p w14:paraId="2306DFCE" w14:textId="77777777" w:rsidR="00A8430F" w:rsidRPr="00247FB2" w:rsidRDefault="00A8430F" w:rsidP="00A8430F">
      <w:pPr>
        <w:ind w:firstLine="480"/>
      </w:pPr>
      <w:r w:rsidRPr="00247FB2">
        <w:rPr>
          <w:rFonts w:hint="eastAsia"/>
          <w:color w:val="000000" w:themeColor="text1"/>
        </w:rPr>
        <w:t>对于复合材料结构来说，在结构的最终破坏之前，会积累许多损伤。所以仅仅使用失效准则是不足以判断极限载荷的。而像层折减模型这种比较简单的方法可以用来预测极限载荷，但是不能精确地计算由于多种失效的积累而造成的层合板的脆性断裂。</w:t>
      </w:r>
    </w:p>
    <w:p w14:paraId="59C49EFA" w14:textId="77777777" w:rsidR="007818FD" w:rsidRPr="00247FB2" w:rsidRDefault="007818FD" w:rsidP="00A8430F">
      <w:pPr>
        <w:pStyle w:val="3"/>
      </w:pPr>
      <w:bookmarkStart w:id="143" w:name="OLE_LINK100"/>
      <w:bookmarkStart w:id="144" w:name="OLE_LINK101"/>
      <w:bookmarkStart w:id="145" w:name="OLE_LINK40"/>
      <w:bookmarkStart w:id="146" w:name="OLE_LINK66"/>
      <w:bookmarkStart w:id="147" w:name="_Toc511050554"/>
      <w:r w:rsidRPr="00247FB2">
        <w:rPr>
          <w:rFonts w:hint="eastAsia"/>
        </w:rPr>
        <w:t>本构损伤模型</w:t>
      </w:r>
      <w:bookmarkEnd w:id="143"/>
      <w:bookmarkEnd w:id="144"/>
      <w:bookmarkEnd w:id="147"/>
    </w:p>
    <w:p w14:paraId="6713BF0D" w14:textId="1359DDE4"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1B5C63">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1B5C63" w:rsidRPr="001B5C63">
        <w:rPr>
          <w:noProof/>
          <w:color w:val="000000" w:themeColor="text1"/>
          <w:vertAlign w:val="superscript"/>
        </w:rPr>
        <w:t>[32]</w:t>
      </w:r>
      <w:r w:rsidRPr="00247FB2">
        <w:rPr>
          <w:color w:val="000000" w:themeColor="text1"/>
        </w:rPr>
        <w:fldChar w:fldCharType="end"/>
      </w:r>
      <w:r w:rsidRPr="00247FB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45"/>
    <w:bookmarkEnd w:id="146"/>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48" w:name="OLE_LINK99"/>
        <w:bookmarkStart w:id="149"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48"/>
        <w:bookmarkEnd w:id="149"/>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50" w:name="OLE_LINK104"/>
        <m:d>
          <m:dPr>
            <m:ctrlPr>
              <w:rPr>
                <w:rFonts w:ascii="Cambria Math" w:hAnsi="Cambria Math"/>
                <w:i/>
                <w:iCs/>
              </w:rPr>
            </m:ctrlPr>
          </m:dPr>
          <m:e>
            <w:bookmarkStart w:id="151" w:name="OLE_LINK102"/>
            <w:bookmarkStart w:id="152"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1"/>
            <w:bookmarkEnd w:id="152"/>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0"/>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53" w:name="ZEqnNum966282"/>
      <w:r w:rsidR="007E119C" w:rsidRPr="00247FB2">
        <w:instrText>(</w:instrText>
      </w:r>
      <w:r w:rsidR="00E45B52">
        <w:fldChar w:fldCharType="begin"/>
      </w:r>
      <w:r w:rsidR="00E45B52">
        <w:instrText xml:space="preserve"> SEQ MTSec \c \* A</w:instrText>
      </w:r>
      <w:r w:rsidR="00E45B52">
        <w:instrText xml:space="preserve">rabic \* MERGEFORMAT </w:instrText>
      </w:r>
      <w:r w:rsidR="00E45B52">
        <w:fldChar w:fldCharType="separate"/>
      </w:r>
      <w:r w:rsidR="005B7C37">
        <w:rPr>
          <w:noProof/>
        </w:rPr>
        <w:instrText>2</w:instrText>
      </w:r>
      <w:r w:rsidR="00E45B52">
        <w:rPr>
          <w:noProof/>
        </w:rPr>
        <w:fldChar w:fldCharType="end"/>
      </w:r>
      <w:r w:rsidR="007E119C"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1</w:instrText>
      </w:r>
      <w:r w:rsidR="00E45B52">
        <w:rPr>
          <w:noProof/>
        </w:rPr>
        <w:fldChar w:fldCharType="end"/>
      </w:r>
      <w:r w:rsidR="007E119C" w:rsidRPr="00247FB2">
        <w:instrText>)</w:instrText>
      </w:r>
      <w:bookmarkEnd w:id="153"/>
      <w:r w:rsidR="007E119C" w:rsidRPr="00247FB2">
        <w:fldChar w:fldCharType="end"/>
      </w:r>
    </w:p>
    <w:p w14:paraId="2AF1EBB0" w14:textId="69238FB0" w:rsidR="00CD1EE3" w:rsidRPr="00247FB2" w:rsidRDefault="000A0E44" w:rsidP="00EE2A8D">
      <w:pPr>
        <w:ind w:firstLine="48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5B7C37" w:rsidRPr="005B7C37">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54" w:name="OLE_LINK9"/>
      <w:bookmarkStart w:id="155" w:name="OLE_LINK11"/>
      <w:bookmarkStart w:id="156" w:name="OLE_LINK12"/>
      <w:bookmarkStart w:id="157" w:name="OLE_LINK13"/>
      <w:bookmarkStart w:id="158" w:name="OLE_LINK14"/>
      <w:bookmarkStart w:id="159"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54"/>
      <w:bookmarkEnd w:id="155"/>
      <w:bookmarkEnd w:id="156"/>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0" w:name="OLE_LINK16"/>
      <w:bookmarkStart w:id="161" w:name="OLE_LINK29"/>
      <w:bookmarkEnd w:id="157"/>
      <w:bookmarkEnd w:id="158"/>
      <w:bookmarkEnd w:id="159"/>
      <w:r w:rsidR="009A22FD" w:rsidRPr="00247FB2">
        <w:rPr>
          <w:rFonts w:hint="eastAsia"/>
          <w:color w:val="000000" w:themeColor="text1"/>
        </w:rPr>
        <w:t>别为材料的纵向和横向的热膨胀</w:t>
      </w:r>
      <w:bookmarkEnd w:id="160"/>
      <w:bookmarkEnd w:id="161"/>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F8591D" w:rsidRPr="00247FB2">
        <w:rPr>
          <w:rFonts w:hint="eastAsia"/>
          <w:color w:val="000000" w:themeColor="text1"/>
        </w:rPr>
        <w:t>为别为材料的纵向和横向的湿度膨胀稀疏</w:t>
      </w:r>
      <w:r w:rsidR="00F132D9" w:rsidRPr="00247FB2">
        <w:rPr>
          <w:rFonts w:hint="eastAsia"/>
          <w:color w:val="000000" w:themeColor="text1"/>
        </w:rPr>
        <w:t>系数</w:t>
      </w:r>
      <w:r w:rsidR="00D21FA6" w:rsidRPr="00247FB2">
        <w:rPr>
          <w:rFonts w:hint="eastAsia"/>
          <w:color w:val="000000" w:themeColor="text1"/>
        </w:rPr>
        <w:t>。</w:t>
      </w:r>
      <w:bookmarkStart w:id="162" w:name="OLE_LINK30"/>
      <w:bookmarkStart w:id="163"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2"/>
      <w:bookmarkEnd w:id="163"/>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远大于纤维直径的一个体积内的平均应力张量。</w:t>
      </w:r>
    </w:p>
    <w:p w14:paraId="1DEB86DF" w14:textId="3B512BD2" w:rsidR="00EE2A8D" w:rsidRPr="00247FB2" w:rsidRDefault="00640A30" w:rsidP="003107C6">
      <w:pPr>
        <w:ind w:firstLine="480"/>
        <w:rPr>
          <w:color w:val="000000" w:themeColor="text1"/>
        </w:rPr>
      </w:pPr>
      <w:r w:rsidRPr="00247FB2">
        <w:rPr>
          <w:rFonts w:hint="eastAsia"/>
          <w:color w:val="000000" w:themeColor="text1"/>
        </w:rPr>
        <w:t>损伤变量</w:t>
      </w:r>
      <w:bookmarkStart w:id="164" w:name="OLE_LINK39"/>
      <w:bookmarkStart w:id="165"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64"/>
      <w:bookmarkEnd w:id="165"/>
      <w:r w:rsidRPr="00247FB2">
        <w:rPr>
          <w:rFonts w:hint="eastAsia"/>
          <w:color w:val="000000" w:themeColor="text1"/>
        </w:rPr>
        <w:t>，</w:t>
      </w:r>
      <w:bookmarkStart w:id="166" w:name="OLE_LINK51"/>
      <w:bookmarkStart w:id="167"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66"/>
      <w:bookmarkEnd w:id="167"/>
      <w:r w:rsidRPr="00247FB2">
        <w:rPr>
          <w:rFonts w:hint="eastAsia"/>
          <w:color w:val="000000" w:themeColor="text1"/>
        </w:rPr>
        <w:t>和</w:t>
      </w:r>
      <w:bookmarkStart w:id="168" w:name="OLE_LINK105"/>
      <w:bookmarkStart w:id="169"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68"/>
      <w:bookmarkEnd w:id="169"/>
      <w:r w:rsidR="003107C6" w:rsidRPr="00247FB2">
        <w:rPr>
          <w:rFonts w:hint="eastAsia"/>
          <w:color w:val="000000" w:themeColor="text1"/>
        </w:rPr>
        <w:t>都属于标量，他们</w:t>
      </w:r>
      <w:r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70" w:name="OLE_LINK111"/>
      <w:bookmarkStart w:id="171"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p>
    <w:bookmarkEnd w:id="170"/>
    <w:bookmarkEnd w:id="171"/>
    <w:p w14:paraId="2F569041" w14:textId="07BAD7F4"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w:instrText>
      </w:r>
      <w:r w:rsidR="00E45B52">
        <w:rPr>
          <w:noProof/>
        </w:rPr>
        <w:fldChar w:fldCharType="end"/>
      </w:r>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72" w:name="OLE_LINK107"/>
      <w:bookmarkStart w:id="173" w:name="OLE_LINK108"/>
      <w:bookmarkStart w:id="174" w:name="OLE_LINK109"/>
      <w:bookmarkStart w:id="175"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717B35CE" w:rsidR="00B53FCF" w:rsidRPr="00247FB2" w:rsidRDefault="00E45B52"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fldChar w:fldCharType="begin"/>
      </w:r>
      <w:r>
        <w:instrText xml:space="preserve"> SEQ MTSec \c \* Arabic \* MERGEFORMAT </w:instrText>
      </w:r>
      <w:r>
        <w:fldChar w:fldCharType="separate"/>
      </w:r>
      <w:r w:rsidR="005B7C37">
        <w:rPr>
          <w:noProof/>
        </w:rPr>
        <w:instrText>2</w:instrText>
      </w:r>
      <w:r>
        <w:rPr>
          <w:noProof/>
        </w:rPr>
        <w:fldChar w:fldCharType="end"/>
      </w:r>
      <w:r w:rsidR="00F936B5" w:rsidRPr="00247FB2">
        <w:instrText>.</w:instrText>
      </w:r>
      <w:r>
        <w:fldChar w:fldCharType="begin"/>
      </w:r>
      <w:r>
        <w:instrText xml:space="preserve"> SEQ MTEqn \c \* Arabic \* MERGEFORMAT </w:instrText>
      </w:r>
      <w:r>
        <w:fldChar w:fldCharType="separate"/>
      </w:r>
      <w:r w:rsidR="005B7C37">
        <w:rPr>
          <w:noProof/>
        </w:rPr>
        <w:instrText>3</w:instrText>
      </w:r>
      <w:r>
        <w:rPr>
          <w:noProof/>
        </w:rPr>
        <w:fldChar w:fldCharType="end"/>
      </w:r>
      <w:r w:rsidR="00F936B5" w:rsidRPr="00247FB2">
        <w:instrText>)</w:instrText>
      </w:r>
      <w:r w:rsidR="00F936B5" w:rsidRPr="00247FB2">
        <w:fldChar w:fldCharType="end"/>
      </w:r>
    </w:p>
    <w:bookmarkEnd w:id="172"/>
    <w:bookmarkEnd w:id="173"/>
    <w:bookmarkEnd w:id="174"/>
    <w:bookmarkEnd w:id="175"/>
    <w:p w14:paraId="4C60C8B7" w14:textId="77777777" w:rsidR="00B53FCF" w:rsidRPr="00247FB2" w:rsidRDefault="0028129B" w:rsidP="003D75F3">
      <w:pPr>
        <w:spacing w:line="240" w:lineRule="auto"/>
        <w:ind w:firstLineChars="0" w:firstLine="0"/>
        <w:rPr>
          <w:color w:val="000000" w:themeColor="text1"/>
        </w:rPr>
      </w:pPr>
      <w:r w:rsidRPr="00247FB2">
        <w:rPr>
          <w:rFonts w:hint="eastAsia"/>
          <w:color w:val="000000" w:themeColor="text1"/>
        </w:rPr>
        <w:t>由于应力变量是可以自由变化数值的，所以为了确保能量耗散值为正数，括号内的表达式必须为</w:t>
      </w:r>
      <w:r w:rsidRPr="00247FB2">
        <w:rPr>
          <w:rFonts w:hint="eastAsia"/>
          <w:color w:val="000000" w:themeColor="text1"/>
        </w:rPr>
        <w:t>0</w:t>
      </w:r>
      <w:r w:rsidRPr="00247FB2">
        <w:rPr>
          <w:rFonts w:hint="eastAsia"/>
          <w:color w:val="000000" w:themeColor="text1"/>
        </w:rPr>
        <w:t>。因此，应变张量就等于互补自由能密度都应力张量的偏导数：</w:t>
      </w:r>
    </w:p>
    <w:p w14:paraId="3800E661" w14:textId="77777777" w:rsidR="00F936B5" w:rsidRPr="00247FB2" w:rsidRDefault="00F936B5" w:rsidP="003107C6">
      <w:pPr>
        <w:ind w:firstLine="480"/>
        <w:rPr>
          <w:color w:val="000000" w:themeColor="text1"/>
        </w:rPr>
      </w:pPr>
    </w:p>
    <w:p w14:paraId="1592DF2C" w14:textId="35266F7F" w:rsidR="00E66893" w:rsidRPr="00247FB2" w:rsidRDefault="00E66893" w:rsidP="00AD3100">
      <w:pPr>
        <w:pStyle w:val="MTDisplayEquation"/>
        <w:spacing w:before="120" w:after="120" w:line="240" w:lineRule="auto"/>
      </w:pPr>
      <w:r w:rsidRPr="00247FB2">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4</w:instrText>
      </w:r>
      <w:r w:rsidR="00E45B52">
        <w:rPr>
          <w:noProof/>
        </w:rPr>
        <w:fldChar w:fldCharType="end"/>
      </w:r>
      <w:r w:rsidRPr="00247FB2">
        <w:instrText>)</w:instrText>
      </w:r>
      <w:r w:rsidRPr="00247FB2">
        <w:fldChar w:fldCharType="end"/>
      </w:r>
    </w:p>
    <w:p w14:paraId="3E885CD9" w14:textId="77777777" w:rsidR="00EE2A8D" w:rsidRPr="00247FB2" w:rsidRDefault="008B13A5" w:rsidP="003D75F3">
      <w:pPr>
        <w:ind w:firstLineChars="0" w:firstLine="0"/>
        <w:rPr>
          <w:color w:val="000000" w:themeColor="text1"/>
        </w:rPr>
      </w:pPr>
      <w:r w:rsidRPr="00247FB2">
        <w:rPr>
          <w:rFonts w:hint="eastAsia"/>
          <w:color w:val="000000" w:themeColor="text1"/>
        </w:rPr>
        <w:t>材料的柔度张良可以表达为：</w:t>
      </w:r>
    </w:p>
    <w:p w14:paraId="105EBDB6" w14:textId="552510D8" w:rsidR="00E66893" w:rsidRPr="00247FB2" w:rsidRDefault="00E66893" w:rsidP="00AD3100">
      <w:pPr>
        <w:pStyle w:val="MTDisplayEquation"/>
        <w:spacing w:before="120" w:after="120"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5</w:instrText>
      </w:r>
      <w:r w:rsidR="00E45B52">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AD3100">
      <w:pPr>
        <w:pStyle w:val="MTDisplayEquation"/>
        <w:spacing w:before="120" w:after="120" w:line="240" w:lineRule="auto"/>
      </w:pPr>
      <w:r w:rsidRPr="00247FB2">
        <w:tab/>
      </w:r>
      <w:bookmarkStart w:id="176" w:name="OLE_LINK177"/>
      <w:bookmarkStart w:id="177" w:name="OLE_LINK178"/>
      <w:bookmarkStart w:id="178"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79" w:name="OLE_LINK180"/>
        <w:bookmarkStart w:id="180" w:name="OLE_LINK181"/>
        <w:bookmarkStart w:id="181" w:name="OLE_LINK182"/>
        <w:bookmarkEnd w:id="176"/>
        <w:bookmarkEnd w:id="177"/>
        <w:bookmarkEnd w:id="178"/>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79"/>
      <w:bookmarkEnd w:id="180"/>
      <w:bookmarkEnd w:id="181"/>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2" w:name="ZEqnNum408616"/>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6</w:instrText>
      </w:r>
      <w:r w:rsidR="00E45B52">
        <w:rPr>
          <w:noProof/>
        </w:rPr>
        <w:fldChar w:fldCharType="end"/>
      </w:r>
      <w:r w:rsidRPr="00247FB2">
        <w:instrText>)</w:instrText>
      </w:r>
      <w:bookmarkEnd w:id="182"/>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r w:rsidR="00E45B52">
        <w:fldChar w:fldCharType="begin"/>
      </w:r>
      <w:r w:rsidR="00E45B52">
        <w:instrText xml:space="preserve"> REF ZEqnNum408616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6</w:instrText>
      </w:r>
      <w:r w:rsidR="005B7C37" w:rsidRPr="00247FB2">
        <w:instrText>)</w:instrText>
      </w:r>
      <w:r w:rsidR="00E45B52">
        <w:fldChar w:fldCharType="end"/>
      </w:r>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83" w:name="_Toc511050555"/>
      <w:r w:rsidRPr="00247FB2">
        <w:rPr>
          <w:rFonts w:hint="eastAsia"/>
        </w:rPr>
        <w:t>损伤变量</w:t>
      </w:r>
      <w:bookmarkEnd w:id="183"/>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5B7C37">
        <w:rPr>
          <w:rFonts w:hint="eastAsia"/>
        </w:rPr>
        <w:t>图</w:t>
      </w:r>
      <w:r w:rsidR="005B7C37">
        <w:rPr>
          <w:rFonts w:hint="eastAsia"/>
        </w:rPr>
        <w:t>2.1</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84" w:name="OLE_LINK121"/>
      <w:bookmarkStart w:id="185"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84"/>
      <w:bookmarkEnd w:id="185"/>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070D39E">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186" w:name="_Ref509581462"/>
      <w:r w:rsidRPr="00247FB2">
        <w:rPr>
          <w:rFonts w:hint="eastAsia"/>
        </w:rPr>
        <w:t>损伤变量</w:t>
      </w:r>
      <w:r w:rsidRPr="00247FB2">
        <w:rPr>
          <w:rFonts w:hint="eastAsia"/>
        </w:rPr>
        <w:t>d</w:t>
      </w:r>
      <w:r w:rsidRPr="00247FB2">
        <w:rPr>
          <w:rFonts w:hint="eastAsia"/>
        </w:rPr>
        <w:t>和载荷</w:t>
      </w:r>
      <w:r w:rsidRPr="00247FB2">
        <w:rPr>
          <w:rFonts w:hint="eastAsia"/>
        </w:rPr>
        <w:t>F</w:t>
      </w:r>
      <w:r w:rsidRPr="00247FB2">
        <w:rPr>
          <w:rFonts w:hint="eastAsia"/>
        </w:rPr>
        <w:t>的关系</w:t>
      </w:r>
      <w:bookmarkEnd w:id="186"/>
    </w:p>
    <w:p w14:paraId="1AACE5B1" w14:textId="6D2F2264" w:rsidR="004E359A" w:rsidRDefault="00702E74" w:rsidP="00064C02">
      <w:pPr>
        <w:ind w:firstLine="480"/>
      </w:pPr>
      <w:r w:rsidRPr="00247FB2">
        <w:rPr>
          <w:rFonts w:hint="eastAsia"/>
        </w:rPr>
        <w:t>学者们提出了不同的损伤变量演化法则</w:t>
      </w:r>
      <w:r w:rsidR="00194156" w:rsidRPr="00247FB2">
        <w:rPr>
          <w:rFonts w:hint="eastAsia"/>
        </w:rPr>
        <w:t>来模拟过程</w:t>
      </w:r>
      <w:r w:rsidR="00A92FA7" w:rsidRPr="00247FB2">
        <w:rPr>
          <w:rFonts w:hint="eastAsia"/>
        </w:rPr>
        <w:t>材料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130CFB">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130CFB" w:rsidRPr="00130CFB">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FD02CF" w:rsidRPr="00FD02CF">
        <w:rPr>
          <w:noProof/>
          <w:vertAlign w:val="superscript"/>
        </w:rPr>
        <w:t>[30]</w:t>
      </w:r>
      <w:r w:rsidR="00B3666C" w:rsidRPr="00247FB2">
        <w:fldChar w:fldCharType="end"/>
      </w:r>
      <w:r w:rsidR="00B3666C" w:rsidRPr="00247FB2">
        <w:rPr>
          <w:rFonts w:hint="eastAsia"/>
        </w:rPr>
        <w:t>等人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5B7C37">
        <w:rPr>
          <w:rFonts w:hint="eastAsia"/>
        </w:rPr>
        <w:t>图</w:t>
      </w:r>
      <w:r w:rsidR="005B7C37">
        <w:rPr>
          <w:rFonts w:hint="eastAsia"/>
        </w:rPr>
        <w:lastRenderedPageBreak/>
        <w:t>2.2</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4602462E" w14:textId="77777777" w:rsidR="00B76FE4" w:rsidRPr="00247FB2" w:rsidRDefault="00B76FE4" w:rsidP="00B76FE4">
      <w:pPr>
        <w:spacing w:line="240" w:lineRule="auto"/>
        <w:ind w:firstLine="480"/>
      </w:pP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132D2572">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187" w:name="_Ref509746428"/>
      <w:r w:rsidRPr="00247FB2">
        <w:rPr>
          <w:rFonts w:hint="eastAsia"/>
        </w:rPr>
        <w:t>损伤演化法则</w:t>
      </w:r>
      <w:bookmarkEnd w:id="187"/>
      <w:r w:rsidRPr="00247FB2">
        <w:rPr>
          <w:rFonts w:hint="eastAsia"/>
        </w:rPr>
        <w:t>（黑色：线性法则；蓝色：指数法则）</w:t>
      </w:r>
    </w:p>
    <w:p w14:paraId="15F422C5" w14:textId="59EEC6DE"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Pr="00247FB2">
        <w:t>ft,fc</w:t>
      </w:r>
      <w:r w:rsidRPr="00247FB2">
        <w:rPr>
          <w:rFonts w:hint="eastAsia"/>
        </w:rPr>
        <w:t>分别表示纤维的拉伸和压缩破坏，</w:t>
      </w:r>
      <w:r w:rsidRPr="00247FB2">
        <w:rPr>
          <w:rFonts w:hint="eastAsia"/>
        </w:rPr>
        <w:t>mt</w:t>
      </w:r>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88" w:name="OLE_LINK125"/>
        <w:bookmarkStart w:id="189"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88"/>
      <w:bookmarkEnd w:id="1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0" w:name="ZEqnNum917510"/>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7</w:instrText>
      </w:r>
      <w:r w:rsidR="00E45B52">
        <w:rPr>
          <w:noProof/>
        </w:rPr>
        <w:fldChar w:fldCharType="end"/>
      </w:r>
      <w:r w:rsidRPr="00247FB2">
        <w:instrText>)</w:instrText>
      </w:r>
      <w:bookmarkEnd w:id="190"/>
      <w:r w:rsidRPr="00247FB2">
        <w:fldChar w:fldCharType="end"/>
      </w:r>
    </w:p>
    <w:p w14:paraId="18F957FE" w14:textId="2E09741D" w:rsidR="00FE757B" w:rsidRPr="00247FB2" w:rsidRDefault="0081272C" w:rsidP="0081272C">
      <w:pPr>
        <w:ind w:firstLineChars="0" w:firstLine="0"/>
      </w:pPr>
      <w:bookmarkStart w:id="191" w:name="OLE_LINK115"/>
      <w:bookmarkStart w:id="192" w:name="OLE_LINK116"/>
      <w:bookmarkStart w:id="193" w:name="OLE_LINK117"/>
      <w:bookmarkStart w:id="194" w:name="OLE_LINK113"/>
      <w:bookmarkStart w:id="195"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6" w:name="ZEqnNum146547"/>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8</w:instrText>
      </w:r>
      <w:r w:rsidR="00E45B52">
        <w:rPr>
          <w:noProof/>
        </w:rPr>
        <w:fldChar w:fldCharType="end"/>
      </w:r>
      <w:r w:rsidRPr="00247FB2">
        <w:instrText>)</w:instrText>
      </w:r>
      <w:bookmarkEnd w:id="196"/>
      <w:r w:rsidRPr="00247FB2">
        <w:fldChar w:fldCharType="end"/>
      </w:r>
    </w:p>
    <w:p w14:paraId="7B4FF526" w14:textId="6053002A"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E45B52">
        <w:fldChar w:fldCharType="begin"/>
      </w:r>
      <w:r w:rsidR="00E45B52">
        <w:instrText xml:space="preserve"> REF ZEqnNum126995 \* Charformat \! \* MERGEFORMAT </w:instrText>
      </w:r>
      <w:r w:rsidR="00E45B52">
        <w:fldChar w:fldCharType="separate"/>
      </w:r>
      <w:r w:rsidR="005B7C37" w:rsidRPr="00247FB2">
        <w:instrText>(</w:instrText>
      </w:r>
      <w:r w:rsidR="005B7C37">
        <w:instrText>1</w:instrText>
      </w:r>
      <w:r w:rsidR="005B7C37" w:rsidRPr="00247FB2">
        <w:instrText>.</w:instrText>
      </w:r>
      <w:r w:rsidR="005B7C37">
        <w:instrText>3</w:instrText>
      </w:r>
      <w:r w:rsidR="005B7C37" w:rsidRPr="00247FB2">
        <w:instrText>)</w:instrText>
      </w:r>
      <w:r w:rsidR="00E45B52">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E45B52">
        <w:fldChar w:fldCharType="begin"/>
      </w:r>
      <w:r w:rsidR="00E45B52">
        <w:instrText xml:space="preserve"> REF ZEqnNum209100 \* Charformat \! \* MERGEFORMAT </w:instrText>
      </w:r>
      <w:r w:rsidR="00E45B52">
        <w:fldChar w:fldCharType="separate"/>
      </w:r>
      <w:r w:rsidR="005B7C37" w:rsidRPr="00247FB2">
        <w:instrText>(</w:instrText>
      </w:r>
      <w:r w:rsidR="005B7C37">
        <w:instrText>1</w:instrText>
      </w:r>
      <w:r w:rsidR="005B7C37" w:rsidRPr="00247FB2">
        <w:instrText>.</w:instrText>
      </w:r>
      <w:r w:rsidR="005B7C37">
        <w:instrText>6</w:instrText>
      </w:r>
      <w:r w:rsidR="005B7C37" w:rsidRPr="00247FB2">
        <w:instrText>)</w:instrText>
      </w:r>
      <w:r w:rsidR="00E45B52">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bookmarkEnd w:id="191"/>
      <w:bookmarkEnd w:id="192"/>
      <w:bookmarkEnd w:id="193"/>
      <w:bookmarkEnd w:id="194"/>
      <w:bookmarkEnd w:id="195"/>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7" w:name="ZEqnNum494941"/>
      <w:r w:rsidRPr="00247FB2">
        <w:instrText>(</w:instrText>
      </w:r>
      <w:r w:rsidR="00E45B52">
        <w:fldChar w:fldCharType="begin"/>
      </w:r>
      <w:r w:rsidR="00E45B52">
        <w:instrText xml:space="preserve"> SE</w:instrText>
      </w:r>
      <w:r w:rsidR="00E45B52">
        <w:instrText xml:space="preserv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9</w:instrText>
      </w:r>
      <w:r w:rsidR="00E45B52">
        <w:rPr>
          <w:noProof/>
        </w:rPr>
        <w:fldChar w:fldCharType="end"/>
      </w:r>
      <w:r w:rsidRPr="00247FB2">
        <w:instrText>)</w:instrText>
      </w:r>
      <w:bookmarkEnd w:id="197"/>
      <w:r w:rsidRPr="00247FB2">
        <w:fldChar w:fldCharType="end"/>
      </w:r>
    </w:p>
    <w:p w14:paraId="5A133A39" w14:textId="787ABAE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r w:rsidR="00E45B52">
        <w:fldChar w:fldCharType="begin"/>
      </w:r>
      <w:r w:rsidR="00E45B52">
        <w:instrText xml:space="preserve"> REF ZEqnNum494941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9</w:instrText>
      </w:r>
      <w:r w:rsidR="005B7C37" w:rsidRPr="00247FB2">
        <w:instrText>)</w:instrText>
      </w:r>
      <w:r w:rsidR="00E45B52">
        <w:fldChar w:fldCharType="end"/>
      </w:r>
      <w:r w:rsidR="002837E5" w:rsidRPr="00247FB2">
        <w:fldChar w:fldCharType="end"/>
      </w:r>
      <w:r w:rsidR="002837E5" w:rsidRPr="00247FB2">
        <w:rPr>
          <w:rFonts w:hint="eastAsia"/>
        </w:rPr>
        <w:t>，</w:t>
      </w:r>
      <w:r w:rsidR="002837E5" w:rsidRPr="00247FB2">
        <w:t>就可以计算</w:t>
      </w:r>
      <w:r w:rsidR="003320AF" w:rsidRPr="00247FB2">
        <w:fldChar w:fldCharType="begin"/>
      </w:r>
      <w:r w:rsidR="003320AF" w:rsidRPr="00247FB2">
        <w:instrText xml:space="preserve"> GOTOBUTTON ZEqnNum917510  \* MERGEFORMAT </w:instrText>
      </w:r>
      <w:r w:rsidR="00E45B52">
        <w:fldChar w:fldCharType="begin"/>
      </w:r>
      <w:r w:rsidR="00E45B52">
        <w:instrText xml:space="preserve"> REF ZEqnNum917510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7</w:instrText>
      </w:r>
      <w:r w:rsidR="005B7C37" w:rsidRPr="00247FB2">
        <w:instrText>)</w:instrText>
      </w:r>
      <w:r w:rsidR="00E45B52">
        <w:fldChar w:fldCharType="end"/>
      </w:r>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r w:rsidR="00E45B52">
        <w:fldChar w:fldCharType="begin"/>
      </w:r>
      <w:r w:rsidR="00E45B52">
        <w:instrText xml:space="preserve"> REF ZEqnNum146547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8</w:instrText>
      </w:r>
      <w:r w:rsidR="005B7C37" w:rsidRPr="00247FB2">
        <w:instrText>)</w:instrText>
      </w:r>
      <w:r w:rsidR="00E45B52">
        <w:fldChar w:fldCharType="end"/>
      </w:r>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将在下文中给出。</w:t>
      </w:r>
    </w:p>
    <w:p w14:paraId="3EE48C9E" w14:textId="5480B1E8" w:rsidR="00421A04" w:rsidRPr="00247FB2" w:rsidRDefault="00477667" w:rsidP="0020587D">
      <w:pPr>
        <w:pStyle w:val="2"/>
      </w:pPr>
      <w:bookmarkStart w:id="198" w:name="_Toc511050556"/>
      <w:r w:rsidRPr="00247FB2">
        <w:rPr>
          <w:rFonts w:hint="eastAsia"/>
        </w:rPr>
        <w:t>就地强度理论</w:t>
      </w:r>
      <w:bookmarkEnd w:id="198"/>
    </w:p>
    <w:p w14:paraId="69AE1990" w14:textId="0BAB7614" w:rsidR="00B9618B" w:rsidRPr="00247FB2" w:rsidRDefault="00B9618B" w:rsidP="00EA74B2">
      <w:pPr>
        <w:ind w:firstLine="480"/>
      </w:pPr>
      <w:bookmarkStart w:id="199" w:name="OLE_LINK119"/>
      <w:bookmarkStart w:id="200" w:name="OLE_LINK120"/>
      <w:bookmarkStart w:id="201" w:name="OLE_LINK123"/>
      <w:bookmarkStart w:id="202" w:name="OLE_LINK124"/>
      <w:bookmarkStart w:id="203" w:name="OLE_LINK129"/>
      <w:r w:rsidRPr="00247FB2">
        <w:rPr>
          <w:rFonts w:hint="eastAsia"/>
        </w:rPr>
        <w:t>在传统的强度破坏计算中，我们往往会直接使用</w:t>
      </w:r>
      <w:r w:rsidR="00746584" w:rsidRPr="00247FB2">
        <w:rPr>
          <w:rFonts w:hint="eastAsia"/>
        </w:rPr>
        <w:t>单层板直接测量得到的强度参数。但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 </w:instrText>
      </w:r>
      <w:r w:rsidR="001B5C63">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DATA </w:instrText>
      </w:r>
      <w:r w:rsidR="001B5C63">
        <w:fldChar w:fldCharType="end"/>
      </w:r>
      <w:r w:rsidR="00DE3A37" w:rsidRPr="00247FB2">
        <w:fldChar w:fldCharType="separate"/>
      </w:r>
      <w:r w:rsidR="001B5C63" w:rsidRPr="001B5C63">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B607EA" w:rsidRPr="00247FB2">
        <w:rPr>
          <w:rFonts w:hint="eastAsia"/>
        </w:rPr>
        <w:t>剪切轻度</w:t>
      </w:r>
      <w:r w:rsidR="00A83687" w:rsidRPr="00247FB2">
        <w:rPr>
          <w:rFonts w:hint="eastAsia"/>
        </w:rPr>
        <w:t>往</w:t>
      </w:r>
      <w:r w:rsidR="00A83687" w:rsidRPr="00247FB2">
        <w:rPr>
          <w:rFonts w:hint="eastAsia"/>
        </w:rPr>
        <w:lastRenderedPageBreak/>
        <w:t>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1B5C63" w:rsidRPr="001B5C63">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1B5C63">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1B5C63" w:rsidRPr="001B5C63">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的强度参数</w:t>
      </w:r>
      <w:r w:rsidR="009A1444" w:rsidRPr="00247FB2">
        <w:rPr>
          <w:rFonts w:hint="eastAsia"/>
        </w:rPr>
        <w:t>1.5</w:t>
      </w:r>
      <w:r w:rsidR="009A1444" w:rsidRPr="00247FB2">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B5C63">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B5C63" w:rsidRPr="001B5C63">
        <w:rPr>
          <w:noProof/>
          <w:vertAlign w:val="superscript"/>
        </w:rPr>
        <w:t>[38]</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1B5C63" w:rsidRPr="001B5C63">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1DA0F4F4" w:rsidR="00B9618B" w:rsidRPr="00247FB2" w:rsidRDefault="00B9618B" w:rsidP="00AD3100">
      <w:pPr>
        <w:pStyle w:val="MTDisplayEquation"/>
        <w:spacing w:before="60" w:after="60" w:line="240" w:lineRule="auto"/>
      </w:pPr>
      <w:r w:rsidRPr="00247FB2">
        <w:tab/>
      </w:r>
      <w:bookmarkStart w:id="204" w:name="OLE_LINK165"/>
      <w:bookmarkStart w:id="205" w:name="OLE_LINK166"/>
      <w:bookmarkStart w:id="206" w:name="OLE_LINK167"/>
      <w:bookmarkStart w:id="207" w:name="OLE_LINK136"/>
      <w:bookmarkStart w:id="208" w:name="OLE_LINK137"/>
      <w:bookmarkStart w:id="209" w:name="OLE_LINK162"/>
      <w:bookmarkStart w:id="210" w:name="OLE_LINK163"/>
      <w:bookmarkStart w:id="211"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04"/>
        <w:bookmarkEnd w:id="205"/>
        <w:bookmarkEnd w:id="206"/>
        <m:r>
          <w:rPr>
            <w:rFonts w:ascii="Cambria Math" w:hAnsi="Cambria Math" w:hint="eastAsia"/>
          </w:rPr>
          <m:t>=</m:t>
        </m:r>
        <m:r>
          <w:rPr>
            <w:rFonts w:ascii="Cambria Math" w:hAnsi="Cambria Math"/>
          </w:rPr>
          <m:t>1</m:t>
        </m:r>
        <w:bookmarkEnd w:id="207"/>
        <w:bookmarkEnd w:id="208"/>
        <m:r>
          <w:rPr>
            <w:rFonts w:ascii="Cambria Math" w:hAnsi="Cambria Math" w:hint="eastAsia"/>
          </w:rPr>
          <m:t>+</m:t>
        </m:r>
        <w:bookmarkStart w:id="212" w:name="OLE_LINK138"/>
        <w:bookmarkStart w:id="213"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14" w:name="OLE_LINK158"/>
        <w:bookmarkStart w:id="215"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2"/>
        <w:bookmarkEnd w:id="213"/>
        <w:bookmarkEnd w:id="214"/>
        <w:bookmarkEnd w:id="215"/>
        <m:r>
          <w:rPr>
            <w:rFonts w:ascii="Cambria Math" w:hAnsi="Cambria Math"/>
          </w:rPr>
          <m:t xml:space="preserve">   </m:t>
        </m:r>
      </m:oMath>
      <w:bookmarkEnd w:id="209"/>
      <w:bookmarkEnd w:id="210"/>
      <w:bookmarkEnd w:id="211"/>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10</w:instrText>
      </w:r>
      <w:r w:rsidR="00E45B52">
        <w:rPr>
          <w:noProof/>
        </w:rPr>
        <w:fldChar w:fldCharType="end"/>
      </w:r>
      <w:r w:rsidRPr="00247FB2">
        <w:instrText>)</w:instrText>
      </w:r>
      <w:r w:rsidRPr="00247FB2">
        <w:fldChar w:fldCharType="end"/>
      </w:r>
      <w:bookmarkStart w:id="216" w:name="OLE_LINK134"/>
      <w:bookmarkStart w:id="217" w:name="OLE_LINK133"/>
    </w:p>
    <w:bookmarkEnd w:id="216"/>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11</w:instrText>
      </w:r>
      <w:r w:rsidR="00E45B52">
        <w:rPr>
          <w:noProof/>
        </w:rPr>
        <w:fldChar w:fldCharType="end"/>
      </w:r>
      <w:r w:rsidRPr="00247FB2">
        <w:instrText>)</w:instrText>
      </w:r>
      <w:r w:rsidRPr="00247FB2">
        <w:fldChar w:fldCharType="end"/>
      </w:r>
    </w:p>
    <w:bookmarkEnd w:id="199"/>
    <w:bookmarkEnd w:id="200"/>
    <w:bookmarkEnd w:id="217"/>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18" w:name="OLE_LINK152"/>
      <w:bookmarkStart w:id="219" w:name="OLE_LINK153"/>
      <w:bookmarkStart w:id="220"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18"/>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19"/>
      <w:bookmarkEnd w:id="220"/>
      <w:r w:rsidRPr="00247FB2">
        <w:rPr>
          <w:rFonts w:hint="eastAsia"/>
        </w:rPr>
        <w:t>表示单向板测得的</w:t>
      </w:r>
      <w:bookmarkStart w:id="221" w:name="OLE_LINK170"/>
      <w:bookmarkStart w:id="222" w:name="OLE_LINK171"/>
      <w:bookmarkStart w:id="223" w:name="OLE_LINK172"/>
      <w:bookmarkStart w:id="224" w:name="OLE_LINK155"/>
      <w:bookmarkStart w:id="225" w:name="OLE_LINK156"/>
      <w:bookmarkStart w:id="226"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1"/>
      <w:bookmarkEnd w:id="222"/>
      <w:bookmarkEnd w:id="223"/>
      <w:r w:rsidRPr="00247FB2">
        <w:rPr>
          <w:rFonts w:hint="eastAsia"/>
        </w:rPr>
        <w:t>，</w:t>
      </w:r>
      <w:bookmarkEnd w:id="224"/>
      <w:bookmarkEnd w:id="225"/>
      <w:bookmarkEnd w:id="226"/>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27" w:name="OLE_LINK140"/>
      <w:bookmarkStart w:id="22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27"/>
        <w:bookmarkEnd w:id="228"/>
        <m:r>
          <w:rPr>
            <w:rFonts w:ascii="Cambria Math" w:hAnsi="Cambria Math"/>
          </w:rPr>
          <m:t>=</m:t>
        </m:r>
        <w:bookmarkStart w:id="229" w:name="OLE_LINK142"/>
        <w:bookmarkStart w:id="230" w:name="OLE_LINK143"/>
        <w:bookmarkStart w:id="231" w:name="OLE_LINK168"/>
        <w:bookmarkStart w:id="232" w:name="OLE_LINK169"/>
        <m:r>
          <w:rPr>
            <w:rFonts w:ascii="Cambria Math" w:hAnsi="Cambria Math"/>
          </w:rPr>
          <m:t>min</m:t>
        </m:r>
        <m:d>
          <m:dPr>
            <m:begChr m:val="["/>
            <m:endChr m:val="]"/>
            <m:ctrlPr>
              <w:rPr>
                <w:rFonts w:ascii="Cambria Math" w:hAnsi="Cambria Math"/>
                <w:i/>
              </w:rPr>
            </m:ctrlPr>
          </m:dPr>
          <m:e>
            <w:bookmarkStart w:id="233" w:name="OLE_LINK146"/>
            <w:bookmarkStart w:id="234" w:name="OLE_LINK147"/>
            <w:bookmarkStart w:id="235" w:name="OLE_LINK148"/>
            <w:bookmarkStart w:id="236" w:name="OLE_LINK149"/>
            <m:f>
              <m:fPr>
                <m:ctrlPr>
                  <w:rPr>
                    <w:rFonts w:ascii="Cambria Math" w:hAnsi="Cambria Math"/>
                    <w:i/>
                  </w:rPr>
                </m:ctrlPr>
              </m:fPr>
              <m:num>
                <w:bookmarkStart w:id="237" w:name="OLE_LINK144"/>
                <w:bookmarkStart w:id="23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39" w:name="OLE_LINK160"/>
                        <w:bookmarkStart w:id="24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39"/>
                        <w:bookmarkEnd w:id="240"/>
                      </m:e>
                    </m:d>
                  </m:e>
                </m:func>
                <w:bookmarkEnd w:id="237"/>
                <w:bookmarkEnd w:id="23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33"/>
            <w:bookmarkEnd w:id="234"/>
            <w:bookmarkEnd w:id="235"/>
            <w:bookmarkEnd w:id="236"/>
            <m:r>
              <w:rPr>
                <w:rFonts w:ascii="Cambria Math" w:hAnsi="Cambria Math"/>
              </w:rPr>
              <m:t>,</m:t>
            </m:r>
            <w:bookmarkStart w:id="241" w:name="OLE_LINK150"/>
            <w:bookmarkStart w:id="24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1"/>
            <w:bookmarkEnd w:id="242"/>
          </m:e>
        </m:d>
      </m:oMath>
      <w:bookmarkEnd w:id="229"/>
      <w:bookmarkEnd w:id="230"/>
      <w:bookmarkEnd w:id="231"/>
      <w:bookmarkEnd w:id="23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3" w:name="ZEqnNum269827"/>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12</w:instrText>
      </w:r>
      <w:r w:rsidR="00E45B52">
        <w:rPr>
          <w:noProof/>
        </w:rPr>
        <w:fldChar w:fldCharType="end"/>
      </w:r>
      <w:r w:rsidRPr="00247FB2">
        <w:instrText>)</w:instrText>
      </w:r>
      <w:bookmarkEnd w:id="24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4" w:name="ZEqnNum837714"/>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w:instrText>
      </w:r>
      <w:r w:rsidR="00E45B52">
        <w:instrText xml:space="preserve">EFORMAT </w:instrText>
      </w:r>
      <w:r w:rsidR="00E45B52">
        <w:fldChar w:fldCharType="separate"/>
      </w:r>
      <w:r w:rsidR="005B7C37">
        <w:rPr>
          <w:noProof/>
        </w:rPr>
        <w:instrText>13</w:instrText>
      </w:r>
      <w:r w:rsidR="00E45B52">
        <w:rPr>
          <w:noProof/>
        </w:rPr>
        <w:fldChar w:fldCharType="end"/>
      </w:r>
      <w:r w:rsidRPr="00247FB2">
        <w:instrText>)</w:instrText>
      </w:r>
      <w:bookmarkEnd w:id="244"/>
      <w:r w:rsidRPr="00247FB2">
        <w:fldChar w:fldCharType="end"/>
      </w:r>
    </w:p>
    <w:p w14:paraId="53FE9728" w14:textId="035803F9"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45" w:name="OLE_LINK173"/>
            <w:bookmarkStart w:id="246" w:name="OLE_LINK174"/>
            <w:bookmarkStart w:id="24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45"/>
            <w:bookmarkEnd w:id="246"/>
            <w:bookmarkEnd w:id="24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8" w:name="ZEqnNum620578"/>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14</w:instrText>
      </w:r>
      <w:r w:rsidR="00E45B52">
        <w:rPr>
          <w:noProof/>
        </w:rPr>
        <w:fldChar w:fldCharType="end"/>
      </w:r>
      <w:r w:rsidRPr="00247FB2">
        <w:instrText>)</w:instrText>
      </w:r>
      <w:bookmarkEnd w:id="24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E45B52">
        <w:fldChar w:fldCharType="begin"/>
      </w:r>
      <w:r w:rsidR="00E45B52">
        <w:instrText xml:space="preserve"> REF ZEqnNum269827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2</w:instrText>
      </w:r>
      <w:r w:rsidR="005B7C37" w:rsidRPr="00247FB2">
        <w:instrText>)</w:instrText>
      </w:r>
      <w:r w:rsidR="00E45B52">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49" w:name="_Ref510452099"/>
      <w:bookmarkStart w:id="250" w:name="_Toc511050557"/>
      <w:bookmarkEnd w:id="201"/>
      <w:bookmarkEnd w:id="202"/>
      <w:bookmarkEnd w:id="203"/>
      <w:r w:rsidRPr="00247FB2">
        <w:rPr>
          <w:rFonts w:hint="eastAsia"/>
        </w:rPr>
        <w:t>剪切非线性效应</w:t>
      </w:r>
      <w:bookmarkEnd w:id="249"/>
      <w:bookmarkEnd w:id="25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w:t>
      </w:r>
      <w:r w:rsidR="00024674" w:rsidRPr="00247FB2">
        <w:rPr>
          <w:rFonts w:hint="eastAsia"/>
        </w:rPr>
        <w:lastRenderedPageBreak/>
        <w:t>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51" w:name="OLE_LINK196"/>
      <w:bookmarkStart w:id="252" w:name="OLE_LINK197"/>
      <w:bookmarkStart w:id="253" w:name="OLE_LINK198"/>
      <w:bookmarkStart w:id="254" w:name="OLE_LINK213"/>
      <w:bookmarkStart w:id="25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56" w:name="OLE_LINK193"/>
                  <w:bookmarkStart w:id="257" w:name="OLE_LINK194"/>
                  <w:bookmarkStart w:id="25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56"/>
                  <w:bookmarkEnd w:id="257"/>
                  <w:bookmarkEnd w:id="25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51"/>
        <w:bookmarkEnd w:id="252"/>
        <w:bookmarkEnd w:id="253"/>
        <w:bookmarkEnd w:id="254"/>
        <w:bookmarkEnd w:id="255"/>
        <m:r>
          <m:rPr>
            <m:sty m:val="p"/>
          </m:rPr>
          <w:rPr>
            <w:rFonts w:ascii="Cambria Math" w:hAnsi="Cambria Math"/>
          </w:rPr>
          <m:t>=</m:t>
        </m:r>
        <w:bookmarkStart w:id="259" w:name="OLE_LINK183"/>
        <w:bookmarkStart w:id="26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61" w:name="OLE_LINK186"/>
                  <w:bookmarkStart w:id="26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61"/>
                  <w:bookmarkEnd w:id="262"/>
                </m:e>
                <m:e>
                  <w:bookmarkStart w:id="263" w:name="OLE_LINK190"/>
                  <w:bookmarkStart w:id="264" w:name="OLE_LINK191"/>
                  <w:bookmarkStart w:id="26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66" w:name="OLE_LINK188"/>
                      <w:bookmarkStart w:id="26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66"/>
                      <w:bookmarkEnd w:id="267"/>
                    </m:den>
                  </m:f>
                  <w:bookmarkEnd w:id="263"/>
                  <w:bookmarkEnd w:id="264"/>
                  <w:bookmarkEnd w:id="26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68" w:name="OLE_LINK215"/>
        <w:bookmarkStart w:id="269" w:name="OLE_LINK216"/>
        <w:bookmarkEnd w:id="259"/>
        <w:bookmarkEnd w:id="26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0" w:name="OLE_LINK199"/>
                  <w:bookmarkStart w:id="27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0"/>
                  <w:bookmarkEnd w:id="27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68"/>
      <w:bookmarkEnd w:id="26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2" w:name="ZEqnNum584984"/>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15</w:instrText>
      </w:r>
      <w:r w:rsidR="00E45B52">
        <w:rPr>
          <w:noProof/>
        </w:rPr>
        <w:fldChar w:fldCharType="end"/>
      </w:r>
      <w:r w:rsidRPr="00247FB2">
        <w:instrText>)</w:instrText>
      </w:r>
      <w:bookmarkEnd w:id="272"/>
      <w:r w:rsidRPr="00247FB2">
        <w:fldChar w:fldCharType="end"/>
      </w:r>
    </w:p>
    <w:p w14:paraId="6A5149D8" w14:textId="33CE9CDE" w:rsidR="007E74E2" w:rsidRPr="00247FB2" w:rsidRDefault="006F4325" w:rsidP="00FB0CD3">
      <w:pPr>
        <w:ind w:firstLine="480"/>
      </w:pPr>
      <w:bookmarkStart w:id="273" w:name="OLE_LINK201"/>
      <w:bookmarkStart w:id="274" w:name="OLE_LINK202"/>
      <w:r w:rsidRPr="00247FB2">
        <w:rPr>
          <w:rFonts w:hint="eastAsia"/>
        </w:rPr>
        <w:t>然而</w:t>
      </w:r>
      <w:r w:rsidR="001F1864" w:rsidRPr="00247FB2">
        <w:rPr>
          <w:rFonts w:hint="eastAsia"/>
        </w:rPr>
        <w:t>工程计算中常常对于复合材料实验中结果中出现的非线性性能产生疑虑，</w:t>
      </w:r>
      <w:r w:rsidR="0010191D" w:rsidRPr="00247FB2">
        <w:rPr>
          <w:rFonts w:hint="eastAsia"/>
        </w:rPr>
        <w:t>我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AE40A8" w:rsidRPr="00247FB2">
        <w:rPr>
          <w:rFonts w:hint="eastAsia"/>
        </w:rPr>
        <w:t>针对</w:t>
      </w:r>
      <w:r w:rsidR="00622182" w:rsidRPr="00247FB2">
        <w:rPr>
          <w:rFonts w:hint="eastAsia"/>
        </w:rPr>
        <w:t>各向异性材料</w:t>
      </w:r>
      <w:r w:rsidR="00793C33" w:rsidRPr="00247FB2">
        <w:rPr>
          <w:rFonts w:hint="eastAsia"/>
        </w:rPr>
        <w:t>是</w:t>
      </w:r>
      <w:r w:rsidR="00306346" w:rsidRPr="00247FB2">
        <w:rPr>
          <w:rFonts w:hint="eastAsia"/>
        </w:rPr>
        <w:t>缺乏</w:t>
      </w:r>
      <w:r w:rsidR="00897BAB" w:rsidRPr="00247FB2">
        <w:rPr>
          <w:rFonts w:hint="eastAsia"/>
        </w:rPr>
        <w:t>一个完整并且被广泛接收的非线性模型。</w:t>
      </w:r>
      <w:r w:rsidRPr="00247FB2">
        <w:rPr>
          <w:rFonts w:hint="eastAsia"/>
        </w:rPr>
        <w:t>近些年来大量的实验数据表明，</w:t>
      </w:r>
      <w:r w:rsidR="00062AAC" w:rsidRPr="00247FB2">
        <w:rPr>
          <w:rFonts w:hint="eastAsia"/>
        </w:rPr>
        <w:t>在层合板的力学性能中存在这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 </w:instrText>
      </w:r>
      <w:r w:rsidR="001B5C6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DATA </w:instrText>
      </w:r>
      <w:r w:rsidR="001B5C63">
        <w:fldChar w:fldCharType="end"/>
      </w:r>
      <w:r w:rsidR="00D17D36" w:rsidRPr="00247FB2">
        <w:fldChar w:fldCharType="separate"/>
      </w:r>
      <w:r w:rsidR="001B5C63" w:rsidRPr="001B5C63">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5B7C37">
        <w:rPr>
          <w:rFonts w:hint="eastAsia"/>
        </w:rPr>
        <w:t>图</w:t>
      </w:r>
      <w:r w:rsidR="005B7C37">
        <w:rPr>
          <w:rFonts w:hint="eastAsia"/>
        </w:rPr>
        <w:t>2.3</w:t>
      </w:r>
      <w:r w:rsidR="005333E3" w:rsidRPr="00247FB2">
        <w:fldChar w:fldCharType="end"/>
      </w:r>
      <w:r w:rsidR="0034121B" w:rsidRPr="00247FB2">
        <w:t>展示了</w:t>
      </w:r>
      <w:r w:rsidR="0034121B" w:rsidRPr="00247FB2">
        <w:t>Fedulov</w:t>
      </w:r>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75" w:name="OLE_LINK71"/>
      <w:bookmarkStart w:id="276" w:name="OLE_LINK135"/>
      <w:r w:rsidR="00C26B69" w:rsidRPr="00247FB2">
        <w:rPr>
          <w:rFonts w:hint="eastAsia"/>
        </w:rPr>
        <w:t>非线性曲线中的应变</w:t>
      </w:r>
      <w:bookmarkEnd w:id="275"/>
      <w:bookmarkEnd w:id="276"/>
      <w:r w:rsidR="00C26B69" w:rsidRPr="00247FB2">
        <w:rPr>
          <w:rFonts w:hint="eastAsia"/>
        </w:rPr>
        <w:t>只有在初始时刻和它比较接近，随着</w:t>
      </w:r>
      <w:r w:rsidR="00503714" w:rsidRPr="00247FB2">
        <w:rPr>
          <w:rFonts w:hint="eastAsia"/>
        </w:rPr>
        <w:t>载荷的增大，</w:t>
      </w:r>
      <w:r w:rsidR="003B1480" w:rsidRPr="00247FB2">
        <w:rPr>
          <w:noProof/>
        </w:rPr>
        <w:drawing>
          <wp:anchor distT="0" distB="0" distL="114300" distR="114300" simplePos="0" relativeHeight="251663360" behindDoc="0" locked="0" layoutInCell="1" allowOverlap="1" wp14:anchorId="11EA7654" wp14:editId="3DCBFF9F">
            <wp:simplePos x="0" y="0"/>
            <wp:positionH relativeFrom="column">
              <wp:posOffset>1330325</wp:posOffset>
            </wp:positionH>
            <wp:positionV relativeFrom="paragraph">
              <wp:posOffset>2372749</wp:posOffset>
            </wp:positionV>
            <wp:extent cx="3342640" cy="22936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14:sizeRelH relativeFrom="margin">
              <wp14:pctWidth>0</wp14:pctWidth>
            </wp14:sizeRelH>
            <wp14:sizeRelV relativeFrom="margin">
              <wp14:pctHeight>0</wp14:pctHeight>
            </wp14:sizeRelV>
          </wp:anchor>
        </w:drawing>
      </w:r>
      <w:r w:rsidR="003B1480" w:rsidRPr="00247FB2">
        <w:rPr>
          <w:rFonts w:hint="eastAsia"/>
        </w:rPr>
        <w:t>非线性曲线中的极限应变</w:t>
      </w:r>
      <w:r w:rsidR="00B67976" w:rsidRPr="00247FB2">
        <w:rPr>
          <w:rFonts w:hint="eastAsia"/>
        </w:rPr>
        <w:t>要远大于线性曲线。</w:t>
      </w:r>
    </w:p>
    <w:p w14:paraId="0C169710" w14:textId="07B6BC4D" w:rsidR="00763F89" w:rsidRPr="00247FB2" w:rsidRDefault="007C7E5A" w:rsidP="00CC0F39">
      <w:pPr>
        <w:pStyle w:val="6"/>
        <w:jc w:val="center"/>
      </w:pPr>
      <w:bookmarkStart w:id="277" w:name="_Ref509848667"/>
      <w:r w:rsidRPr="00247FB2">
        <w:t>T800/924C</w:t>
      </w:r>
      <w:r w:rsidRPr="00247FB2">
        <w:t>层合板剪切实验应力</w:t>
      </w:r>
      <w:r w:rsidRPr="00247FB2">
        <w:rPr>
          <w:rFonts w:hint="eastAsia"/>
        </w:rPr>
        <w:t>-</w:t>
      </w:r>
      <w:r w:rsidRPr="00247FB2">
        <w:t>应变曲线</w:t>
      </w:r>
      <w:bookmarkEnd w:id="277"/>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p>
    <w:p w14:paraId="1A189057" w14:textId="2103EBD8" w:rsidR="00FB0CD3" w:rsidRPr="00247FB2" w:rsidRDefault="00C01112" w:rsidP="00FB0CD3">
      <w:pPr>
        <w:ind w:firstLine="480"/>
      </w:pPr>
      <w:r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 </w:instrText>
      </w:r>
      <w:r w:rsidR="001B5C63">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DATA </w:instrText>
      </w:r>
      <w:r w:rsidR="001B5C63">
        <w:fldChar w:fldCharType="end"/>
      </w:r>
      <w:r w:rsidR="005822A8" w:rsidRPr="00247FB2">
        <w:fldChar w:fldCharType="separate"/>
      </w:r>
      <w:r w:rsidR="001B5C63" w:rsidRPr="001B5C63">
        <w:rPr>
          <w:noProof/>
          <w:vertAlign w:val="superscript"/>
        </w:rPr>
        <w:t>[48-50]</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1B5C63">
        <w:rPr>
          <w:rFonts w:hint="eastAsia"/>
        </w:rPr>
        <w:instrText xml:space="preserve"> ADDIN EN.CITE &lt;EndNote&gt;&lt;Cite&gt;&lt;Author&gt;</w:instrText>
      </w:r>
      <w:r w:rsidR="001B5C63">
        <w:rPr>
          <w:rFonts w:hint="eastAsia"/>
        </w:rPr>
        <w:instrText>刘魏光</w:instrText>
      </w:r>
      <w:r w:rsidR="001B5C63">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B5C63">
        <w:rPr>
          <w:rFonts w:hint="eastAsia"/>
        </w:rPr>
        <w:instrText>刘魏光</w:instrText>
      </w:r>
      <w:r w:rsidR="001B5C63">
        <w:rPr>
          <w:rFonts w:hint="eastAsia"/>
        </w:rPr>
        <w:instrText>&lt;/author&gt;&lt;author&gt;</w:instrText>
      </w:r>
      <w:r w:rsidR="001B5C63">
        <w:rPr>
          <w:rFonts w:hint="eastAsia"/>
        </w:rPr>
        <w:instrText>余音</w:instrText>
      </w:r>
      <w:r w:rsidR="001B5C63">
        <w:rPr>
          <w:rFonts w:hint="eastAsia"/>
        </w:rPr>
        <w:instrText>&lt;/author&gt;&lt;author&gt;</w:instrText>
      </w:r>
      <w:r w:rsidR="001B5C63">
        <w:rPr>
          <w:rFonts w:hint="eastAsia"/>
        </w:rPr>
        <w:instrText>汪海</w:instrText>
      </w:r>
      <w:r w:rsidR="001B5C63">
        <w:rPr>
          <w:rFonts w:hint="eastAsia"/>
        </w:rPr>
        <w:instrText>&lt;/author&gt;&lt;/authors&gt;&lt;/contributors&gt;&lt;titles&gt;&lt;title&gt;</w:instrText>
      </w:r>
      <w:r w:rsidR="001B5C63">
        <w:rPr>
          <w:rFonts w:hint="eastAsia"/>
        </w:rPr>
        <w:instrText>考虑剪切非线性的复合材料渐进损伤模型</w:instrText>
      </w:r>
      <w:r w:rsidR="001B5C63">
        <w:rPr>
          <w:rFonts w:hint="eastAsia"/>
        </w:rPr>
        <w:instrText>&lt;/title&gt;&lt;secondary-title&gt;</w:instrText>
      </w:r>
      <w:r w:rsidR="001B5C63">
        <w:rPr>
          <w:rFonts w:hint="eastAsia"/>
        </w:rPr>
        <w:instrText>上海交通大学学报</w:instrText>
      </w:r>
      <w:r w:rsidR="001B5C63">
        <w:rPr>
          <w:rFonts w:hint="eastAsia"/>
        </w:rPr>
        <w:instrText>&lt;/secondary-title&gt;&lt;/titles&gt;&lt;periodical&gt;&lt;full-title&gt;</w:instrText>
      </w:r>
      <w:r w:rsidR="001B5C63">
        <w:rPr>
          <w:rFonts w:hint="eastAsia"/>
        </w:rPr>
        <w:instrText>上海交通大学学报</w:instrText>
      </w:r>
      <w:r w:rsidR="001B5C63">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1B5C63" w:rsidRPr="001B5C63">
        <w:rPr>
          <w:noProof/>
          <w:vertAlign w:val="superscript"/>
        </w:rPr>
        <w:t>[51]</w:t>
      </w:r>
      <w:r w:rsidR="002517F8" w:rsidRPr="00247FB2">
        <w:fldChar w:fldCharType="end"/>
      </w:r>
      <w:r w:rsidR="002517F8" w:rsidRPr="00247FB2">
        <w:t>使用了</w:t>
      </w:r>
      <w:bookmarkStart w:id="278" w:name="OLE_LINK295"/>
      <w:r w:rsidR="00081533" w:rsidRPr="00247FB2">
        <w:t>Ramberg</w:t>
      </w:r>
      <w:r w:rsidR="00081533" w:rsidRPr="00247FB2">
        <w:rPr>
          <w:rFonts w:hint="eastAsia"/>
        </w:rPr>
        <w:t>-Osgood</w:t>
      </w:r>
      <w:bookmarkEnd w:id="278"/>
      <w:r w:rsidR="00CF63BF" w:rsidRPr="00247FB2">
        <w:rPr>
          <w:rFonts w:hint="eastAsia"/>
        </w:rPr>
        <w:t>方程</w:t>
      </w:r>
      <w:r w:rsidR="00C41A88" w:rsidRPr="00247FB2">
        <w:fldChar w:fldCharType="begin"/>
      </w:r>
      <w:r w:rsidR="001B5C63">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1B5C63" w:rsidRPr="001B5C63">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AD3100">
      <w:pPr>
        <w:pStyle w:val="MTDisplayEquation"/>
        <w:spacing w:before="120" w:after="120"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79" w:name="OLE_LINK210"/>
            <w:bookmarkStart w:id="28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79"/>
            <w:bookmarkEnd w:id="28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1" w:name="ZEqnNum847794"/>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16</w:instrText>
      </w:r>
      <w:r w:rsidR="00E45B52">
        <w:rPr>
          <w:noProof/>
        </w:rPr>
        <w:fldChar w:fldCharType="end"/>
      </w:r>
      <w:r w:rsidRPr="00247FB2">
        <w:instrText>)</w:instrText>
      </w:r>
      <w:bookmarkEnd w:id="281"/>
      <w:r w:rsidRPr="00247FB2">
        <w:fldChar w:fldCharType="end"/>
      </w:r>
    </w:p>
    <w:p w14:paraId="3EB0B7F0" w14:textId="51BF8D2A" w:rsidR="003F5581" w:rsidRPr="00247FB2" w:rsidRDefault="00AC4754" w:rsidP="00C41A88">
      <w:pPr>
        <w:ind w:firstLineChars="0" w:firstLine="0"/>
      </w:pPr>
      <w:bookmarkStart w:id="282" w:name="OLE_LINK209"/>
      <w:r w:rsidRPr="00247FB2">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8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8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284" w:name="OLE_LINK296"/>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28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E45B52">
        <w:fldChar w:fldCharType="begin"/>
      </w:r>
      <w:r w:rsidR="00E45B52">
        <w:instrText xml:space="preserve"> REF ZEqnNum847794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6</w:instrText>
      </w:r>
      <w:r w:rsidR="005B7C37" w:rsidRPr="00247FB2">
        <w:instrText>)</w:instrText>
      </w:r>
      <w:r w:rsidR="00E45B52">
        <w:fldChar w:fldCharType="end"/>
      </w:r>
      <w:r w:rsidR="00BA55ED" w:rsidRPr="00247FB2">
        <w:fldChar w:fldCharType="end"/>
      </w:r>
      <w:r w:rsidR="00BA55ED" w:rsidRPr="00247FB2">
        <w:t>可以得到考虑剪切非线性后的剪切模量</w:t>
      </w:r>
      <w:r w:rsidR="00BA55ED" w:rsidRPr="00247FB2">
        <w:lastRenderedPageBreak/>
        <w:t>G</w:t>
      </w:r>
      <w:r w:rsidR="00BA55ED" w:rsidRPr="00247FB2">
        <w:t>的表达式</w:t>
      </w:r>
      <w:r w:rsidR="00BA55ED" w:rsidRPr="00247FB2">
        <w:rPr>
          <w:rFonts w:hint="eastAsia"/>
        </w:rPr>
        <w:t>：</w:t>
      </w:r>
    </w:p>
    <w:p w14:paraId="04DA7539" w14:textId="5BE6C956" w:rsidR="003120D0" w:rsidRPr="00247FB2" w:rsidRDefault="004414B8" w:rsidP="00AD3100">
      <w:pPr>
        <w:pStyle w:val="MTDisplayEquation"/>
        <w:spacing w:before="120" w:after="120" w:line="240" w:lineRule="auto"/>
      </w:pPr>
      <w:r w:rsidRPr="00247FB2">
        <w:tab/>
      </w:r>
      <w:bookmarkStart w:id="285" w:name="OLE_LINK218"/>
      <w:bookmarkStart w:id="286" w:name="OLE_LINK219"/>
      <w:bookmarkStart w:id="287"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5"/>
        <w:bookmarkEnd w:id="286"/>
        <w:bookmarkEnd w:id="287"/>
        <m:r>
          <w:rPr>
            <w:rFonts w:ascii="Cambria Math" w:hAnsi="Cambria Math"/>
          </w:rPr>
          <m:t>=</m:t>
        </m:r>
        <w:bookmarkStart w:id="28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8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9" w:name="ZEqnNum360633"/>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17</w:instrText>
      </w:r>
      <w:r w:rsidR="00E45B52">
        <w:rPr>
          <w:noProof/>
        </w:rPr>
        <w:fldChar w:fldCharType="end"/>
      </w:r>
      <w:r w:rsidRPr="00247FB2">
        <w:instrText>)</w:instrText>
      </w:r>
      <w:bookmarkEnd w:id="289"/>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E45B52">
        <w:fldChar w:fldCharType="begin"/>
      </w:r>
      <w:r w:rsidR="00E45B52">
        <w:instrText xml:space="preserve"> REF ZEqnNum360633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7</w:instrText>
      </w:r>
      <w:r w:rsidR="005B7C37" w:rsidRPr="00247FB2">
        <w:instrText>)</w:instrText>
      </w:r>
      <w:r w:rsidR="00E45B52">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E45B52">
        <w:fldChar w:fldCharType="begin"/>
      </w:r>
      <w:r w:rsidR="00E45B52">
        <w:instrText xml:space="preserve"> REF ZEqnNum584984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5</w:instrText>
      </w:r>
      <w:r w:rsidR="005B7C37" w:rsidRPr="00247FB2">
        <w:instrText>)</w:instrText>
      </w:r>
      <w:r w:rsidR="00E45B52">
        <w:fldChar w:fldCharType="end"/>
      </w:r>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0" w:name="ZEqnNum934457"/>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18</w:instrText>
      </w:r>
      <w:r w:rsidR="00E45B52">
        <w:rPr>
          <w:noProof/>
        </w:rPr>
        <w:fldChar w:fldCharType="end"/>
      </w:r>
      <w:r w:rsidRPr="00247FB2">
        <w:instrText>)</w:instrText>
      </w:r>
      <w:bookmarkEnd w:id="290"/>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r w:rsidR="00E45B52">
        <w:fldChar w:fldCharType="begin"/>
      </w:r>
      <w:r w:rsidR="00E45B52">
        <w:instrText xml:space="preserve"> REF ZEqnNum934457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8</w:instrText>
      </w:r>
      <w:r w:rsidR="005B7C37" w:rsidRPr="00247FB2">
        <w:instrText>)</w:instrText>
      </w:r>
      <w:r w:rsidR="00E45B52">
        <w:fldChar w:fldCharType="end"/>
      </w:r>
      <w:r w:rsidR="009B4F06" w:rsidRPr="00247FB2">
        <w:fldChar w:fldCharType="end"/>
      </w:r>
      <w:r w:rsidR="009B4F06" w:rsidRPr="00247FB2">
        <w:t>进行计算</w:t>
      </w:r>
      <w:r w:rsidR="00BC5805" w:rsidRPr="00247FB2">
        <w:rPr>
          <w:rFonts w:hint="eastAsia"/>
        </w:rPr>
        <w:t>。</w:t>
      </w:r>
      <w:bookmarkEnd w:id="282"/>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r w:rsidR="00E45B52">
        <w:fldChar w:fldCharType="begin"/>
      </w:r>
      <w:r w:rsidR="00E45B52">
        <w:instrText xml:space="preserve"> REF ZEqnNum408616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6</w:instrText>
      </w:r>
      <w:r w:rsidR="005B7C37" w:rsidRPr="00247FB2">
        <w:instrText>)</w:instrText>
      </w:r>
      <w:r w:rsidR="00E45B52">
        <w:fldChar w:fldCharType="end"/>
      </w:r>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91" w:name="_Toc511050558"/>
      <w:bookmarkEnd w:id="273"/>
      <w:bookmarkEnd w:id="274"/>
      <w:r w:rsidRPr="00247FB2">
        <w:t>ABAQUS</w:t>
      </w:r>
      <w:r w:rsidRPr="00247FB2">
        <w:rPr>
          <w:rFonts w:hint="eastAsia"/>
        </w:rPr>
        <w:t>中的应用</w:t>
      </w:r>
      <w:bookmarkEnd w:id="291"/>
      <w:r w:rsidR="00BF5F78" w:rsidRPr="00247FB2">
        <w:t xml:space="preserve"> </w:t>
      </w:r>
    </w:p>
    <w:p w14:paraId="5619F572" w14:textId="21792755"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8A5346" w:rsidRPr="00247FB2">
        <w:rPr>
          <w:rFonts w:hint="eastAsia"/>
        </w:rPr>
        <w:t>我们选用</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的计算。</w:t>
      </w:r>
      <w:r w:rsidR="00A96253" w:rsidRPr="00247FB2">
        <w:rPr>
          <w:rFonts w:hint="eastAsia"/>
        </w:rPr>
        <w:t>同时，</w:t>
      </w:r>
      <w:r w:rsidR="008C51DB" w:rsidRPr="00247FB2">
        <w:t>Camanho</w:t>
      </w:r>
      <w:r w:rsidR="008C51DB" w:rsidRPr="00247FB2">
        <w:fldChar w:fldCharType="begin"/>
      </w:r>
      <w:r w:rsidR="001B5C63">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1B5C63" w:rsidRPr="001B5C63">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2" w:name="OLE_LINK127"/>
      <w:bookmarkStart w:id="293" w:name="OLE_LINK128"/>
      <w:bookmarkStart w:id="294" w:name="_Toc511050559"/>
      <w:r w:rsidRPr="00247FB2">
        <w:rPr>
          <w:rFonts w:hint="eastAsia"/>
        </w:rPr>
        <w:t>UMAT</w:t>
      </w:r>
      <w:r w:rsidRPr="00247FB2">
        <w:rPr>
          <w:rFonts w:hint="eastAsia"/>
        </w:rPr>
        <w:t>子程序</w:t>
      </w:r>
      <w:bookmarkEnd w:id="294"/>
    </w:p>
    <w:p w14:paraId="53D76778" w14:textId="045E1C23" w:rsidR="00231C15" w:rsidRPr="00247FB2" w:rsidRDefault="00043860" w:rsidP="00231C15">
      <w:pPr>
        <w:ind w:firstLine="480"/>
      </w:pPr>
      <w:r w:rsidRPr="00247FB2">
        <w:rPr>
          <w:rFonts w:hint="eastAsia"/>
        </w:rPr>
        <w:t>本文通过</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292"/>
      <w:bookmarkEnd w:id="293"/>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1B5C63">
        <w:rPr>
          <w:rFonts w:hint="eastAsia"/>
        </w:rPr>
        <w:instrText xml:space="preserve"> ADDIN EN.CITE &lt;EndNote&gt;&lt;Cite&gt;&lt;Author&gt;</w:instrText>
      </w:r>
      <w:r w:rsidR="001B5C63">
        <w:rPr>
          <w:rFonts w:hint="eastAsia"/>
        </w:rPr>
        <w:instrText>庄茁</w:instrText>
      </w:r>
      <w:r w:rsidR="001B5C63">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1B5C63">
        <w:rPr>
          <w:rFonts w:hint="eastAsia"/>
        </w:rPr>
        <w:instrText>庄茁</w:instrText>
      </w:r>
      <w:r w:rsidR="001B5C63">
        <w:rPr>
          <w:rFonts w:hint="eastAsia"/>
        </w:rPr>
        <w:instrText>&lt;/author&gt;&lt;/authors&gt;&lt;/contributors&gt;&lt;titles&gt;&lt;title&gt;ABAQUS/Standard</w:instrText>
      </w:r>
      <w:r w:rsidR="001B5C63">
        <w:rPr>
          <w:rFonts w:hint="eastAsia"/>
        </w:rPr>
        <w:instrText>有限元软件入门指南</w:instrText>
      </w:r>
      <w:r w:rsidR="001B5C63">
        <w:rPr>
          <w:rFonts w:hint="eastAsia"/>
        </w:rPr>
        <w:instrText>&lt;/title&gt;&lt;/titles&gt;&lt;dates&gt;&lt;year&gt;1998&lt;/year&gt;&lt;/dates&gt;&lt;publisher&gt;</w:instrText>
      </w:r>
      <w:r w:rsidR="001B5C63">
        <w:rPr>
          <w:rFonts w:hint="eastAsia"/>
        </w:rPr>
        <w:instrText>清华大学出版社</w:instrText>
      </w:r>
      <w:r w:rsidR="001B5C63">
        <w:rPr>
          <w:rFonts w:hint="eastAsia"/>
        </w:rPr>
        <w:instrText>&lt;/publisher&gt;&lt;urls&gt;&lt;/urls&gt;&lt;/record&gt;&lt;/Cite&gt;&lt;/EndNote&gt;</w:instrText>
      </w:r>
      <w:r w:rsidR="0002342C" w:rsidRPr="00247FB2">
        <w:fldChar w:fldCharType="separate"/>
      </w:r>
      <w:r w:rsidR="001B5C63" w:rsidRPr="001B5C63">
        <w:rPr>
          <w:noProof/>
          <w:vertAlign w:val="superscript"/>
        </w:rPr>
        <w:t>[54]</w:t>
      </w:r>
      <w:r w:rsidR="0002342C" w:rsidRPr="00247FB2">
        <w:fldChar w:fldCharType="end"/>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力学本构模型</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r w:rsidR="00E45B52">
        <w:fldChar w:fldCharType="begin"/>
      </w:r>
      <w:r w:rsidR="00E45B52">
        <w:instrText xml:space="preserve"> REF ZEqnNum934457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8</w:instrText>
      </w:r>
      <w:r w:rsidR="005B7C37" w:rsidRPr="00247FB2">
        <w:instrText>)</w:instrText>
      </w:r>
      <w:r w:rsidR="00E45B52">
        <w:fldChar w:fldCharType="end"/>
      </w:r>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917BEB" w:rsidRPr="00247FB2">
        <w:rPr>
          <w:rFonts w:hint="eastAsia"/>
        </w:rPr>
        <w:t>于每个增量步，在定义了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917BEB" w:rsidRPr="00247FB2">
        <w:rPr>
          <w:rFonts w:hint="eastAsia"/>
        </w:rPr>
        <w:t>的状态变量，这里我们</w:t>
      </w:r>
      <w:r w:rsidR="00917047" w:rsidRPr="00247FB2">
        <w:rPr>
          <w:rFonts w:hint="eastAsia"/>
        </w:rPr>
        <w:t>折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必须更新应力和状态变量</w:t>
      </w:r>
      <w:r w:rsidR="00231C15" w:rsidRPr="00247FB2">
        <w:t>(solution-dependent)</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r w:rsidR="00231C15" w:rsidRPr="00247FB2">
        <w:t>Jocobian</w:t>
      </w:r>
      <w:r w:rsidR="00231C15" w:rsidRPr="00247FB2">
        <w:rPr>
          <w:rFonts w:hint="eastAsia"/>
        </w:rPr>
        <w:t>矩阵：</w:t>
      </w:r>
    </w:p>
    <w:p w14:paraId="5DC820B6" w14:textId="717AF90B" w:rsidR="001C2C71" w:rsidRPr="00247FB2" w:rsidRDefault="00C413AE" w:rsidP="00AD3100">
      <w:pPr>
        <w:pStyle w:val="MTDisplayEquation"/>
        <w:spacing w:before="120" w:after="120" w:line="240" w:lineRule="auto"/>
      </w:pPr>
      <w:r w:rsidRPr="00247FB2">
        <w:tab/>
      </w:r>
      <w:bookmarkStart w:id="295"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19</w:instrText>
      </w:r>
      <w:r w:rsidR="00E45B52">
        <w:rPr>
          <w:noProof/>
        </w:rPr>
        <w:fldChar w:fldCharType="end"/>
      </w:r>
      <w:r w:rsidRPr="00247FB2">
        <w:instrText>)</w:instrText>
      </w:r>
      <w:r w:rsidRPr="00247FB2">
        <w:fldChar w:fldCharType="end"/>
      </w:r>
      <w:bookmarkStart w:id="296" w:name="OLE_LINK118"/>
    </w:p>
    <w:p w14:paraId="4A65E08B" w14:textId="2DF06B7F"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r w:rsidR="00E45B52">
        <w:fldChar w:fldCharType="begin"/>
      </w:r>
      <w:r w:rsidR="00E45B52">
        <w:instrText xml:space="preserve"> REF ZEqnNum408616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6</w:instrText>
      </w:r>
      <w:r w:rsidR="005B7C37" w:rsidRPr="00247FB2">
        <w:instrText>)</w:instrText>
      </w:r>
      <w:r w:rsidR="00E45B52">
        <w:fldChar w:fldCharType="end"/>
      </w:r>
      <w:r w:rsidR="00125634" w:rsidRPr="00247FB2">
        <w:fldChar w:fldCharType="end"/>
      </w:r>
      <w:r w:rsidR="00125634" w:rsidRPr="00247FB2">
        <w:rPr>
          <w:rFonts w:hint="eastAsia"/>
        </w:rPr>
        <w:t>所示。</w:t>
      </w:r>
      <w:r w:rsidR="00250089" w:rsidRPr="00247FB2">
        <w:rPr>
          <w:rFonts w:hint="eastAsia"/>
        </w:rPr>
        <w:t>代入后可得：</w:t>
      </w:r>
    </w:p>
    <w:p w14:paraId="75B94EB9" w14:textId="5E2867D1" w:rsidR="00250089" w:rsidRPr="00247FB2" w:rsidRDefault="00A2520A" w:rsidP="00AD3100">
      <w:pPr>
        <w:pStyle w:val="MTDisplayEquation"/>
        <w:spacing w:before="120" w:after="120" w:line="240" w:lineRule="auto"/>
      </w:pPr>
      <w:r w:rsidRPr="00247FB2">
        <w:lastRenderedPageBreak/>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297" w:name="OLE_LINK131"/>
        <w:bookmarkStart w:id="298"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297"/>
        <w:bookmarkEnd w:id="298"/>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9" w:name="ZEqnNum319910"/>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0</w:instrText>
      </w:r>
      <w:r w:rsidR="00E45B52">
        <w:rPr>
          <w:noProof/>
        </w:rPr>
        <w:fldChar w:fldCharType="end"/>
      </w:r>
      <w:r w:rsidRPr="00247FB2">
        <w:instrText>)</w:instrText>
      </w:r>
      <w:bookmarkEnd w:id="299"/>
      <w:r w:rsidRPr="00247FB2">
        <w:fldChar w:fldCharType="end"/>
      </w:r>
    </w:p>
    <w:p w14:paraId="45EDD35D" w14:textId="669DB477" w:rsidR="00125634" w:rsidRPr="00247FB2" w:rsidRDefault="00F1115E" w:rsidP="00A8008C">
      <w:pPr>
        <w:ind w:firstLine="480"/>
      </w:pPr>
      <w:r w:rsidRPr="00247FB2">
        <w:rPr>
          <w:noProof/>
        </w:rPr>
        <w:drawing>
          <wp:anchor distT="0" distB="0" distL="114300" distR="114300" simplePos="0" relativeHeight="251675648" behindDoc="0" locked="0" layoutInCell="1" allowOverlap="1" wp14:anchorId="542F9AC6" wp14:editId="561A4104">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5B7C37">
        <w:rPr>
          <w:rFonts w:hint="eastAsia"/>
        </w:rPr>
        <w:t>图</w:t>
      </w:r>
      <w:r w:rsidR="005B7C37">
        <w:rPr>
          <w:rFonts w:hint="eastAsia"/>
        </w:rPr>
        <w:t>2.4</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E45B52">
        <w:fldChar w:fldCharType="begin"/>
      </w:r>
      <w:r w:rsidR="00E45B52">
        <w:instrText xml:space="preserve"> REF ZEqnNum934457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8</w:instrText>
      </w:r>
      <w:r w:rsidR="005B7C37" w:rsidRPr="00247FB2">
        <w:instrText>)</w:instrText>
      </w:r>
      <w:r w:rsidR="00E45B52">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E45B52">
        <w:fldChar w:fldCharType="begin"/>
      </w:r>
      <w:r w:rsidR="00E45B52">
        <w:instrText xml:space="preserve"> REF ZEqnNum917510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7</w:instrText>
      </w:r>
      <w:r w:rsidR="005B7C37" w:rsidRPr="00247FB2">
        <w:instrText>)</w:instrText>
      </w:r>
      <w:r w:rsidR="00E45B52">
        <w:fldChar w:fldCharType="end"/>
      </w:r>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r w:rsidR="00E45B52">
        <w:fldChar w:fldCharType="begin"/>
      </w:r>
      <w:r w:rsidR="00E45B52">
        <w:instrText xml:space="preserve"> REF ZEqnNum146547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8</w:instrText>
      </w:r>
      <w:r w:rsidR="005B7C37" w:rsidRPr="00247FB2">
        <w:instrText>)</w:instrText>
      </w:r>
      <w:r w:rsidR="00E45B52">
        <w:fldChar w:fldCharType="end"/>
      </w:r>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E45B52">
        <w:fldChar w:fldCharType="begin"/>
      </w:r>
      <w:r w:rsidR="00E45B52">
        <w:instrText xml:space="preserve"> REF ZEqnNum319910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20</w:instrText>
      </w:r>
      <w:r w:rsidR="005B7C37" w:rsidRPr="00247FB2">
        <w:instrText>)</w:instrText>
      </w:r>
      <w:r w:rsidR="00E45B52">
        <w:fldChar w:fldCharType="end"/>
      </w:r>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300" w:name="_Ref509752429"/>
      <w:bookmarkEnd w:id="296"/>
      <w:r w:rsidRPr="00247FB2">
        <w:rPr>
          <w:rFonts w:hint="eastAsia"/>
        </w:rPr>
        <w:t>UMAT</w:t>
      </w:r>
      <w:r w:rsidRPr="00247FB2">
        <w:rPr>
          <w:rFonts w:hint="eastAsia"/>
        </w:rPr>
        <w:t>计算流程图</w:t>
      </w:r>
      <w:bookmarkEnd w:id="300"/>
    </w:p>
    <w:p w14:paraId="05196666" w14:textId="590DDE73" w:rsidR="00E30BFA" w:rsidRPr="00247FB2" w:rsidRDefault="00E30BFA" w:rsidP="00E30BFA">
      <w:pPr>
        <w:pStyle w:val="3"/>
      </w:pPr>
      <w:bookmarkStart w:id="301" w:name="_Toc511050560"/>
      <w:r w:rsidRPr="00247FB2">
        <w:rPr>
          <w:rFonts w:hint="eastAsia"/>
        </w:rPr>
        <w:t>特征长度</w:t>
      </w:r>
      <w:r w:rsidR="00B47EA9" w:rsidRPr="00247FB2">
        <w:rPr>
          <w:rFonts w:hint="eastAsia"/>
        </w:rPr>
        <w:t>法消除网格依赖性</w:t>
      </w:r>
      <w:bookmarkEnd w:id="301"/>
    </w:p>
    <w:p w14:paraId="0CDBAB67" w14:textId="66F7453B"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AD1BE0" w:rsidRPr="00247FB2">
        <w:rPr>
          <w:rFonts w:hint="eastAsia"/>
        </w:rPr>
        <w:t>对有限元的结构</w:t>
      </w:r>
      <w:r w:rsidR="002972B2" w:rsidRPr="00247FB2">
        <w:rPr>
          <w:rFonts w:hint="eastAsia"/>
        </w:rPr>
        <w:t>造成强烈的网格依赖性</w:t>
      </w:r>
      <w:r w:rsidR="0097639D" w:rsidRPr="00247FB2">
        <w:rPr>
          <w:rFonts w:hint="eastAsia"/>
        </w:rPr>
        <w:t>。在</w:t>
      </w:r>
      <w:r w:rsidR="00030D2F" w:rsidRPr="00247FB2">
        <w:rPr>
          <w:rFonts w:hint="eastAsia"/>
        </w:rPr>
        <w:t>Lapcz</w:t>
      </w:r>
      <w:r w:rsidR="0097639D" w:rsidRPr="00247FB2">
        <w:rPr>
          <w:rFonts w:hint="eastAsia"/>
        </w:rPr>
        <w:t>yk</w:t>
      </w:r>
      <w:r w:rsidR="006978C3"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FD02CF" w:rsidRPr="00FD02CF">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1B5C63" w:rsidRPr="001B5C63">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AD3100">
      <w:pPr>
        <w:pStyle w:val="MTDisplayEquation"/>
        <w:spacing w:before="120" w:after="120" w:line="240" w:lineRule="auto"/>
      </w:pPr>
      <w:r w:rsidRPr="00247FB2">
        <w:lastRenderedPageBreak/>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1</w:instrText>
      </w:r>
      <w:r w:rsidR="00E45B52">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E45B52">
        <w:fldChar w:fldCharType="begin"/>
      </w:r>
      <w:r w:rsidR="00E45B52">
        <w:instrText xml:space="preserve"> REF ZEqnNum494941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9</w:instrText>
      </w:r>
      <w:r w:rsidR="005B7C37" w:rsidRPr="00247FB2">
        <w:instrText>)</w:instrText>
      </w:r>
      <w:r w:rsidR="00E45B52">
        <w:fldChar w:fldCharType="end"/>
      </w:r>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2" w:name="ZEqnNum601605"/>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2</w:instrText>
      </w:r>
      <w:r w:rsidR="00E45B52">
        <w:rPr>
          <w:noProof/>
        </w:rPr>
        <w:fldChar w:fldCharType="end"/>
      </w:r>
      <w:r w:rsidRPr="00247FB2">
        <w:instrText>)</w:instrText>
      </w:r>
      <w:bookmarkEnd w:id="302"/>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E45B52">
        <w:fldChar w:fldCharType="begin"/>
      </w:r>
      <w:r w:rsidR="00E45B52">
        <w:instrText xml:space="preserve"> REF ZEqnNum917510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7</w:instrText>
      </w:r>
      <w:r w:rsidR="005B7C37" w:rsidRPr="00247FB2">
        <w:instrText>)</w:instrText>
      </w:r>
      <w:r w:rsidR="00E45B52">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E45B52">
        <w:fldChar w:fldCharType="begin"/>
      </w:r>
      <w:r w:rsidR="00E45B52">
        <w:instrText xml:space="preserve"> REF ZEqnNum146547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8</w:instrText>
      </w:r>
      <w:r w:rsidR="005B7C37" w:rsidRPr="00247FB2">
        <w:instrText>)</w:instrText>
      </w:r>
      <w:r w:rsidR="00E45B52">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E45B52">
        <w:fldChar w:fldCharType="begin"/>
      </w:r>
      <w:r w:rsidR="00E45B52">
        <w:instrText xml:space="preserve"> REF</w:instrText>
      </w:r>
      <w:r w:rsidR="00E45B52">
        <w:instrText xml:space="preserve"> ZEqnNum601605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22</w:instrText>
      </w:r>
      <w:r w:rsidR="005B7C37" w:rsidRPr="00247FB2">
        <w:instrText>)</w:instrText>
      </w:r>
      <w:r w:rsidR="00E45B52">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3</w:instrText>
      </w:r>
      <w:r w:rsidR="00E45B52">
        <w:rPr>
          <w:noProof/>
        </w:rPr>
        <w:fldChar w:fldCharType="end"/>
      </w:r>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w:instrText>
      </w:r>
      <w:r w:rsidR="00E45B52">
        <w:instrText xml:space="preserve">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4</w:instrText>
      </w:r>
      <w:r w:rsidR="00E45B52">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5</w:instrText>
      </w:r>
      <w:r w:rsidR="00E45B52">
        <w:rPr>
          <w:noProof/>
        </w:rPr>
        <w:fldChar w:fldCharType="end"/>
      </w:r>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w:instrText>
      </w:r>
      <w:r w:rsidR="00E45B52">
        <w:instrText xml:space="preserve">RMAT </w:instrText>
      </w:r>
      <w:r w:rsidR="00E45B52">
        <w:fldChar w:fldCharType="separate"/>
      </w:r>
      <w:r w:rsidR="005B7C37">
        <w:rPr>
          <w:noProof/>
        </w:rPr>
        <w:instrText>26</w:instrText>
      </w:r>
      <w:r w:rsidR="00E45B52">
        <w:rPr>
          <w:noProof/>
        </w:rPr>
        <w:fldChar w:fldCharType="end"/>
      </w:r>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239CE8E8"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1B5C63" w:rsidRPr="001B5C63">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7</w:instrText>
      </w:r>
      <w:r w:rsidR="00E45B52">
        <w:rPr>
          <w:noProof/>
        </w:rPr>
        <w:fldChar w:fldCharType="end"/>
      </w:r>
      <w:r w:rsidRPr="00247FB2">
        <w:instrText>)</w:instrText>
      </w:r>
      <w:r w:rsidRPr="00247FB2">
        <w:fldChar w:fldCharType="end"/>
      </w:r>
    </w:p>
    <w:p w14:paraId="1146B494" w14:textId="686AB1A6"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1B5C63">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1B5C63" w:rsidRPr="001B5C63">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1B5C63">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1B5C63" w:rsidRPr="001B5C63">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然而，</w:t>
      </w:r>
      <w:r w:rsidR="00DE28E1" w:rsidRPr="00247FB2">
        <w:rPr>
          <w:rFonts w:hint="eastAsia"/>
        </w:rPr>
        <w:t>总的来说，这一方法并没有完全</w:t>
      </w:r>
      <w:r w:rsidR="00ED640A" w:rsidRPr="00247FB2">
        <w:rPr>
          <w:rFonts w:hint="eastAsia"/>
        </w:rPr>
        <w:t>解决网格依赖性</w:t>
      </w:r>
      <w:r w:rsidR="00DE28E1" w:rsidRPr="00247FB2">
        <w:rPr>
          <w:rFonts w:hint="eastAsia"/>
        </w:rPr>
        <w:t>，而只是很大程度的减轻了</w:t>
      </w:r>
      <w:r w:rsidR="00B46601" w:rsidRPr="00247FB2">
        <w:rPr>
          <w:rFonts w:hint="eastAsia"/>
        </w:rPr>
        <w:t>这一问题</w:t>
      </w:r>
      <w:r w:rsidR="008A14E7"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rsidRPr="00247FB2">
        <w:fldChar w:fldCharType="separate"/>
      </w:r>
      <w:r w:rsidR="00FD02CF" w:rsidRPr="00FD02CF">
        <w:rPr>
          <w:noProof/>
          <w:vertAlign w:val="superscript"/>
        </w:rPr>
        <w:t>[30]</w:t>
      </w:r>
      <w:r w:rsidR="008A14E7" w:rsidRPr="00247FB2">
        <w:fldChar w:fldCharType="end"/>
      </w:r>
      <w:r w:rsidR="00DE28E1" w:rsidRPr="00247FB2">
        <w:rPr>
          <w:rFonts w:hint="eastAsia"/>
        </w:rPr>
        <w:t>。</w:t>
      </w:r>
    </w:p>
    <w:p w14:paraId="4DDC3267" w14:textId="38D338CE" w:rsidR="00832B9F" w:rsidRPr="00247FB2" w:rsidRDefault="00D50946" w:rsidP="003528BD">
      <w:pPr>
        <w:pStyle w:val="3"/>
      </w:pPr>
      <w:bookmarkStart w:id="303" w:name="_Toc511050561"/>
      <w:r w:rsidRPr="00247FB2">
        <w:rPr>
          <w:rFonts w:hint="eastAsia"/>
        </w:rPr>
        <w:t>粘性系数提高收敛性</w:t>
      </w:r>
      <w:bookmarkEnd w:id="303"/>
    </w:p>
    <w:p w14:paraId="5593FA32" w14:textId="5B789199"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lastRenderedPageBreak/>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1B5C63">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1B5C63" w:rsidRPr="001B5C63">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4" w:name="ZEqnNum699299"/>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8</w:instrText>
      </w:r>
      <w:r w:rsidR="00E45B52">
        <w:rPr>
          <w:noProof/>
        </w:rPr>
        <w:fldChar w:fldCharType="end"/>
      </w:r>
      <w:r w:rsidRPr="00247FB2">
        <w:instrText>)</w:instrText>
      </w:r>
      <w:bookmarkEnd w:id="304"/>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5" w:name="ZEqnNum962190"/>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29</w:instrText>
      </w:r>
      <w:r w:rsidR="00E45B52">
        <w:rPr>
          <w:noProof/>
        </w:rPr>
        <w:fldChar w:fldCharType="end"/>
      </w:r>
      <w:r w:rsidRPr="00247FB2">
        <w:instrText>)</w:instrText>
      </w:r>
      <w:bookmarkEnd w:id="305"/>
      <w:r w:rsidRPr="00247FB2">
        <w:fldChar w:fldCharType="end"/>
      </w:r>
    </w:p>
    <w:p w14:paraId="2C820154" w14:textId="2F8CF853"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B25B26" w:rsidRPr="00247FB2">
        <w:rPr>
          <w:rFonts w:hint="eastAsia"/>
        </w:rPr>
        <w:t>可以在保证结果准确性的情况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r w:rsidR="00E45B52">
        <w:fldChar w:fldCharType="begin"/>
      </w:r>
      <w:r w:rsidR="00E45B52">
        <w:instrText xml:space="preserve"> REF ZEqnNum699299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28</w:instrText>
      </w:r>
      <w:r w:rsidR="005B7C37" w:rsidRPr="00247FB2">
        <w:instrText>)</w:instrText>
      </w:r>
      <w:r w:rsidR="00E45B52">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E45B52">
        <w:fldChar w:fldCharType="begin"/>
      </w:r>
      <w:r w:rsidR="00E45B52">
        <w:instrText xml:space="preserve"> REF ZEqnNum962190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29</w:instrText>
      </w:r>
      <w:r w:rsidR="005B7C37" w:rsidRPr="00247FB2">
        <w:instrText>)</w:instrText>
      </w:r>
      <w:r w:rsidR="00E45B52">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30</w:instrText>
      </w:r>
      <w:r w:rsidR="00E45B52">
        <w:rPr>
          <w:noProof/>
        </w:rPr>
        <w:fldChar w:fldCharType="end"/>
      </w:r>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31</w:instrText>
      </w:r>
      <w:r w:rsidR="00E45B52">
        <w:rPr>
          <w:noProof/>
        </w:rPr>
        <w:fldChar w:fldCharType="end"/>
      </w:r>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6" w:name="ZEqnNum878195"/>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32</w:instrText>
      </w:r>
      <w:r w:rsidR="00E45B52">
        <w:rPr>
          <w:noProof/>
        </w:rPr>
        <w:fldChar w:fldCharType="end"/>
      </w:r>
      <w:r w:rsidRPr="00247FB2">
        <w:instrText>)</w:instrText>
      </w:r>
      <w:bookmarkEnd w:id="306"/>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E45B52">
        <w:fldChar w:fldCharType="begin"/>
      </w:r>
      <w:r w:rsidR="00E45B52">
        <w:instrText xml:space="preserve"> REF ZEqnNum878195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32</w:instrText>
      </w:r>
      <w:r w:rsidR="005B7C37" w:rsidRPr="00247FB2">
        <w:instrText>)</w:instrText>
      </w:r>
      <w:r w:rsidR="00E45B52">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E45B52">
        <w:fldChar w:fldCharType="begin"/>
      </w:r>
      <w:r w:rsidR="00E45B52">
        <w:instrText xml:space="preserve"> REF ZEqnNum319910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20</w:instrText>
      </w:r>
      <w:r w:rsidR="005B7C37" w:rsidRPr="00247FB2">
        <w:instrText>)</w:instrText>
      </w:r>
      <w:r w:rsidR="00E45B52">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E45B52">
        <w:fldChar w:fldCharType="begin"/>
      </w:r>
      <w:r w:rsidR="00E45B52">
        <w:instrText xml:space="preserve"> SEQ MTSec \c \* Arabic \* MERGEFORMAT </w:instrText>
      </w:r>
      <w:r w:rsidR="00E45B52">
        <w:fldChar w:fldCharType="separate"/>
      </w:r>
      <w:r w:rsidR="005B7C37">
        <w:rPr>
          <w:noProof/>
        </w:rPr>
        <w:instrText>2</w:instrText>
      </w:r>
      <w:r w:rsidR="00E45B52">
        <w:rPr>
          <w:noProof/>
        </w:rPr>
        <w:fldChar w:fldCharType="end"/>
      </w:r>
      <w:r w:rsidRPr="00247FB2">
        <w:instrText>.</w:instrText>
      </w:r>
      <w:r w:rsidR="00E45B52">
        <w:fldChar w:fldCharType="begin"/>
      </w:r>
      <w:r w:rsidR="00E45B52">
        <w:instrText xml:space="preserve"> SEQ MTEqn \c \* Arabic \* MERGEFORMAT </w:instrText>
      </w:r>
      <w:r w:rsidR="00E45B52">
        <w:fldChar w:fldCharType="separate"/>
      </w:r>
      <w:r w:rsidR="005B7C37">
        <w:rPr>
          <w:noProof/>
        </w:rPr>
        <w:instrText>33</w:instrText>
      </w:r>
      <w:r w:rsidR="00E45B52">
        <w:rPr>
          <w:noProof/>
        </w:rPr>
        <w:fldChar w:fldCharType="end"/>
      </w:r>
      <w:r w:rsidRPr="00247FB2">
        <w:instrText>)</w:instrText>
      </w:r>
      <w:r w:rsidRPr="00247FB2">
        <w:fldChar w:fldCharType="end"/>
      </w:r>
    </w:p>
    <w:p w14:paraId="7669D5AE" w14:textId="1F89C9CE"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FD02CF" w:rsidRPr="00FD02CF">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5B7C37">
        <w:rPr>
          <w:rFonts w:hint="eastAsia"/>
        </w:rPr>
        <w:t>表</w:t>
      </w:r>
      <w:r w:rsidR="005B7C37">
        <w:rPr>
          <w:rFonts w:hint="eastAsia"/>
        </w:rPr>
        <w:t>2.1</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5B7C37">
        <w:rPr>
          <w:rFonts w:hint="eastAsia"/>
        </w:rPr>
        <w:t>图</w:t>
      </w:r>
      <w:r w:rsidR="005B7C37">
        <w:rPr>
          <w:rFonts w:hint="eastAsia"/>
        </w:rPr>
        <w:t>2.5</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68BC78C2" w:rsidR="00311C64" w:rsidRPr="00247FB2" w:rsidRDefault="00DA243B" w:rsidP="00A1112D">
      <w:pPr>
        <w:pStyle w:val="7"/>
      </w:pPr>
      <w:r w:rsidRPr="00247FB2">
        <w:rPr>
          <w:rFonts w:hint="eastAsia"/>
        </w:rPr>
        <w:t xml:space="preserve"> </w:t>
      </w:r>
      <w:bookmarkStart w:id="307" w:name="OLE_LINK206"/>
      <w:bookmarkStart w:id="308" w:name="OLE_LINK207"/>
      <w:bookmarkStart w:id="309" w:name="OLE_LINK208"/>
      <w:bookmarkStart w:id="310" w:name="_Ref509875014"/>
      <w:r w:rsidR="00F87832" w:rsidRPr="00247FB2">
        <w:t>使用不同的粘性系数的</w:t>
      </w:r>
      <w:bookmarkEnd w:id="307"/>
      <w:bookmarkEnd w:id="308"/>
      <w:bookmarkEnd w:id="309"/>
      <w:r w:rsidR="001C4EEF" w:rsidRPr="00247FB2">
        <w:t>开孔层合板</w:t>
      </w:r>
      <w:r w:rsidR="00F87832" w:rsidRPr="00247FB2">
        <w:t>强度计算结果</w:t>
      </w:r>
      <w:bookmarkEnd w:id="310"/>
      <w:r w:rsidR="00247A34"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FD02CF" w:rsidRPr="00FD02CF">
        <w:rPr>
          <w:noProof/>
          <w:vertAlign w:val="superscript"/>
        </w:rPr>
        <w:t>[30]</w:t>
      </w:r>
      <w:r w:rsidR="00247A34" w:rsidRPr="00247FB2">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lastRenderedPageBreak/>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2675AC8A" w:rsidR="000F461F" w:rsidRPr="00247FB2" w:rsidRDefault="000F461F" w:rsidP="001B5C63">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De Vries</w:t>
            </w:r>
            <w:r w:rsidR="00796DED" w:rsidRPr="00247FB2">
              <w:rPr>
                <w:rFonts w:ascii="宋体" w:hAnsi="宋体" w:cs="宋体"/>
                <w:sz w:val="21"/>
                <w:szCs w:val="21"/>
              </w:rPr>
              <w:fldChar w:fldCharType="begin"/>
            </w:r>
            <w:r w:rsidR="001B5C63">
              <w:rPr>
                <w:rFonts w:ascii="宋体" w:hAnsi="宋体" w:cs="宋体"/>
                <w:sz w:val="21"/>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1B5C63" w:rsidRPr="001B5C63">
              <w:rPr>
                <w:rFonts w:ascii="宋体" w:hAnsi="宋体" w:cs="宋体"/>
                <w:noProof/>
                <w:sz w:val="21"/>
                <w:szCs w:val="21"/>
                <w:vertAlign w:val="superscript"/>
              </w:rPr>
              <w:t>[59]</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11" w:name="OLE_LINK185"/>
        <w:bookmarkStart w:id="312" w:name="OLE_LINK203"/>
        <w:tc>
          <w:tcPr>
            <w:tcW w:w="2387" w:type="dxa"/>
          </w:tcPr>
          <w:p w14:paraId="453FCBD5" w14:textId="4CD1A55A" w:rsidR="000F461F" w:rsidRPr="00247FB2" w:rsidRDefault="00E45B52"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11"/>
            <w:bookmarkEnd w:id="312"/>
          </w:p>
        </w:tc>
        <w:tc>
          <w:tcPr>
            <w:tcW w:w="2551" w:type="dxa"/>
          </w:tcPr>
          <w:p w14:paraId="3B7B8172" w14:textId="25B3F21B" w:rsidR="000F461F" w:rsidRPr="00247FB2" w:rsidRDefault="00E45B52"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E45B52"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13" w:name="OLE_LINK204"/>
            <w:bookmarkStart w:id="314" w:name="OLE_LINK205"/>
            <w:r w:rsidRPr="00247FB2">
              <w:rPr>
                <w:rFonts w:ascii="宋体" w:hAnsi="宋体" w:cs="宋体" w:hint="eastAsia"/>
                <w:sz w:val="21"/>
                <w:szCs w:val="21"/>
              </w:rPr>
              <w:t>4</w:t>
            </w:r>
            <w:r w:rsidRPr="00247FB2">
              <w:rPr>
                <w:rFonts w:ascii="宋体" w:hAnsi="宋体" w:cs="宋体"/>
                <w:sz w:val="21"/>
                <w:szCs w:val="21"/>
              </w:rPr>
              <w:t>62.1</w:t>
            </w:r>
            <w:bookmarkEnd w:id="313"/>
            <w:bookmarkEnd w:id="314"/>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574EB0EC" w:rsidR="00EB4106" w:rsidRPr="00247FB2" w:rsidRDefault="00555C9E" w:rsidP="00304F2D">
      <w:pPr>
        <w:pStyle w:val="6"/>
        <w:jc w:val="center"/>
      </w:pPr>
      <w:r w:rsidRPr="00247FB2">
        <w:rPr>
          <w:noProof/>
        </w:rPr>
        <w:drawing>
          <wp:anchor distT="0" distB="0" distL="114300" distR="114300" simplePos="0" relativeHeight="251665408" behindDoc="0" locked="0" layoutInCell="1" allowOverlap="1" wp14:anchorId="34766AF9" wp14:editId="3550E8FD">
            <wp:simplePos x="0" y="0"/>
            <wp:positionH relativeFrom="column">
              <wp:posOffset>1405890</wp:posOffset>
            </wp:positionH>
            <wp:positionV relativeFrom="paragraph">
              <wp:posOffset>201930</wp:posOffset>
            </wp:positionV>
            <wp:extent cx="3060700" cy="2057400"/>
            <wp:effectExtent l="0" t="0" r="635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60700" cy="2057400"/>
                    </a:xfrm>
                    <a:prstGeom prst="rect">
                      <a:avLst/>
                    </a:prstGeom>
                  </pic:spPr>
                </pic:pic>
              </a:graphicData>
            </a:graphic>
            <wp14:sizeRelH relativeFrom="margin">
              <wp14:pctWidth>0</wp14:pctWidth>
            </wp14:sizeRelH>
            <wp14:sizeRelV relativeFrom="margin">
              <wp14:pctHeight>0</wp14:pctHeight>
            </wp14:sizeRelV>
          </wp:anchor>
        </w:drawing>
      </w:r>
      <w:bookmarkStart w:id="315"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FD02CF" w:rsidRPr="00FD02CF">
        <w:rPr>
          <w:noProof/>
          <w:vertAlign w:val="superscript"/>
        </w:rPr>
        <w:t>[30]</w:t>
      </w:r>
      <w:r w:rsidR="00EC1FD5" w:rsidRPr="00247FB2">
        <w:fldChar w:fldCharType="end"/>
      </w:r>
      <w:bookmarkEnd w:id="315"/>
    </w:p>
    <w:p w14:paraId="13867296" w14:textId="608AF904" w:rsidR="000B12E1" w:rsidRPr="00247FB2" w:rsidRDefault="000B12E1" w:rsidP="0033742D">
      <w:pPr>
        <w:pStyle w:val="2"/>
      </w:pPr>
      <w:r w:rsidRPr="00247FB2">
        <w:rPr>
          <w:rFonts w:hint="eastAsia"/>
        </w:rPr>
        <w:t xml:space="preserve"> </w:t>
      </w:r>
      <w:bookmarkStart w:id="316" w:name="_Toc511050562"/>
      <w:r w:rsidRPr="00247FB2">
        <w:rPr>
          <w:rFonts w:hint="eastAsia"/>
        </w:rPr>
        <w:t>本章小结</w:t>
      </w:r>
      <w:bookmarkEnd w:id="316"/>
    </w:p>
    <w:p w14:paraId="27E69DD0" w14:textId="2793A9BE" w:rsidR="001B2178" w:rsidRPr="00247FB2" w:rsidRDefault="00E12E0B" w:rsidP="00E12E0B">
      <w:pPr>
        <w:ind w:right="240" w:firstLineChars="202" w:firstLine="485"/>
      </w:pPr>
      <w:bookmarkStart w:id="317" w:name="OLE_LINK41"/>
      <w:r w:rsidRPr="00247FB2">
        <w:rPr>
          <w:rFonts w:hint="eastAsia"/>
        </w:rPr>
        <w:t>本章</w:t>
      </w:r>
      <w:bookmarkEnd w:id="317"/>
      <w:r w:rsidR="00BC1FDF" w:rsidRPr="00247FB2">
        <w:rPr>
          <w:rFonts w:hint="eastAsia"/>
        </w:rPr>
        <w:t>主要介绍了</w:t>
      </w:r>
      <w:r w:rsidR="0011609F" w:rsidRPr="00247FB2">
        <w:rPr>
          <w:rFonts w:hint="eastAsia"/>
        </w:rPr>
        <w:t>对大开孔复合材料层合板进行数值模拟的理论模型。</w:t>
      </w:r>
      <w:r w:rsidR="00FE7E92" w:rsidRPr="00247FB2">
        <w:rPr>
          <w:rFonts w:hint="eastAsia"/>
        </w:rPr>
        <w:t>基础的模型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r w:rsidR="00E45B52">
        <w:fldChar w:fldCharType="begin"/>
      </w:r>
      <w:r w:rsidR="00E45B52">
        <w:instrText xml:space="preserve"> REF ZEqnNum620578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4</w:instrText>
      </w:r>
      <w:r w:rsidR="005B7C37" w:rsidRPr="00247FB2">
        <w:instrText>)</w:instrText>
      </w:r>
      <w:r w:rsidR="00E45B52">
        <w:fldChar w:fldCharType="end"/>
      </w:r>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E45B52">
        <w:fldChar w:fldCharType="begin"/>
      </w:r>
      <w:r w:rsidR="00E45B52">
        <w:instrText xml:space="preserve"> REF ZEqnNum934457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8</w:instrText>
      </w:r>
      <w:r w:rsidR="005B7C37" w:rsidRPr="00247FB2">
        <w:instrText>)</w:instrText>
      </w:r>
      <w:r w:rsidR="00E45B52">
        <w:fldChar w:fldCharType="end"/>
      </w:r>
      <w:r w:rsidR="00AF62A3" w:rsidRPr="00247FB2">
        <w:fldChar w:fldCharType="end"/>
      </w:r>
      <w:r w:rsidR="00AF62A3" w:rsidRPr="00247FB2">
        <w:t>来进行计算</w:t>
      </w:r>
      <w:r w:rsidR="00AF62A3" w:rsidRPr="00247FB2">
        <w:rPr>
          <w:rFonts w:hint="eastAsia"/>
        </w:rPr>
        <w:t>。</w:t>
      </w:r>
    </w:p>
    <w:p w14:paraId="5C7B1A60" w14:textId="3ADA4908" w:rsidR="00644B55" w:rsidRDefault="00C74E96" w:rsidP="00644B55">
      <w:pPr>
        <w:ind w:right="240" w:firstLineChars="202" w:firstLine="485"/>
        <w:sectPr w:rsidR="00644B55" w:rsidSect="00676C4F">
          <w:headerReference w:type="even" r:id="rId51"/>
          <w:headerReference w:type="default" r:id="rId52"/>
          <w:headerReference w:type="first" r:id="rId53"/>
          <w:footerReference w:type="first" r:id="rId54"/>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16614274" w14:textId="24577159" w:rsidR="00416A81" w:rsidRPr="00247FB2" w:rsidRDefault="002667E4" w:rsidP="00416A81">
      <w:pPr>
        <w:pStyle w:val="10"/>
        <w:rPr>
          <w:color w:val="auto"/>
        </w:rPr>
      </w:pPr>
      <w:bookmarkStart w:id="318" w:name="OLE_LINK42"/>
      <w:bookmarkStart w:id="319" w:name="OLE_LINK43"/>
      <w:bookmarkStart w:id="320" w:name="_Toc511050563"/>
      <w:r w:rsidRPr="00247FB2">
        <w:lastRenderedPageBreak/>
        <w:t>大开</w:t>
      </w:r>
      <w:r w:rsidRPr="00247FB2">
        <w:rPr>
          <w:rFonts w:hint="eastAsia"/>
        </w:rPr>
        <w:t>孔</w:t>
      </w:r>
      <w:r w:rsidRPr="00247FB2">
        <w:t>复合材料层合板</w:t>
      </w:r>
      <w:r w:rsidRPr="00247FB2">
        <w:rPr>
          <w:rFonts w:hint="eastAsia"/>
        </w:rPr>
        <w:t>拉伸实验研究</w:t>
      </w:r>
      <w:bookmarkEnd w:id="318"/>
      <w:bookmarkEnd w:id="319"/>
      <w:bookmarkEnd w:id="320"/>
    </w:p>
    <w:p w14:paraId="2C3F1995" w14:textId="4B3705DC" w:rsidR="00416A81" w:rsidRPr="00247FB2" w:rsidRDefault="00B72B7C" w:rsidP="00416A81">
      <w:pPr>
        <w:pStyle w:val="2"/>
        <w:rPr>
          <w:color w:val="000000" w:themeColor="text1"/>
        </w:rPr>
      </w:pPr>
      <w:bookmarkStart w:id="321" w:name="_Toc511050564"/>
      <w:r w:rsidRPr="00247FB2">
        <w:rPr>
          <w:rFonts w:hint="eastAsia"/>
          <w:color w:val="000000" w:themeColor="text1"/>
        </w:rPr>
        <w:t>实验方法</w:t>
      </w:r>
      <w:bookmarkEnd w:id="321"/>
    </w:p>
    <w:p w14:paraId="12F2A711" w14:textId="0E368C32" w:rsidR="006B2A32" w:rsidRDefault="009E691D" w:rsidP="009A373B">
      <w:pPr>
        <w:ind w:firstLineChars="83" w:firstLine="199"/>
      </w:pPr>
      <w:r>
        <w:t>本文选用了四</w:t>
      </w:r>
      <w:r w:rsidR="00825C44" w:rsidRPr="00247FB2">
        <w:t>种不同铺层</w:t>
      </w:r>
      <w:r>
        <w:t>的</w:t>
      </w:r>
      <w:r w:rsidR="00D543D6" w:rsidRPr="00247FB2">
        <w:t>大开孔复合材料</w:t>
      </w:r>
      <w:r w:rsidR="00825C44" w:rsidRPr="00247FB2">
        <w:t>层合板进行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295528">
        <w:rPr>
          <w:rFonts w:hint="eastAsia"/>
        </w:rPr>
        <w:t>，</w:t>
      </w:r>
      <w:r w:rsidR="00CF1573">
        <w:rPr>
          <w:rFonts w:hint="eastAsia"/>
        </w:rPr>
        <w:t>每种铺层</w:t>
      </w:r>
      <w:r w:rsidR="003433C9">
        <w:rPr>
          <w:rFonts w:hint="eastAsia"/>
        </w:rPr>
        <w:t>有三种</w:t>
      </w:r>
      <w:r w:rsidR="00FB6EA9">
        <w:rPr>
          <w:rFonts w:hint="eastAsia"/>
        </w:rPr>
        <w:t>不同</w:t>
      </w:r>
      <w:r w:rsidR="003433C9">
        <w:rPr>
          <w:rFonts w:hint="eastAsia"/>
        </w:rPr>
        <w:t>孔径</w:t>
      </w:r>
      <w:r w:rsidR="00FB6EA9">
        <w:rPr>
          <w:rFonts w:hint="eastAsia"/>
        </w:rPr>
        <w:t>的层合板。</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5B7C37">
        <w:rPr>
          <w:rFonts w:hint="eastAsia"/>
        </w:rPr>
        <w:t>图</w:t>
      </w:r>
      <w:r w:rsidR="005B7C37">
        <w:rPr>
          <w:rFonts w:hint="eastAsia"/>
        </w:rPr>
        <w:t>3.1</w:t>
      </w:r>
      <w:r w:rsidR="00677626" w:rsidRPr="00247FB2">
        <w:fldChar w:fldCharType="end"/>
      </w:r>
      <w:r w:rsidR="00D543D6" w:rsidRPr="00247FB2">
        <w:rPr>
          <w:rFonts w:hint="eastAsia"/>
        </w:rPr>
        <w:t>，</w:t>
      </w:r>
      <w:r w:rsidR="00FB6EA9" w:rsidRPr="00247FB2">
        <w:rPr>
          <w:rFonts w:hint="eastAsia"/>
        </w:rPr>
        <w:t>三种孔径</w:t>
      </w:r>
      <m:oMath>
        <m:r>
          <m:rPr>
            <m:sty m:val="p"/>
          </m:rP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FB6EA9" w:rsidRPr="00247FB2">
        <w:rPr>
          <w:rFonts w:hint="eastAsia"/>
        </w:rPr>
        <w:t>大开口层合板的总长为</w:t>
      </w:r>
      <w:r w:rsidR="00FB6EA9" w:rsidRPr="00247FB2">
        <w:rPr>
          <w:rFonts w:hint="eastAsia"/>
        </w:rPr>
        <w:t>240mm</w:t>
      </w:r>
      <w:r w:rsidR="00FB6EA9" w:rsidRPr="00247FB2">
        <w:rPr>
          <w:rFonts w:hint="eastAsia"/>
        </w:rPr>
        <w:t>，</w:t>
      </w:r>
      <w:r w:rsidR="00FB6EA9" w:rsidRPr="00247FB2">
        <w:t>宽为</w:t>
      </w:r>
      <w:r w:rsidR="00FB6EA9" w:rsidRPr="00247FB2">
        <w:rPr>
          <w:rFonts w:hint="eastAsia"/>
        </w:rPr>
        <w:t>16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E44957">
        <w:fldChar w:fldCharType="separate"/>
      </w:r>
      <w:r w:rsidR="00E44957">
        <w:rPr>
          <w:rFonts w:hint="eastAsia"/>
        </w:rPr>
        <w:t>图</w:t>
      </w:r>
      <w:r w:rsidR="00E44957">
        <w:rPr>
          <w:rFonts w:hint="eastAsia"/>
        </w:rPr>
        <w:t>3.2</w:t>
      </w:r>
      <w:r w:rsidR="00E44957">
        <w:fldChar w:fldCharType="end"/>
      </w:r>
      <w:r w:rsidR="00E44957">
        <w:t>所示</w:t>
      </w:r>
      <w:r w:rsidR="009A373B">
        <w:rPr>
          <w:rFonts w:hint="eastAsia"/>
        </w:rPr>
        <w:t>：</w:t>
      </w:r>
    </w:p>
    <w:p w14:paraId="5822E278" w14:textId="29789B83" w:rsidR="00825C44" w:rsidRPr="00247FB2" w:rsidRDefault="006B2A32" w:rsidP="006B2A32">
      <w:pPr>
        <w:spacing w:line="240" w:lineRule="auto"/>
        <w:ind w:firstLine="480"/>
        <w:jc w:val="center"/>
      </w:pPr>
      <w:r w:rsidRPr="00247FB2">
        <w:rPr>
          <w:noProof/>
        </w:rPr>
        <w:drawing>
          <wp:inline distT="0" distB="0" distL="0" distR="0" wp14:anchorId="4AC6B66B" wp14:editId="69AF7E87">
            <wp:extent cx="2857500" cy="180086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inline>
        </w:drawing>
      </w:r>
    </w:p>
    <w:p w14:paraId="4D56F786" w14:textId="2C5C0DA4" w:rsidR="00825C44" w:rsidRPr="00247FB2" w:rsidRDefault="00825C44" w:rsidP="00825C44">
      <w:pPr>
        <w:pStyle w:val="6"/>
        <w:ind w:firstLine="482"/>
        <w:jc w:val="center"/>
      </w:pPr>
      <w:bookmarkStart w:id="322" w:name="_Ref509925664"/>
      <w:r w:rsidRPr="00247FB2">
        <w:t>大开口复合材料层合板试件</w:t>
      </w:r>
      <w:bookmarkEnd w:id="322"/>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0C95F47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01A2E17E" w14:textId="77777777" w:rsidR="001E3F1A" w:rsidRPr="00247FB2" w:rsidRDefault="001E3F1A" w:rsidP="00273F78">
      <w:pPr>
        <w:pStyle w:val="6"/>
        <w:ind w:firstLine="482"/>
        <w:jc w:val="center"/>
      </w:pPr>
      <w:bookmarkStart w:id="323" w:name="_Ref510787061"/>
      <w:r w:rsidRPr="00247FB2">
        <w:t>大开孔层合板拉伸实验系统</w:t>
      </w:r>
      <w:bookmarkEnd w:id="323"/>
    </w:p>
    <w:p w14:paraId="216D9720" w14:textId="3F7CA494" w:rsidR="00A81A87" w:rsidRDefault="005D31CC" w:rsidP="00A81A87">
      <w:pPr>
        <w:ind w:firstLine="480"/>
      </w:pPr>
      <w:r>
        <w:rPr>
          <w:rFonts w:hint="eastAsia"/>
        </w:rPr>
        <w:t>本文中的实验</w:t>
      </w:r>
      <w:r w:rsidR="00C4377F">
        <w:rPr>
          <w:rFonts w:hint="eastAsia"/>
        </w:rPr>
        <w:t>使用</w:t>
      </w:r>
      <w:r>
        <w:rPr>
          <w:rFonts w:hint="eastAsia"/>
        </w:rPr>
        <w:t>WDW-</w:t>
      </w:r>
      <w:r>
        <w:t>200</w:t>
      </w:r>
      <w:r>
        <w:t>试验机对大开孔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光测法两种方法对</w:t>
      </w:r>
      <w:r w:rsidR="009C3EEC">
        <w:rPr>
          <w:rFonts w:hint="eastAsia"/>
        </w:rPr>
        <w:t>层合板中的应变进行测量</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的应变，</w:t>
      </w:r>
      <w:r w:rsidR="00AA1CF3">
        <w:rPr>
          <w:rFonts w:hint="eastAsia"/>
        </w:rPr>
        <w:t>应变片的阻值为</w:t>
      </w:r>
      <w:r w:rsidR="00AA1CF3">
        <w:rPr>
          <w:rFonts w:hint="eastAsia"/>
        </w:rPr>
        <w:t>120</w:t>
      </w:r>
      <w:r w:rsidR="00AA1CF3">
        <w:rPr>
          <w:rFonts w:hint="eastAsia"/>
        </w:rPr>
        <w:t>Ω</w:t>
      </w:r>
      <w:r w:rsidR="000E06DE">
        <w:rPr>
          <w:rFonts w:hint="eastAsia"/>
        </w:rPr>
        <w:t>，</w:t>
      </w:r>
      <w:r w:rsidR="00C810C2">
        <w:rPr>
          <w:rFonts w:hint="eastAsia"/>
        </w:rPr>
        <w:t>层合板的</w:t>
      </w:r>
      <w:r w:rsidR="00C810C2">
        <w:rPr>
          <w:rFonts w:hint="eastAsia"/>
        </w:rPr>
        <w:lastRenderedPageBreak/>
        <w:t>正反两面的</w:t>
      </w:r>
      <w:r w:rsidR="00812E0C">
        <w:rPr>
          <w:rFonts w:hint="eastAsia"/>
        </w:rPr>
        <w:t>应变片的布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812E0C">
        <w:rPr>
          <w:rFonts w:hint="eastAsia"/>
        </w:rPr>
        <w:t>图</w:t>
      </w:r>
      <w:r w:rsidR="00812E0C">
        <w:rPr>
          <w:rFonts w:hint="eastAsia"/>
        </w:rPr>
        <w:t>3.4</w:t>
      </w:r>
      <w:r w:rsidR="00812E0C">
        <w:fldChar w:fldCharType="end"/>
      </w:r>
      <w:r w:rsidR="00812E0C">
        <w:t>所示</w:t>
      </w:r>
      <w:r w:rsidR="00812E0C">
        <w:rPr>
          <w:rFonts w:hint="eastAsia"/>
        </w:rPr>
        <w:t>。</w:t>
      </w:r>
      <w:r w:rsidR="00424E6A">
        <w:rPr>
          <w:rFonts w:hint="eastAsia"/>
        </w:rPr>
        <w:t>在电测法方面，</w:t>
      </w:r>
      <w:r w:rsidR="00D71C17">
        <w:rPr>
          <w:rFonts w:hint="eastAsia"/>
        </w:rPr>
        <w:t>使用</w:t>
      </w:r>
      <w:r w:rsidR="00D71C17">
        <w:rPr>
          <w:rFonts w:hint="eastAsia"/>
        </w:rPr>
        <w:t>DIC</w:t>
      </w:r>
      <w:r w:rsidR="00D71C17">
        <w:rPr>
          <w:rFonts w:hint="eastAsia"/>
        </w:rPr>
        <w:t>设备</w:t>
      </w:r>
      <w:r w:rsidR="0022435B">
        <w:rPr>
          <w:rFonts w:hint="eastAsia"/>
        </w:rPr>
        <w:t>对拉伸过程中的应变进行测量，</w:t>
      </w:r>
      <w:r w:rsidR="0048413C">
        <w:rPr>
          <w:rFonts w:hint="eastAsia"/>
        </w:rPr>
        <w:t>如</w:t>
      </w:r>
      <w:r w:rsidR="0048413C">
        <w:fldChar w:fldCharType="begin"/>
      </w:r>
      <w:r w:rsidR="0048413C">
        <w:instrText xml:space="preserve"> </w:instrText>
      </w:r>
      <w:r w:rsidR="0048413C">
        <w:rPr>
          <w:rFonts w:hint="eastAsia"/>
        </w:rPr>
        <w:instrText>REF _Ref510787061 \r \h</w:instrText>
      </w:r>
      <w:r w:rsidR="0048413C">
        <w:instrText xml:space="preserve"> </w:instrText>
      </w:r>
      <w:r w:rsidR="0048413C">
        <w:fldChar w:fldCharType="separate"/>
      </w:r>
      <w:r w:rsidR="0048413C">
        <w:rPr>
          <w:rFonts w:hint="eastAsia"/>
        </w:rPr>
        <w:t>图</w:t>
      </w:r>
      <w:r w:rsidR="0048413C">
        <w:rPr>
          <w:rFonts w:hint="eastAsia"/>
        </w:rPr>
        <w:t>3.2</w:t>
      </w:r>
      <w:r w:rsidR="0048413C">
        <w:fldChar w:fldCharType="end"/>
      </w:r>
      <w:r w:rsidR="0048413C">
        <w:t>所示</w:t>
      </w:r>
      <w:r w:rsidR="0048413C">
        <w:rPr>
          <w:rFonts w:hint="eastAsia"/>
        </w:rPr>
        <w:t>，我们对层合板进行散斑处理，并且</w:t>
      </w:r>
      <w:r w:rsidR="0064619D">
        <w:rPr>
          <w:rFonts w:hint="eastAsia"/>
        </w:rPr>
        <w:t>使用配套的软件系统对</w:t>
      </w:r>
      <w:r w:rsidR="003162B7">
        <w:rPr>
          <w:rFonts w:hint="eastAsia"/>
        </w:rPr>
        <w:t>拍摄的图片进行分析，最终可以得到层合板在拉伸过程中的应变分布云图。</w:t>
      </w:r>
    </w:p>
    <w:p w14:paraId="48208FA8" w14:textId="2ADF884F" w:rsidR="00536557" w:rsidRDefault="00274177" w:rsidP="006A259A">
      <w:pPr>
        <w:ind w:firstLine="480"/>
      </w:pPr>
      <w:r>
        <w:t>拉伸实验系统如</w:t>
      </w:r>
      <w:r>
        <w:fldChar w:fldCharType="begin"/>
      </w:r>
      <w:r>
        <w:instrText xml:space="preserve"> REF _Ref510788269 \r \h </w:instrText>
      </w:r>
      <w:r>
        <w:fldChar w:fldCharType="separate"/>
      </w:r>
      <w:r>
        <w:rPr>
          <w:rFonts w:hint="eastAsia"/>
        </w:rPr>
        <w:t>图</w:t>
      </w:r>
      <w:r>
        <w:rPr>
          <w:rFonts w:hint="eastAsia"/>
        </w:rPr>
        <w:t>3.3</w:t>
      </w:r>
      <w:r>
        <w:fldChar w:fldCharType="end"/>
      </w:r>
      <w:r w:rsidR="00D957D2">
        <w:t>所示</w:t>
      </w:r>
      <w:r w:rsidR="00D957D2">
        <w:rPr>
          <w:rFonts w:hint="eastAsia"/>
        </w:rPr>
        <w:t>，</w:t>
      </w:r>
      <w:r w:rsidR="00F30A3C">
        <w:rPr>
          <w:rFonts w:hint="eastAsia"/>
        </w:rPr>
        <w:t>试验机拉伸加载的速度设置为每分钟</w:t>
      </w:r>
      <w:r w:rsidR="00F30A3C">
        <w:rPr>
          <w:rFonts w:hint="eastAsia"/>
        </w:rPr>
        <w:t>0.4mm</w:t>
      </w:r>
      <w:r w:rsidR="00F30A3C">
        <w:rPr>
          <w:rFonts w:hint="eastAsia"/>
        </w:rPr>
        <w:t>。</w:t>
      </w:r>
      <w:r w:rsidR="004D20E7">
        <w:rPr>
          <w:rFonts w:hint="eastAsia"/>
        </w:rPr>
        <w:t>应变仪测试的频率为</w:t>
      </w:r>
      <w:r w:rsidR="004D20E7">
        <w:rPr>
          <w:rFonts w:hint="eastAsia"/>
        </w:rPr>
        <w:t>2</w:t>
      </w:r>
      <w:r w:rsidR="00F978DC">
        <w:rPr>
          <w:rFonts w:hint="eastAsia"/>
        </w:rPr>
        <w:t>秒</w:t>
      </w:r>
      <w:r w:rsidR="004D20E7">
        <w:rPr>
          <w:rFonts w:hint="eastAsia"/>
        </w:rPr>
        <w:t>/</w:t>
      </w:r>
      <w:r w:rsidR="004D20E7">
        <w:rPr>
          <w:rFonts w:hint="eastAsia"/>
        </w:rPr>
        <w:t>次；</w:t>
      </w:r>
      <w:r w:rsidR="00610DFC">
        <w:rPr>
          <w:rFonts w:hint="eastAsia"/>
        </w:rPr>
        <w:t>试验机由</w:t>
      </w:r>
      <w:r w:rsidR="00610DFC">
        <w:rPr>
          <w:rFonts w:hint="eastAsia"/>
        </w:rPr>
        <w:t>0N</w:t>
      </w:r>
      <w:r w:rsidR="00610DFC">
        <w:rPr>
          <w:rFonts w:hint="eastAsia"/>
        </w:rPr>
        <w:t>载荷开始加载，直至层合板</w:t>
      </w:r>
      <w:r w:rsidR="009039F8">
        <w:rPr>
          <w:rFonts w:hint="eastAsia"/>
        </w:rPr>
        <w:t>彻底的失效，由试验机可以得到</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6FCF15A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5091C8E" w:rsidR="00825C44" w:rsidRPr="00247FB2" w:rsidRDefault="00825C44" w:rsidP="00F93481">
      <w:pPr>
        <w:pStyle w:val="6"/>
        <w:ind w:firstLine="482"/>
        <w:jc w:val="center"/>
      </w:pPr>
      <w:bookmarkStart w:id="324" w:name="_Ref510788269"/>
      <w:r w:rsidRPr="00247FB2">
        <w:t>大开孔层合板拉伸实验系统</w:t>
      </w:r>
      <w:bookmarkEnd w:id="324"/>
    </w:p>
    <w:p w14:paraId="497C9E3A" w14:textId="77777777" w:rsidR="00035280" w:rsidRDefault="00035280" w:rsidP="00035280">
      <w:pPr>
        <w:spacing w:line="240" w:lineRule="auto"/>
        <w:ind w:firstLine="480"/>
      </w:pPr>
    </w:p>
    <w:p w14:paraId="4CCEFA93" w14:textId="1645AAE2" w:rsidR="00035280" w:rsidRDefault="00035280" w:rsidP="00035280">
      <w:pPr>
        <w:spacing w:line="240" w:lineRule="auto"/>
        <w:ind w:firstLine="480"/>
        <w:jc w:val="center"/>
      </w:pPr>
      <w:r w:rsidRPr="00035280">
        <w:rPr>
          <w:noProof/>
        </w:rPr>
        <w:drawing>
          <wp:inline distT="0" distB="0" distL="0" distR="0" wp14:anchorId="09B957C7" wp14:editId="767F4F08">
            <wp:extent cx="1739225" cy="2397310"/>
            <wp:effectExtent l="0" t="0" r="0" b="3175"/>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8"/>
                    <a:stretch>
                      <a:fillRect/>
                    </a:stretch>
                  </pic:blipFill>
                  <pic:spPr>
                    <a:xfrm>
                      <a:off x="0" y="0"/>
                      <a:ext cx="1739225" cy="2397310"/>
                    </a:xfrm>
                    <a:prstGeom prst="rect">
                      <a:avLst/>
                    </a:prstGeom>
                  </pic:spPr>
                </pic:pic>
              </a:graphicData>
            </a:graphic>
          </wp:inline>
        </w:drawing>
      </w:r>
    </w:p>
    <w:p w14:paraId="487E14B6" w14:textId="70B5A161" w:rsidR="00035280" w:rsidRDefault="00907343" w:rsidP="00EE41CD">
      <w:pPr>
        <w:pStyle w:val="6"/>
        <w:ind w:firstLine="482"/>
        <w:jc w:val="center"/>
      </w:pPr>
      <w:bookmarkStart w:id="325" w:name="_Ref510787472"/>
      <w:r>
        <w:t>测试层合板的应变片分布</w:t>
      </w:r>
      <w:bookmarkEnd w:id="325"/>
    </w:p>
    <w:p w14:paraId="2E40C167" w14:textId="46977E0C" w:rsidR="00416A81" w:rsidRPr="00247FB2" w:rsidRDefault="00867117" w:rsidP="00416A81">
      <w:pPr>
        <w:pStyle w:val="2"/>
        <w:rPr>
          <w:color w:val="000000" w:themeColor="text1"/>
        </w:rPr>
      </w:pPr>
      <w:bookmarkStart w:id="326" w:name="_Toc51105056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26"/>
    </w:p>
    <w:p w14:paraId="73871A61" w14:textId="0CBC71F0" w:rsidR="00052653" w:rsidRPr="00247FB2" w:rsidRDefault="00052653" w:rsidP="004C00DA">
      <w:pPr>
        <w:pStyle w:val="3"/>
      </w:pPr>
      <w:bookmarkStart w:id="327" w:name="_Toc511050566"/>
      <w:r w:rsidRPr="00247FB2">
        <w:t>破坏载荷分析</w:t>
      </w:r>
      <w:bookmarkEnd w:id="327"/>
    </w:p>
    <w:p w14:paraId="45EF3EFE" w14:textId="36124BBD" w:rsidR="00416A81" w:rsidRDefault="00766CD7" w:rsidP="002A03AF">
      <w:pPr>
        <w:ind w:firstLine="480"/>
      </w:pPr>
      <w:r>
        <w:rPr>
          <w:rFonts w:hint="eastAsia"/>
        </w:rPr>
        <w:t>通过试验机可以得到</w:t>
      </w:r>
      <w:r w:rsidR="001E7C4D">
        <w:rPr>
          <w:rFonts w:hint="eastAsia"/>
        </w:rPr>
        <w:t>拉伸过程中的</w:t>
      </w:r>
      <w:r w:rsidR="00774499">
        <w:rPr>
          <w:rFonts w:hint="eastAsia"/>
        </w:rPr>
        <w:t>位移</w:t>
      </w:r>
      <w:r w:rsidR="001E7C4D">
        <w:rPr>
          <w:rFonts w:hint="eastAsia"/>
        </w:rPr>
        <w:t>载荷曲线</w:t>
      </w:r>
      <w:r>
        <w:rPr>
          <w:rFonts w:hint="eastAsia"/>
        </w:rPr>
        <w:t>，</w:t>
      </w:r>
      <w:r w:rsidR="00CC00BA">
        <w:rPr>
          <w:rFonts w:hint="eastAsia"/>
        </w:rPr>
        <w:t>三种孔径的各铺层大开孔层合板的位移载荷曲线如</w:t>
      </w:r>
      <w:r w:rsidR="00CC00BA">
        <w:fldChar w:fldCharType="begin"/>
      </w:r>
      <w:r w:rsidR="00CC00BA">
        <w:instrText xml:space="preserve"> </w:instrText>
      </w:r>
      <w:r w:rsidR="00CC00BA">
        <w:rPr>
          <w:rFonts w:hint="eastAsia"/>
        </w:rPr>
        <w:instrText>REF _Ref510789489 \r \h</w:instrText>
      </w:r>
      <w:r w:rsidR="00CC00BA">
        <w:instrText xml:space="preserve"> </w:instrText>
      </w:r>
      <w:r w:rsidR="00CC00BA">
        <w:fldChar w:fldCharType="separate"/>
      </w:r>
      <w:r w:rsidR="00CC00BA">
        <w:rPr>
          <w:rFonts w:hint="eastAsia"/>
        </w:rPr>
        <w:t>图</w:t>
      </w:r>
      <w:r w:rsidR="00CC00BA">
        <w:rPr>
          <w:rFonts w:hint="eastAsia"/>
        </w:rPr>
        <w:t>3.5</w:t>
      </w:r>
      <w:r w:rsidR="00CC00BA">
        <w:fldChar w:fldCharType="end"/>
      </w:r>
      <w:r w:rsidR="00CC00BA">
        <w:t>所示</w:t>
      </w:r>
      <w:r w:rsidR="00CC00BA">
        <w:rPr>
          <w:rFonts w:hint="eastAsia"/>
        </w:rPr>
        <w:t>，</w:t>
      </w:r>
      <w:r w:rsidR="00910157">
        <w:rPr>
          <w:rFonts w:hint="eastAsia"/>
        </w:rPr>
        <w:t>由图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4A1EDE">
        <w:rPr>
          <w:rFonts w:hint="eastAsia"/>
        </w:rPr>
        <w:t>层合板在单向拉伸在拉伸载荷下</w:t>
      </w:r>
      <w:r w:rsidR="00586858">
        <w:rPr>
          <w:rFonts w:hint="eastAsia"/>
        </w:rPr>
        <w:t>的失效过程</w:t>
      </w:r>
      <w:r w:rsidR="005F0A42">
        <w:rPr>
          <w:rFonts w:hint="eastAsia"/>
        </w:rPr>
        <w:t>属于</w:t>
      </w:r>
      <w:r w:rsidR="00586858">
        <w:rPr>
          <w:rFonts w:hint="eastAsia"/>
        </w:rPr>
        <w:t>脆性断裂</w:t>
      </w:r>
      <w:r w:rsidR="004A1EDE">
        <w:rPr>
          <w:rFonts w:hint="eastAsia"/>
        </w:rPr>
        <w:t>，根据这些曲线，可以得到层合板的极限载荷，三种孔径的不同铺层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9B133A">
        <w:rPr>
          <w:rFonts w:hint="eastAsia"/>
        </w:rPr>
        <w:t>图</w:t>
      </w:r>
      <w:r w:rsidR="009B133A">
        <w:rPr>
          <w:rFonts w:hint="eastAsia"/>
        </w:rPr>
        <w:t>3.6</w:t>
      </w:r>
      <w:r w:rsidR="009B133A">
        <w:fldChar w:fldCharType="end"/>
      </w:r>
      <w:r w:rsidR="00183B60">
        <w:t>所示</w:t>
      </w:r>
      <w:r w:rsidR="00183B60">
        <w:rPr>
          <w:rFonts w:hint="eastAsia"/>
        </w:rPr>
        <w:t>。</w:t>
      </w:r>
    </w:p>
    <w:p w14:paraId="3A98313B" w14:textId="77777777" w:rsidR="00737506" w:rsidRDefault="00737506" w:rsidP="00675565">
      <w:pPr>
        <w:spacing w:line="240" w:lineRule="auto"/>
        <w:ind w:firstLineChars="0" w:firstLine="0"/>
      </w:pP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0D07E750">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Default="000C045B" w:rsidP="002044F4">
      <w:pPr>
        <w:spacing w:line="240" w:lineRule="auto"/>
        <w:ind w:firstLineChars="1500" w:firstLine="3600"/>
        <w:jc w:val="left"/>
      </w:pPr>
      <w:r>
        <w:rPr>
          <w:rFonts w:hint="eastAsia"/>
        </w:rPr>
        <w:t>(</w:t>
      </w:r>
      <w:r>
        <w:t>a</w:t>
      </w:r>
      <w:r>
        <w:rPr>
          <w:rFonts w:hint="eastAsia"/>
        </w:rPr>
        <w:t>)</w:t>
      </w:r>
      <w:r>
        <w:t xml:space="preserve"> </w:t>
      </w:r>
      <w:r w:rsidR="00DE26E3">
        <w:rPr>
          <w:rFonts w:hint="eastAsia"/>
        </w:rPr>
        <w:t>孔径</w:t>
      </w:r>
      <w:r w:rsidR="00DE26E3">
        <w:rPr>
          <w:rFonts w:hint="eastAsia"/>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03418FDA">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053862FC">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Default="00121985" w:rsidP="00121985">
      <w:pPr>
        <w:spacing w:line="240" w:lineRule="auto"/>
        <w:ind w:firstLineChars="550" w:firstLine="1320"/>
      </w:pPr>
      <w:r>
        <w:rPr>
          <w:rFonts w:hint="eastAsia"/>
        </w:rPr>
        <w:t>(</w:t>
      </w:r>
      <w:r>
        <w:t>b</w:t>
      </w:r>
      <w:r>
        <w:rPr>
          <w:rFonts w:hint="eastAsia"/>
        </w:rPr>
        <w:t>)</w:t>
      </w:r>
      <w:r>
        <w:t xml:space="preserve"> </w:t>
      </w:r>
      <w:r w:rsidR="00C74162">
        <w:rPr>
          <w:rFonts w:hint="eastAsia"/>
        </w:rPr>
        <w:t>孔径</w:t>
      </w:r>
      <w:r>
        <w:rPr>
          <w:rFonts w:hint="eastAsia"/>
        </w:rPr>
        <w:t>8</w:t>
      </w:r>
      <w:r w:rsidR="00C74162">
        <w:rPr>
          <w:rFonts w:hint="eastAsia"/>
        </w:rPr>
        <w:t>0mm</w:t>
      </w:r>
      <w:r w:rsidR="000C045B">
        <w:t xml:space="preserve">              </w:t>
      </w:r>
      <w:r w:rsidR="007F1CEC">
        <w:t xml:space="preserve">   </w:t>
      </w:r>
      <w:r w:rsidR="000C045B">
        <w:t xml:space="preserve">     </w:t>
      </w:r>
      <w:r w:rsidR="000C045B">
        <w:rPr>
          <w:rFonts w:hint="eastAsia"/>
        </w:rPr>
        <w:t>(</w:t>
      </w:r>
      <w:r w:rsidR="004F4C7F">
        <w:t>c</w:t>
      </w:r>
      <w:r w:rsidR="000C045B">
        <w:rPr>
          <w:rFonts w:hint="eastAsia"/>
        </w:rPr>
        <w:t>)</w:t>
      </w:r>
      <w:r>
        <w:t xml:space="preserve"> </w:t>
      </w:r>
      <w:r w:rsidR="000C045B">
        <w:rPr>
          <w:rFonts w:hint="eastAsia"/>
        </w:rPr>
        <w:t>孔径</w:t>
      </w:r>
      <w:r>
        <w:rPr>
          <w:rFonts w:hint="eastAsia"/>
        </w:rPr>
        <w:t>10</w:t>
      </w:r>
      <w:r w:rsidR="000C045B">
        <w:rPr>
          <w:rFonts w:hint="eastAsia"/>
        </w:rPr>
        <w:t>0mm</w:t>
      </w:r>
    </w:p>
    <w:p w14:paraId="7F80CBEE" w14:textId="786B90A9" w:rsidR="00A56B90" w:rsidRDefault="00EB3C83" w:rsidP="00A56B90">
      <w:pPr>
        <w:pStyle w:val="6"/>
        <w:ind w:firstLine="482"/>
        <w:jc w:val="center"/>
      </w:pPr>
      <w:bookmarkStart w:id="328" w:name="_Ref510789489"/>
      <w:bookmarkStart w:id="329" w:name="OLE_LINK245"/>
      <w:r>
        <w:t>三种</w:t>
      </w:r>
      <w:r w:rsidR="00520BFB">
        <w:t>孔径</w:t>
      </w:r>
      <w:r w:rsidR="00D53AD0">
        <w:t>的</w:t>
      </w:r>
      <w:r>
        <w:t>各铺层</w:t>
      </w:r>
      <w:r w:rsidR="00520BFB">
        <w:t>大开孔层合板的位移载荷曲线</w:t>
      </w:r>
      <w:bookmarkEnd w:id="328"/>
    </w:p>
    <w:bookmarkEnd w:id="329"/>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1F9E26FD" w14:textId="77777777" w:rsidR="00737506" w:rsidRDefault="00737506" w:rsidP="002A03AF">
      <w:pPr>
        <w:ind w:firstLine="480"/>
      </w:pPr>
    </w:p>
    <w:p w14:paraId="114A76EE" w14:textId="77777777" w:rsidR="00737506" w:rsidRDefault="00737506" w:rsidP="002A03AF">
      <w:pPr>
        <w:ind w:firstLine="480"/>
      </w:pPr>
    </w:p>
    <w:p w14:paraId="70C132B8" w14:textId="77777777" w:rsidR="00737506" w:rsidRDefault="00737506" w:rsidP="004A1EDE">
      <w:pPr>
        <w:spacing w:line="240" w:lineRule="auto"/>
        <w:ind w:firstLine="480"/>
      </w:pPr>
    </w:p>
    <w:p w14:paraId="3EC3A7C4" w14:textId="0864F3D5" w:rsidR="00737506" w:rsidRDefault="004A1EDE" w:rsidP="004A1EDE">
      <w:pPr>
        <w:spacing w:line="240" w:lineRule="auto"/>
        <w:ind w:firstLine="480"/>
        <w:jc w:val="center"/>
      </w:pPr>
      <w:r>
        <w:rPr>
          <w:noProof/>
        </w:rPr>
        <w:drawing>
          <wp:inline distT="0" distB="0" distL="0" distR="0" wp14:anchorId="23EAF61E" wp14:editId="5F3A0748">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30" w:name="_Ref510791031"/>
      <w:bookmarkStart w:id="331" w:name="OLE_LINK246"/>
      <w:r>
        <w:t>三种孔径的各铺层大开孔层合板的</w:t>
      </w:r>
      <w:r w:rsidR="00E475A1">
        <w:t>极限载荷</w:t>
      </w:r>
      <w:bookmarkEnd w:id="330"/>
    </w:p>
    <w:bookmarkEnd w:id="331"/>
    <w:p w14:paraId="7DB77C1E" w14:textId="7E16E488" w:rsidR="00BD0CD2" w:rsidRDefault="00F5305E" w:rsidP="00E15389">
      <w:pPr>
        <w:ind w:firstLineChars="0" w:firstLine="420"/>
        <w:jc w:val="left"/>
      </w:pPr>
      <w:r>
        <w:rPr>
          <w:rFonts w:hint="eastAsia"/>
        </w:rPr>
        <w:t>通过</w:t>
      </w:r>
      <w:r>
        <w:fldChar w:fldCharType="begin"/>
      </w:r>
      <w:r>
        <w:instrText xml:space="preserve"> </w:instrText>
      </w:r>
      <w:r>
        <w:rPr>
          <w:rFonts w:hint="eastAsia"/>
        </w:rPr>
        <w:instrText>REF _Ref510791031 \r \h</w:instrText>
      </w:r>
      <w:r>
        <w:instrText xml:space="preserve"> </w:instrText>
      </w:r>
      <w:r>
        <w:fldChar w:fldCharType="separate"/>
      </w:r>
      <w:r>
        <w:rPr>
          <w:rFonts w:hint="eastAsia"/>
        </w:rPr>
        <w:t>图</w:t>
      </w:r>
      <w:r>
        <w:rPr>
          <w:rFonts w:hint="eastAsia"/>
        </w:rPr>
        <w:t>3.6</w:t>
      </w:r>
      <w:r>
        <w:fldChar w:fldCharType="end"/>
      </w:r>
      <w:r>
        <w:t>中的极限载荷值可以看出</w:t>
      </w:r>
      <w:r>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sidR="00A3586D">
        <w:rPr>
          <w:rFonts w:hint="eastAsia"/>
        </w:rPr>
        <w:t>铺层</w:t>
      </w:r>
      <w:r w:rsidR="000F5288">
        <w:rPr>
          <w:rFonts w:hint="eastAsia"/>
        </w:rPr>
        <w:t>。</w:t>
      </w:r>
      <w:r w:rsidR="00A3586D">
        <w:rPr>
          <w:rFonts w:hint="eastAsia"/>
        </w:rPr>
        <w:t>可以总结出，</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1F4C4A">
        <w:rPr>
          <w:rFonts w:hint="eastAsia"/>
        </w:rPr>
        <w:t>，也就是说纤维</w:t>
      </w:r>
      <w:r w:rsidR="004F4C60">
        <w:rPr>
          <w:rFonts w:hint="eastAsia"/>
        </w:rPr>
        <w:t>在</w:t>
      </w:r>
      <w:r w:rsidR="004B4AC5">
        <w:rPr>
          <w:rFonts w:hint="eastAsia"/>
        </w:rPr>
        <w:t>复合材料中</w:t>
      </w:r>
      <w:r w:rsidR="004F4C60">
        <w:rPr>
          <w:rFonts w:hint="eastAsia"/>
        </w:rPr>
        <w:t>将</w:t>
      </w:r>
      <w:r w:rsidR="004B4AC5">
        <w:rPr>
          <w:rFonts w:hint="eastAsia"/>
        </w:rPr>
        <w:t>承受</w:t>
      </w:r>
      <w:r w:rsidR="004F4C60">
        <w:rPr>
          <w:rFonts w:hint="eastAsia"/>
        </w:rPr>
        <w:t>大部分</w:t>
      </w:r>
      <w:r w:rsidR="004B4AC5">
        <w:rPr>
          <w:rFonts w:hint="eastAsia"/>
        </w:rPr>
        <w:t>载荷</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32" w:name="_Toc511050567"/>
      <w:r w:rsidRPr="00247FB2">
        <w:t>DIC</w:t>
      </w:r>
      <w:r w:rsidRPr="00247FB2">
        <w:t>结果</w:t>
      </w:r>
      <w:r w:rsidR="004C00DA" w:rsidRPr="00247FB2">
        <w:t>分析</w:t>
      </w:r>
      <w:bookmarkEnd w:id="332"/>
    </w:p>
    <w:p w14:paraId="7905C517" w14:textId="4800BE89" w:rsidR="002A42A8" w:rsidRDefault="00D43A2F" w:rsidP="000B0823">
      <w:pPr>
        <w:ind w:firstLine="480"/>
      </w:pPr>
      <w:r>
        <w:rPr>
          <w:rFonts w:hint="eastAsia"/>
        </w:rPr>
        <w:t>为了得到</w:t>
      </w:r>
      <w:r w:rsidR="003D1F76">
        <w:rPr>
          <w:rFonts w:hint="eastAsia"/>
        </w:rPr>
        <w:t>大开孔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r w:rsidR="000023B9">
        <w:t>设备对层合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221263">
        <w:rPr>
          <w:rFonts w:hint="eastAsia"/>
        </w:rPr>
        <w:t>图</w:t>
      </w:r>
      <w:r w:rsidR="00221263">
        <w:rPr>
          <w:rFonts w:hint="eastAsia"/>
        </w:rPr>
        <w:t>3.7</w:t>
      </w:r>
      <w:r w:rsidR="00221263">
        <w:fldChar w:fldCharType="end"/>
      </w:r>
      <w:r w:rsidR="00221263">
        <w:t>展示了分别使用</w:t>
      </w:r>
      <w:r w:rsidR="00221263">
        <w:rPr>
          <w:rFonts w:hint="eastAsia"/>
        </w:rPr>
        <w:t>应变仪测试，</w:t>
      </w:r>
      <w:r w:rsidR="00221263">
        <w:rPr>
          <w:rFonts w:hint="eastAsia"/>
        </w:rPr>
        <w:t>DIC</w:t>
      </w:r>
      <w:r w:rsidR="00221263">
        <w:rPr>
          <w:rFonts w:hint="eastAsia"/>
        </w:rPr>
        <w:t>测试以及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CF2A81">
        <w:rPr>
          <w:rFonts w:hint="eastAsia"/>
        </w:rPr>
        <w:t>图</w:t>
      </w:r>
      <w:r w:rsidR="00CF2A81">
        <w:rPr>
          <w:rFonts w:hint="eastAsia"/>
        </w:rPr>
        <w:t>3.4</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lastRenderedPageBreak/>
        <w:drawing>
          <wp:inline distT="0" distB="0" distL="0" distR="0" wp14:anchorId="7021BDF7" wp14:editId="50364CA8">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3E7E7B07" w:rsidR="00406064" w:rsidRDefault="00A77995" w:rsidP="00406064">
      <w:pPr>
        <w:pStyle w:val="6"/>
        <w:ind w:firstLine="482"/>
        <w:jc w:val="center"/>
      </w:pPr>
      <w:bookmarkStart w:id="333" w:name="_Ref510795871"/>
      <w:bookmarkStart w:id="334" w:name="OLE_LINK299"/>
      <w:bookmarkStart w:id="335" w:name="OLE_LINK300"/>
      <w:r>
        <w:rPr>
          <w:rFonts w:hint="eastAsia"/>
        </w:rPr>
        <w:t>应变仪测试，</w:t>
      </w:r>
      <w:r>
        <w:rPr>
          <w:rFonts w:hint="eastAsia"/>
        </w:rPr>
        <w:t>DIC</w:t>
      </w:r>
      <w:r>
        <w:rPr>
          <w:rFonts w:hint="eastAsia"/>
        </w:rPr>
        <w:t>测试以及模拟得到的应变对比</w:t>
      </w:r>
      <w:bookmarkEnd w:id="333"/>
    </w:p>
    <w:bookmarkEnd w:id="334"/>
    <w:bookmarkEnd w:id="335"/>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10D6F820">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5FF89731">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5"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728D48F1">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6"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07775A5C" w:rsidR="00EA51C6" w:rsidRDefault="008C17B6" w:rsidP="006A2BE5">
      <w:pPr>
        <w:spacing w:line="240" w:lineRule="auto"/>
        <w:ind w:firstLineChars="0" w:firstLine="0"/>
        <w:jc w:val="center"/>
      </w:pPr>
      <w:bookmarkStart w:id="336" w:name="OLE_LINK247"/>
      <w:bookmarkStart w:id="337" w:name="OLE_LINK298"/>
      <w:r>
        <w:t xml:space="preserve"> </w:t>
      </w:r>
      <w:bookmarkStart w:id="338" w:name="OLE_LINK303"/>
      <w:bookmarkStart w:id="339" w:name="OLE_LINK304"/>
      <w:r w:rsidR="00D109B7">
        <w:rPr>
          <w:rFonts w:hint="eastAsia"/>
        </w:rPr>
        <w:t>[</w:t>
      </w:r>
      <w:r w:rsidR="00D109B7">
        <w:t>0</w:t>
      </w:r>
      <w:r w:rsidR="00D109B7">
        <w:rPr>
          <w:rFonts w:hint="eastAsia"/>
        </w:rPr>
        <w:t>]</w:t>
      </w:r>
      <w:r w:rsidR="00D109B7" w:rsidRPr="00D109B7">
        <w:rPr>
          <w:vertAlign w:val="subscript"/>
        </w:rPr>
        <w:t>8</w:t>
      </w:r>
      <w:bookmarkEnd w:id="336"/>
      <w:r w:rsidR="00D109B7">
        <w:rPr>
          <w:vertAlign w:val="subscript"/>
        </w:rPr>
        <w:t xml:space="preserve">         </w:t>
      </w:r>
      <w:r w:rsidR="00373BF8">
        <w:rPr>
          <w:vertAlign w:val="subscript"/>
        </w:rPr>
        <w:t xml:space="preserve">                              </w:t>
      </w:r>
      <w:r w:rsidR="00D109B7">
        <w:rPr>
          <w:vertAlign w:val="subscript"/>
        </w:rPr>
        <w:t xml:space="preserve"> </w:t>
      </w:r>
      <w:r w:rsidR="00D109B7">
        <w:rPr>
          <w:rFonts w:hint="eastAsia"/>
        </w:rPr>
        <w:t>[</w:t>
      </w:r>
      <w:r w:rsidR="00D109B7">
        <w:t>0</w:t>
      </w:r>
      <w:r w:rsidR="00373BF8">
        <w:t>/90</w:t>
      </w:r>
      <w:r w:rsidR="00D109B7">
        <w:rPr>
          <w:rFonts w:hint="eastAsia"/>
        </w:rPr>
        <w:t>]</w:t>
      </w:r>
      <w:r w:rsidR="00987A6E">
        <w:rPr>
          <w:vertAlign w:val="subscript"/>
        </w:rPr>
        <w:t>2S</w:t>
      </w:r>
    </w:p>
    <w:bookmarkEnd w:id="337"/>
    <w:bookmarkEnd w:id="338"/>
    <w:bookmarkEnd w:id="339"/>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7E02B8F4">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7"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48CB0B2">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8"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3BF4C791" w:rsidR="00EC2AF9" w:rsidRDefault="003E3F29" w:rsidP="00EC2AF9">
      <w:pPr>
        <w:spacing w:line="240" w:lineRule="auto"/>
        <w:ind w:firstLineChars="0" w:firstLine="0"/>
        <w:jc w:val="center"/>
      </w:pPr>
      <w:r>
        <w:t xml:space="preserve">    </w:t>
      </w:r>
      <w:bookmarkStart w:id="340" w:name="OLE_LINK305"/>
      <w:bookmarkStart w:id="341" w:name="OLE_LINK306"/>
      <w:r>
        <w:t xml:space="preserve"> </w:t>
      </w:r>
      <w:r w:rsidR="00EC2AF9">
        <w:rPr>
          <w:rFonts w:hint="eastAsia"/>
        </w:rPr>
        <w:t>[</w:t>
      </w:r>
      <w:r w:rsidR="00EC2AF9">
        <w:t>±45</w:t>
      </w:r>
      <w:r w:rsidR="00EC2AF9">
        <w:rPr>
          <w:rFonts w:hint="eastAsia"/>
        </w:rPr>
        <w:t>]</w:t>
      </w:r>
      <w:r w:rsidR="00987A6E">
        <w:rPr>
          <w:vertAlign w:val="subscript"/>
        </w:rPr>
        <w:t>2S</w:t>
      </w:r>
      <w:r w:rsidR="00EC2AF9">
        <w:rPr>
          <w:vertAlign w:val="subscript"/>
        </w:rPr>
        <w:t xml:space="preserve">                     </w:t>
      </w:r>
      <w:r>
        <w:rPr>
          <w:vertAlign w:val="subscript"/>
        </w:rPr>
        <w:t xml:space="preserve">       </w:t>
      </w:r>
      <w:r w:rsidR="00EC2AF9">
        <w:rPr>
          <w:vertAlign w:val="subscript"/>
        </w:rPr>
        <w:t xml:space="preserve">       </w:t>
      </w:r>
      <w:r w:rsidR="00EC2AF9">
        <w:rPr>
          <w:rFonts w:hint="eastAsia"/>
        </w:rPr>
        <w:t>[</w:t>
      </w:r>
      <w:r w:rsidR="00EC2AF9">
        <w:t>0/90</w:t>
      </w:r>
      <w:r w:rsidR="000D0E92">
        <w:rPr>
          <w:rFonts w:hint="eastAsia"/>
        </w:rPr>
        <w:t>/</w:t>
      </w:r>
      <w:r w:rsidR="000D0E92">
        <w:rPr>
          <w:rFonts w:hint="eastAsia"/>
        </w:rPr>
        <w:t>±</w:t>
      </w:r>
      <w:r w:rsidR="000D0E92">
        <w:rPr>
          <w:rFonts w:hint="eastAsia"/>
        </w:rPr>
        <w:t>45</w:t>
      </w:r>
      <w:r w:rsidR="00EC2AF9">
        <w:rPr>
          <w:rFonts w:hint="eastAsia"/>
        </w:rPr>
        <w:t>]</w:t>
      </w:r>
      <w:r w:rsidR="000D0E92">
        <w:rPr>
          <w:vertAlign w:val="subscript"/>
        </w:rPr>
        <w:t>S</w:t>
      </w:r>
    </w:p>
    <w:p w14:paraId="78EA103D" w14:textId="3A049756" w:rsidR="00B606FD" w:rsidRDefault="00533C8D" w:rsidP="00B606FD">
      <w:pPr>
        <w:pStyle w:val="6"/>
        <w:ind w:firstLine="482"/>
        <w:jc w:val="center"/>
      </w:pPr>
      <w:bookmarkStart w:id="342" w:name="_Ref510796791"/>
      <w:bookmarkStart w:id="343" w:name="OLE_LINK301"/>
      <w:bookmarkStart w:id="344" w:name="OLE_LINK302"/>
      <w:bookmarkEnd w:id="340"/>
      <w:bookmarkEnd w:id="341"/>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42"/>
      <w:bookmarkEnd w:id="343"/>
    </w:p>
    <w:bookmarkEnd w:id="344"/>
    <w:p w14:paraId="6AA1E2F6" w14:textId="038A429D" w:rsidR="00EA51C6" w:rsidRDefault="00426AE9" w:rsidP="00533C8D">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Pr>
          <w:rFonts w:hint="eastAsia"/>
        </w:rPr>
        <w:t>图</w:t>
      </w:r>
      <w:r>
        <w:rPr>
          <w:rFonts w:hint="eastAsia"/>
        </w:rPr>
        <w:t>3.8</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lastRenderedPageBreak/>
        <w:t>云图</w:t>
      </w:r>
      <w:r w:rsidR="007B3BD5">
        <w:rPr>
          <w:rFonts w:hint="eastAsia"/>
          <w:bCs/>
          <w:sz w:val="22"/>
        </w:rPr>
        <w:t>，</w:t>
      </w:r>
      <w:r w:rsidR="007B3BD5">
        <w:rPr>
          <w:rFonts w:hint="eastAsia"/>
          <w:bCs/>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绘制出</w:t>
      </w:r>
      <w:r w:rsidR="004B2C99">
        <w:rPr>
          <w:rFonts w:hint="eastAsia"/>
          <w:bCs/>
        </w:rPr>
        <w:t>各铺层和各孔径在单向拉伸载荷下的应力集中系数测试值，</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930A48">
        <w:rPr>
          <w:rFonts w:hint="eastAsia"/>
          <w:bCs/>
        </w:rPr>
        <w:t>图</w:t>
      </w:r>
      <w:r w:rsidR="00930A48">
        <w:rPr>
          <w:rFonts w:hint="eastAsia"/>
          <w:bCs/>
        </w:rPr>
        <w:t>3.9</w:t>
      </w:r>
      <w:r w:rsidR="00930A48">
        <w:rPr>
          <w:bCs/>
        </w:rPr>
        <w:fldChar w:fldCharType="end"/>
      </w:r>
      <w:r w:rsidR="00930A48">
        <w:rPr>
          <w:bCs/>
        </w:rPr>
        <w:t>所示</w:t>
      </w:r>
      <w:r w:rsidR="00930A48">
        <w:rPr>
          <w:rFonts w:hint="eastAsia"/>
          <w:bCs/>
        </w:rPr>
        <w:t>，</w:t>
      </w:r>
      <w:r w:rsidR="006E2986">
        <w:rPr>
          <w:rFonts w:hint="eastAsia"/>
          <w:bCs/>
        </w:rPr>
        <w:t>显然，当开孔的孔径越大时，</w:t>
      </w:r>
      <w:r w:rsidR="00927742">
        <w:rPr>
          <w:rFonts w:hint="eastAsia"/>
          <w:bCs/>
        </w:rPr>
        <w:t>应力集中系数也变得越大。</w:t>
      </w:r>
    </w:p>
    <w:p w14:paraId="1F516331" w14:textId="77777777" w:rsidR="004B5CC3" w:rsidRDefault="004B5CC3" w:rsidP="00930A48">
      <w:pPr>
        <w:ind w:firstLineChars="0" w:firstLine="0"/>
      </w:pPr>
    </w:p>
    <w:p w14:paraId="7F845BE2" w14:textId="77777777" w:rsidR="00F50F59" w:rsidRDefault="00F50F59" w:rsidP="00241162">
      <w:pPr>
        <w:spacing w:line="240" w:lineRule="auto"/>
        <w:ind w:firstLineChars="0" w:firstLine="0"/>
      </w:pPr>
    </w:p>
    <w:p w14:paraId="10571623" w14:textId="0A9AFDBD" w:rsidR="004B5CC3" w:rsidRDefault="00F50F59" w:rsidP="007E4B4A">
      <w:pPr>
        <w:spacing w:line="240" w:lineRule="auto"/>
        <w:ind w:firstLineChars="1000" w:firstLine="2400"/>
      </w:pPr>
      <w:r>
        <w:rPr>
          <w:noProof/>
        </w:rPr>
        <w:drawing>
          <wp:inline distT="0" distB="0" distL="0" distR="0" wp14:anchorId="7704EE15" wp14:editId="2E4B2C90">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45" w:name="_Ref510797280"/>
      <w:bookmarkStart w:id="346" w:name="OLE_LINK308"/>
      <w:r>
        <w:rPr>
          <w:rFonts w:hint="eastAsia"/>
        </w:rPr>
        <w:t>应力集中系数实验值</w:t>
      </w:r>
      <w:bookmarkEnd w:id="345"/>
      <w:bookmarkEnd w:id="346"/>
    </w:p>
    <w:p w14:paraId="1288354A" w14:textId="1E9128CF" w:rsidR="004B5CC3" w:rsidRDefault="00C43D6D" w:rsidP="00265F4B">
      <w:pPr>
        <w:ind w:firstLine="480"/>
      </w:pPr>
      <w:r>
        <w:rPr>
          <w:rFonts w:hint="eastAsia"/>
        </w:rPr>
        <w:t>DIC</w:t>
      </w:r>
      <w:r>
        <w:rPr>
          <w:rFonts w:hint="eastAsia"/>
        </w:rPr>
        <w:t>的结果可以</w:t>
      </w:r>
      <w:r w:rsidR="005071AC">
        <w:rPr>
          <w:rFonts w:hint="eastAsia"/>
        </w:rPr>
        <w:t>更好地</w:t>
      </w:r>
      <w:r w:rsidR="008F2D20">
        <w:rPr>
          <w:rFonts w:hint="eastAsia"/>
        </w:rPr>
        <w:t>说明层合板的失效过程，我们可以将</w:t>
      </w:r>
      <w:r w:rsidR="00A26A3F">
        <w:rPr>
          <w:rFonts w:hint="eastAsia"/>
        </w:rPr>
        <w:t>它</w:t>
      </w:r>
      <w:r w:rsidR="008F2D20">
        <w:rPr>
          <w:rFonts w:hint="eastAsia"/>
        </w:rPr>
        <w:t>和</w:t>
      </w:r>
      <w:r w:rsidR="006D0833">
        <w:rPr>
          <w:rFonts w:hint="eastAsia"/>
        </w:rPr>
        <w:t>位移载荷曲线结合分析。</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02262">
        <w:rPr>
          <w:rFonts w:hint="eastAsia"/>
        </w:rPr>
        <w:t>少量的下降</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714421">
        <w:rPr>
          <w:rFonts w:hint="eastAsia"/>
        </w:rPr>
        <w:t>发生</w:t>
      </w:r>
      <w:r w:rsidR="00C82C9C">
        <w:rPr>
          <w:rFonts w:hint="eastAsia"/>
        </w:rPr>
        <w:t>的原因</w:t>
      </w:r>
      <w:r w:rsidR="007B5229">
        <w:rPr>
          <w:rFonts w:hint="eastAsia"/>
        </w:rPr>
        <w:t>正是</w:t>
      </w:r>
      <w:r w:rsidR="00C82C9C">
        <w:rPr>
          <w:rFonts w:hint="eastAsia"/>
        </w:rPr>
        <w:t>由于</w:t>
      </w:r>
      <w:r w:rsidR="007B5229">
        <w:rPr>
          <w:rFonts w:hint="eastAsia"/>
        </w:rPr>
        <w:t>裂纹的产生</w:t>
      </w:r>
      <w:r w:rsidR="00C82C9C">
        <w:rPr>
          <w:rFonts w:hint="eastAsia"/>
        </w:rPr>
        <w:t>，中</w:t>
      </w:r>
      <w:r w:rsidR="00157B09">
        <w:rPr>
          <w:rFonts w:hint="eastAsia"/>
        </w:rPr>
        <w:t>这说明</w:t>
      </w:r>
      <w:r w:rsidR="001B0080">
        <w:rPr>
          <w:rFonts w:hint="eastAsia"/>
        </w:rPr>
        <w:t>层合板的失效过程是渐进的，层合板内部的损伤随着</w:t>
      </w:r>
      <w:r w:rsidR="006C29D4">
        <w:rPr>
          <w:rFonts w:hint="eastAsia"/>
        </w:rPr>
        <w:t>载荷的增加不断的积累</w:t>
      </w:r>
      <w:r w:rsidR="00DB7003">
        <w:rPr>
          <w:rFonts w:hint="eastAsia"/>
        </w:rPr>
        <w:t>，直至结构发生彻底的破坏</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D0120E7">
            <wp:extent cx="4186692" cy="2931151"/>
            <wp:effectExtent l="0" t="0" r="4445" b="317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0"/>
                    <a:stretch>
                      <a:fillRect/>
                    </a:stretch>
                  </pic:blipFill>
                  <pic:spPr>
                    <a:xfrm>
                      <a:off x="0" y="0"/>
                      <a:ext cx="4216615" cy="2952100"/>
                    </a:xfrm>
                    <a:prstGeom prst="rect">
                      <a:avLst/>
                    </a:prstGeom>
                  </pic:spPr>
                </pic:pic>
              </a:graphicData>
            </a:graphic>
          </wp:inline>
        </w:drawing>
      </w:r>
    </w:p>
    <w:p w14:paraId="402BC4DF" w14:textId="7DA970A1" w:rsidR="004B5CC3" w:rsidRDefault="001F6834" w:rsidP="00AB68A0">
      <w:pPr>
        <w:pStyle w:val="6"/>
        <w:ind w:firstLine="482"/>
      </w:pPr>
      <w:r>
        <w:rPr>
          <w:rFonts w:hint="eastAsia"/>
        </w:rPr>
        <w:lastRenderedPageBreak/>
        <w:t>80mm</w:t>
      </w:r>
      <w:r>
        <w:rPr>
          <w:rFonts w:hint="eastAsia"/>
        </w:rPr>
        <w:t>孔径</w:t>
      </w:r>
      <w:r>
        <w:rPr>
          <w:rFonts w:hint="eastAsia"/>
        </w:rPr>
        <w:t>[</w:t>
      </w:r>
      <w:r>
        <w:t>0</w:t>
      </w:r>
      <w:r>
        <w:rPr>
          <w:rFonts w:hint="eastAsia"/>
        </w:rPr>
        <w:t>]</w:t>
      </w:r>
      <w:r w:rsidRPr="001F6834">
        <w:rPr>
          <w:vertAlign w:val="subscript"/>
        </w:rPr>
        <w:t>8</w:t>
      </w:r>
      <w:r>
        <w:rPr>
          <w:rFonts w:hint="eastAsia"/>
        </w:rPr>
        <w:t>层合板的位移载荷曲线和</w:t>
      </w:r>
      <w:r>
        <w:rPr>
          <w:rFonts w:hint="eastAsia"/>
        </w:rPr>
        <w:t>DIC</w:t>
      </w:r>
      <w:r>
        <w:rPr>
          <w:rFonts w:hint="eastAsia"/>
        </w:rPr>
        <w:t>测试结果对比</w:t>
      </w:r>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mc:AlternateContent>
          <mc:Choice Requires="wpg">
            <w:drawing>
              <wp:inline distT="0" distB="0" distL="0" distR="0" wp14:anchorId="242E620B" wp14:editId="3BD2C85F">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1"/>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2"/>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3"/>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4"/>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w:pict>
              <v:group w14:anchorId="3B185F50"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5VbEAAAA3gAAAA8AAABkcnMvZG93bnJldi54bWxET8tqwkAU3Rf8h+EKbopOjFUkOoooxa4K&#10;PpC4u2SuSTRzJ2SmJv59Z1Ho8nDey3VnKvGkxpWWFYxHEQjizOqScwXn0+dwDsJ5ZI2VZVLwIgfr&#10;Ve9tiYm2LR/oefS5CCHsElRQeF8nUrqsIINuZGviwN1sY9AH2ORSN9iGcFPJOIpm0mDJoaHAmrYF&#10;ZY/jj1Ggd9fvSXp5b/N0fjf7uLJbnX4oNeh3mwUIT53/F/+5v7SCeDKbhr3hTrgC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3+5VbEAAAA3gAAAA8AAAAAAAAAAAAAAAAA&#10;nwIAAGRycy9kb3ducmV2LnhtbFBLBQYAAAAABAAEAPcAAACQAwAAAAA=&#10;">
                  <v:imagedata r:id="rId75" o:title="" croptop="2569f"/>
                  <v:path arrowok="t"/>
                </v:shape>
                <v:shape id="图片 23659" o:spid="_x0000_s1028" type="#_x0000_t75" style="position:absolute;left:17412;top:6832;width:32692;height:2016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JdsbIAAAA3gAAAA8AAABkcnMvZG93bnJldi54bWxEj91qwkAUhO8F32E5Qu90o8VUU1dRqVCE&#10;Fvwp9PKQPU2C2bMxu5ro03cLQi+HmfmGmS1aU4or1a6wrGA4iEAQp1YXnCk4Hjb9CQjnkTWWlknB&#10;jRws5t3ODBNtG97Rde8zESDsElSQe18lUro0J4NuYCvi4P3Y2qAPss6krrEJcFPKURTF0mDBYSHH&#10;itY5paf9xSgYu/bzZXumt6/b7uPOerVt8DtW6qnXLl9BeGr9f/jRftcKRs/xeAp/d8IVkPN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cSXbGyAAAAN4AAAAPAAAAAAAAAAAA&#10;AAAAAJ8CAABkcnMvZG93bnJldi54bWxQSwUGAAAAAAQABAD3AAAAlAMAAAAA&#10;">
                  <v:imagedata r:id="rId76" o:title=""/>
                  <v:path arrowok="t"/>
                </v:shape>
                <v:shape id="图片 23660" o:spid="_x0000_s1029" type="#_x0000_t75" style="position:absolute;top:568;width:21891;height:333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7mbrEAAAA3gAAAA8AAABkcnMvZG93bnJldi54bWxEj81qwkAUhfcF32G4QjfFTJpCKNFRtKVQ&#10;yEpt9tfMNQlm7oSZqSZ9+s5CcHk4f3yrzWh6cSXnO8sKXpMUBHFtdceNgp/j1+IdhA/IGnvLpGAi&#10;D5v17GmFhbY33tP1EBoRR9gXqKANYSik9HVLBn1iB+Lona0zGKJ0jdQOb3Hc9DJL01wa7Dg+tDjQ&#10;R0v15fBrFPC2PPpTqNzLbl9WE5pPk/V/Sj3Px+0SRKAxPML39rdWkL3leQSIOBEF5P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7mbrEAAAA3gAAAA8AAAAAAAAAAAAAAAAA&#10;nwIAAGRycy9kb3ducmV2LnhtbFBLBQYAAAAABAAEAPcAAACQAwAAAAA=&#10;">
                  <v:imagedata r:id="rId77" o:title=""/>
                  <v:path arrowok="t"/>
                </v:shape>
                <v:shape id="图片 23661" o:spid="_x0000_s1030" type="#_x0000_t75" style="position:absolute;left:61848;top:6698;width:33130;height:2018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9ATrGAAAA3gAAAA8AAABkcnMvZG93bnJldi54bWxEj0FLAzEUhO9C/0N4BW822y0sujYtrSCI&#10;INIq4vGRPDeLm5c1iW3srzeC0OMwM98wy3V2gzhQiL1nBfNZBYJYe9Nzp+D15f7qGkRMyAYHz6Tg&#10;hyKsV5OLJbbGH3lHh33qRIFwbFGBTWlspYzaksM48yNx8T58cJiKDJ00AY8F7gZZV1UjHfZcFiyO&#10;dGdJf+6/nQL9fHOq89eJnqzR7n3xlh+3YafU5TRvbkEkyukc/m8/GAX1omnm8HenXAG5+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v0BOsYAAADeAAAADwAAAAAAAAAAAAAA&#10;AACfAgAAZHJzL2Rvd25yZXYueG1sUEsFBgAAAAAEAAQA9wAAAJIDAAAAAA==&#10;">
                  <v:imagedata r:id="rId78" o:title=""/>
                  <v:path arrowok="t"/>
                </v:shape>
                <v:oval id="椭圆 23662" o:spid="_x0000_s1031" style="position:absolute;left:-3181;top:15660;width:20733;height:42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D27cYA&#10;AADeAAAADwAAAGRycy9kb3ducmV2LnhtbESPQWvCQBSE7wX/w/IEL1I3phAkdRNEsLU9CGqg10f2&#10;NYlm34bsGuO/7xYKPQ4z8w2zzkfTioF611hWsFxEIIhLqxuuFBTn3fMKhPPIGlvLpOBBDvJs8rTG&#10;VNs7H2k4+UoECLsUFdTed6mUrqzJoFvYjjh437Y36IPsK6l7vAe4aWUcRYk02HBYqLGjbU3l9XQz&#10;CvxhU9iv+VW/tQNdPt4L3Jvbp1Kz6bh5BeFp9P/hv/ZeK4hfkiSG3zvhCsjs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wD27cYAAADeAAAADwAAAAAAAAAAAAAAAACYAgAAZHJz&#10;L2Rvd25yZXYueG1sUEsFBgAAAAAEAAQA9QAAAIsDAAAAAA==&#10;" filled="f" strokecolor="#00b050" strokeweight="1.25pt"/>
                <v:oval id="椭圆 23663" o:spid="_x0000_s1032" style="position:absolute;left:22956;top:14152;width:800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k8EMYA&#10;AADeAAAADwAAAGRycy9kb3ducmV2LnhtbESP0YrCMBRE3wX/IVxhX2RNVahLbSrLgqCwglY/4NJc&#10;22JzU5psrX+/EQQfh5k5w6SbwTSip87VlhXMZxEI4sLqmksFl/P28wuE88gaG8uk4EEONtl4lGKi&#10;7Z1P1Oe+FAHCLkEFlfdtIqUrKjLoZrYlDt7VdgZ9kF0pdYf3ADeNXERRLA3WHBYqbOmnouKW/xkF&#10;7bW4rOx0e9wfd/3hVM/z32j/UOpjMnyvQXga/Dv8au+0gsUyjpfwvBOugM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k8EMYAAADeAAAADwAAAAAAAAAAAAAAAACYAgAAZHJz&#10;L2Rvd25yZXYueG1sUEsFBgAAAAAEAAQA9QAAAIsDAAAAAA==&#10;" filled="f" strokecolor="#00b050" strokeweight="1.25pt"/>
                <v:oval id="椭圆 23664" o:spid="_x0000_s1033" style="position:absolute;left:43839;top:13749;width:8006;height:5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kZMcA&#10;AADeAAAADwAAAGRycy9kb3ducmV2LnhtbESP0WrCQBRE3wv+w3KFvhTdxJZUUtcggqDQgknzAZfs&#10;NQnN3g3ZbYx/3y0IPg4zc4bZZJPpxEiDay0riJcRCOLK6pZrBeX3YbEG4Tyyxs4yKbiRg2w7e9pg&#10;qu2VcxoLX4sAYZeigsb7PpXSVQ0ZdEvbEwfvYgeDPsihlnrAa4CbTq6iKJEGWw4LDfa0b6j6KX6N&#10;gv5Sle/25XA+nY/jV97GxWd0uin1PJ92HyA8Tf4RvrePWsHqNUne4P9OuAJ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ApGTHAAAA3gAAAA8AAAAAAAAAAAAAAAAAmAIAAGRy&#10;cy9kb3ducmV2LnhtbFBLBQYAAAAABAAEAPUAAACMAwAAAAA=&#10;" filled="f" strokecolor="#00b050" strokeweight="1.25pt"/>
                <v:oval id="椭圆 23665" o:spid="_x0000_s1034" style="position:absolute;left:79843;top:12309;width:9791;height:10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wB/8cA&#10;AADeAAAADwAAAGRycy9kb3ducmV2LnhtbESP0WrCQBRE3wv+w3KFvhTdxNJUUtcggqDQgknzAZfs&#10;NQnN3g3ZbYx/3y0IPg4zc4bZZJPpxEiDay0riJcRCOLK6pZrBeX3YbEG4Tyyxs4yKbiRg2w7e9pg&#10;qu2VcxoLX4sAYZeigsb7PpXSVQ0ZdEvbEwfvYgeDPsihlnrAa4CbTq6iKJEGWw4LDfa0b6j6KX6N&#10;gv5Sle/25XA+nY/jV97GxWd0uin1PJ92HyA8Tf4RvrePWsHqNUne4P9OuAJ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Af/HAAAA3gAAAA8AAAAAAAAAAAAAAAAAmAIAAGRy&#10;cy9kb3ducmV2LnhtbFBLBQYAAAAABAAEAPUAAACMAwAAAAA=&#10;" filled="f" strokecolor="#00b050" strokeweight="1.25pt"/>
                <w10:anchorlock/>
              </v:group>
            </w:pict>
          </mc:Fallback>
        </mc:AlternateContent>
      </w:r>
    </w:p>
    <w:p w14:paraId="2D9F2B54" w14:textId="08B8782C" w:rsidR="00B47AD4" w:rsidRPr="005A6AD2" w:rsidRDefault="00B47AD4" w:rsidP="00B60BFD">
      <w:pPr>
        <w:spacing w:line="240" w:lineRule="auto"/>
        <w:ind w:rightChars="-402" w:right="-965" w:firstLine="560"/>
        <w:rPr>
          <w:sz w:val="28"/>
          <w:szCs w:val="28"/>
        </w:rPr>
      </w:pPr>
      <w:r>
        <w:rPr>
          <w:sz w:val="28"/>
          <w:szCs w:val="28"/>
        </w:rPr>
        <w:t xml:space="preserve"> </w:t>
      </w:r>
      <w:r w:rsidRPr="005A6AD2">
        <w:rPr>
          <w:rFonts w:hint="eastAsia"/>
          <w:sz w:val="28"/>
          <w:szCs w:val="28"/>
        </w:rPr>
        <w:t xml:space="preserve"> [</w:t>
      </w:r>
      <w:r w:rsidRPr="005A6AD2">
        <w:rPr>
          <w:sz w:val="28"/>
          <w:szCs w:val="28"/>
        </w:rPr>
        <w:t>0</w:t>
      </w:r>
      <w:r w:rsidRPr="005A6AD2">
        <w:rPr>
          <w:rFonts w:hint="eastAsia"/>
          <w:sz w:val="28"/>
          <w:szCs w:val="28"/>
        </w:rPr>
        <w:t>]</w:t>
      </w:r>
      <w:r w:rsidRPr="005A6AD2">
        <w:rPr>
          <w:sz w:val="28"/>
          <w:szCs w:val="28"/>
          <w:vertAlign w:val="subscript"/>
        </w:rPr>
        <w:t>8</w:t>
      </w:r>
      <w:r>
        <w:rPr>
          <w:sz w:val="28"/>
          <w:szCs w:val="28"/>
          <w:vertAlign w:val="subscript"/>
        </w:rPr>
        <w:t xml:space="preserve">  </w:t>
      </w:r>
      <w:r w:rsidRPr="005A6AD2">
        <w:rPr>
          <w:sz w:val="28"/>
          <w:szCs w:val="28"/>
          <w:vertAlign w:val="subscript"/>
        </w:rPr>
        <w:t xml:space="preserve">     </w:t>
      </w:r>
      <w:r>
        <w:rPr>
          <w:sz w:val="28"/>
          <w:szCs w:val="28"/>
          <w:vertAlign w:val="subscript"/>
        </w:rPr>
        <w:t xml:space="preserve">  </w:t>
      </w:r>
      <w:r w:rsidR="000B0260">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sz w:val="28"/>
          <w:szCs w:val="28"/>
          <w:vertAlign w:val="subscript"/>
        </w:rPr>
        <w:t xml:space="preserve">2S   </w:t>
      </w:r>
      <w:r w:rsidR="00B60BFD">
        <w:rPr>
          <w:sz w:val="28"/>
          <w:szCs w:val="28"/>
          <w:vertAlign w:val="subscript"/>
        </w:rPr>
        <w:t xml:space="preserve">    </w:t>
      </w:r>
      <w:r w:rsidR="001A0858">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sz w:val="28"/>
          <w:szCs w:val="28"/>
        </w:rPr>
        <w:t xml:space="preserve"> </w:t>
      </w:r>
      <w:r w:rsidRPr="005A6AD2">
        <w:rPr>
          <w:rFonts w:hint="eastAsia"/>
          <w:sz w:val="28"/>
          <w:szCs w:val="28"/>
        </w:rPr>
        <w:t>[</w:t>
      </w:r>
      <w:r w:rsidRPr="005A6AD2">
        <w:rPr>
          <w:sz w:val="28"/>
          <w:szCs w:val="28"/>
        </w:rPr>
        <w:t>±45</w:t>
      </w:r>
      <w:r w:rsidRPr="005A6AD2">
        <w:rPr>
          <w:rFonts w:hint="eastAsia"/>
          <w:sz w:val="28"/>
          <w:szCs w:val="28"/>
        </w:rPr>
        <w:t>]</w:t>
      </w:r>
      <w:r w:rsidRPr="005A6AD2">
        <w:rPr>
          <w:sz w:val="28"/>
          <w:szCs w:val="28"/>
          <w:vertAlign w:val="subscript"/>
        </w:rPr>
        <w:t xml:space="preserve">2S   </w:t>
      </w:r>
      <w:r>
        <w:rPr>
          <w:sz w:val="28"/>
          <w:szCs w:val="28"/>
          <w:vertAlign w:val="subscript"/>
        </w:rPr>
        <w:t xml:space="preserve">  </w:t>
      </w:r>
      <w:r w:rsidRPr="005A6AD2">
        <w:rPr>
          <w:sz w:val="28"/>
          <w:szCs w:val="28"/>
          <w:vertAlign w:val="subscript"/>
        </w:rPr>
        <w:t xml:space="preserve">  </w:t>
      </w:r>
      <w:r w:rsidR="001A0858">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rFonts w:hint="eastAsia"/>
          <w:sz w:val="28"/>
          <w:szCs w:val="28"/>
        </w:rPr>
        <w:t>±</w:t>
      </w:r>
      <w:r w:rsidRPr="005A6AD2">
        <w:rPr>
          <w:rFonts w:hint="eastAsia"/>
          <w:sz w:val="28"/>
          <w:szCs w:val="28"/>
        </w:rPr>
        <w:t>45]</w:t>
      </w:r>
      <w:r w:rsidRPr="005A6AD2">
        <w:rPr>
          <w:sz w:val="28"/>
          <w:szCs w:val="28"/>
          <w:vertAlign w:val="subscript"/>
        </w:rPr>
        <w:t>S</w:t>
      </w:r>
    </w:p>
    <w:p w14:paraId="4E4E12A7" w14:textId="77777777" w:rsidR="00B47AD4" w:rsidRDefault="00B47AD4" w:rsidP="00B47AD4">
      <w:pPr>
        <w:pStyle w:val="6"/>
        <w:ind w:firstLine="482"/>
        <w:jc w:val="center"/>
      </w:pPr>
      <w:bookmarkStart w:id="347" w:name="_Ref510860533"/>
      <w:r>
        <w:rPr>
          <w:rFonts w:hint="eastAsia"/>
        </w:rPr>
        <w:t>各铺层层合板的失效模式</w:t>
      </w:r>
      <w:bookmarkEnd w:id="347"/>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04E6D492">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43C1405D">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5E76AACC">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Default="009E739C" w:rsidP="009E739C">
      <w:pPr>
        <w:spacing w:line="240" w:lineRule="auto"/>
        <w:ind w:firstLineChars="0" w:firstLine="0"/>
        <w:jc w:val="center"/>
      </w:pPr>
      <w:r>
        <w:t xml:space="preserve">(a) </w:t>
      </w:r>
      <w:r>
        <w:rPr>
          <w:rFonts w:hint="eastAsia"/>
        </w:rPr>
        <w:t>[</w:t>
      </w:r>
      <w:r>
        <w:t>0</w:t>
      </w:r>
      <w:r>
        <w:rPr>
          <w:rFonts w:hint="eastAsia"/>
        </w:rPr>
        <w:t>]</w:t>
      </w:r>
      <w:r w:rsidRPr="001F6834">
        <w:rPr>
          <w:vertAlign w:val="subscript"/>
        </w:rPr>
        <w:t>8</w:t>
      </w:r>
      <w:r w:rsidR="00C63689">
        <w:rPr>
          <w:rFonts w:hint="eastAsia"/>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2B48F202">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2A7B5860">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58749F3F">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Default="003C0AB6" w:rsidP="000A0CC3">
      <w:pPr>
        <w:ind w:firstLineChars="0" w:firstLine="0"/>
        <w:jc w:val="center"/>
      </w:pPr>
      <w:r>
        <w:rPr>
          <w:rFonts w:hint="eastAsia"/>
        </w:rPr>
        <w:t>(</w:t>
      </w:r>
      <w:r>
        <w:t>b</w:t>
      </w:r>
      <w:r>
        <w:rPr>
          <w:rFonts w:hint="eastAsia"/>
        </w:rPr>
        <w:t>)</w:t>
      </w:r>
      <w: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sz w:val="28"/>
          <w:szCs w:val="28"/>
          <w:vertAlign w:val="subscript"/>
        </w:rPr>
        <w:t>2S</w:t>
      </w:r>
      <w:r w:rsidR="00BC5671">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78F262E2">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0E9C8600">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45599E11">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5D6DA5BF" w:rsidR="00140CA0" w:rsidRDefault="00642259" w:rsidP="00E734CC">
      <w:pPr>
        <w:ind w:firstLineChars="0" w:firstLine="0"/>
        <w:jc w:val="center"/>
      </w:pPr>
      <w:r>
        <w:rPr>
          <w:rFonts w:hint="eastAsia"/>
        </w:rPr>
        <w:lastRenderedPageBreak/>
        <w:t>(</w:t>
      </w:r>
      <w:r>
        <w:t>c</w:t>
      </w:r>
      <w:r>
        <w:rPr>
          <w:rFonts w:hint="eastAsia"/>
        </w:rPr>
        <w:t>)</w:t>
      </w:r>
      <w:r>
        <w:t xml:space="preserve"> </w:t>
      </w:r>
      <w:r w:rsidRPr="005A6AD2">
        <w:rPr>
          <w:rFonts w:hint="eastAsia"/>
          <w:sz w:val="28"/>
          <w:szCs w:val="28"/>
        </w:rPr>
        <w:t>[</w:t>
      </w:r>
      <w:r w:rsidRPr="005A6AD2">
        <w:rPr>
          <w:sz w:val="28"/>
          <w:szCs w:val="28"/>
        </w:rPr>
        <w:t>±45</w:t>
      </w:r>
      <w:r w:rsidRPr="005A6AD2">
        <w:rPr>
          <w:rFonts w:hint="eastAsia"/>
          <w:sz w:val="28"/>
          <w:szCs w:val="28"/>
        </w:rPr>
        <w:t>]</w:t>
      </w:r>
      <w:r w:rsidRPr="005A6AD2">
        <w:rPr>
          <w:sz w:val="28"/>
          <w:szCs w:val="28"/>
          <w:vertAlign w:val="subscript"/>
        </w:rPr>
        <w:t>2S</w:t>
      </w:r>
      <w:r w:rsidR="00E734CC">
        <w:t>角铺层</w:t>
      </w:r>
    </w:p>
    <w:p w14:paraId="09335ADE" w14:textId="77777777" w:rsidR="00140CA0" w:rsidRDefault="00140CA0" w:rsidP="00D059A7">
      <w:pPr>
        <w:spacing w:line="240" w:lineRule="auto"/>
        <w:ind w:firstLineChars="0" w:firstLine="0"/>
      </w:pPr>
    </w:p>
    <w:p w14:paraId="1D535E00" w14:textId="13AF9C47" w:rsidR="00D059A7" w:rsidRDefault="00D059A7" w:rsidP="00D059A7">
      <w:pPr>
        <w:spacing w:line="240" w:lineRule="auto"/>
        <w:ind w:firstLineChars="0" w:firstLine="0"/>
      </w:pPr>
      <w:r w:rsidRPr="00D059A7">
        <w:rPr>
          <w:noProof/>
        </w:rPr>
        <w:drawing>
          <wp:inline distT="0" distB="0" distL="0" distR="0" wp14:anchorId="02FAD246" wp14:editId="661B0B66">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2F2DA36A">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A530CE4">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Default="00E04515" w:rsidP="00E04515">
      <w:pPr>
        <w:ind w:firstLineChars="0" w:firstLine="0"/>
        <w:jc w:val="center"/>
      </w:pPr>
      <w:r>
        <w:rPr>
          <w:rFonts w:hint="eastAsia"/>
        </w:rPr>
        <w:t>(</w:t>
      </w:r>
      <w:r w:rsidR="00F27B9B">
        <w:t>d</w:t>
      </w:r>
      <w:r>
        <w:rPr>
          <w:rFonts w:hint="eastAsia"/>
        </w:rPr>
        <w:t xml:space="preserve">) </w:t>
      </w:r>
      <w:r w:rsidR="00482CF3" w:rsidRPr="005A6AD2">
        <w:rPr>
          <w:rFonts w:hint="eastAsia"/>
          <w:sz w:val="28"/>
          <w:szCs w:val="28"/>
        </w:rPr>
        <w:t>[</w:t>
      </w:r>
      <w:r w:rsidR="00482CF3" w:rsidRPr="005A6AD2">
        <w:rPr>
          <w:sz w:val="28"/>
          <w:szCs w:val="28"/>
        </w:rPr>
        <w:t>0/90</w:t>
      </w:r>
      <w:r w:rsidR="00482CF3" w:rsidRPr="005A6AD2">
        <w:rPr>
          <w:rFonts w:hint="eastAsia"/>
          <w:sz w:val="28"/>
          <w:szCs w:val="28"/>
        </w:rPr>
        <w:t>/</w:t>
      </w:r>
      <w:r w:rsidR="00482CF3" w:rsidRPr="005A6AD2">
        <w:rPr>
          <w:rFonts w:hint="eastAsia"/>
          <w:sz w:val="28"/>
          <w:szCs w:val="28"/>
        </w:rPr>
        <w:t>±</w:t>
      </w:r>
      <w:r w:rsidR="00482CF3" w:rsidRPr="005A6AD2">
        <w:rPr>
          <w:rFonts w:hint="eastAsia"/>
          <w:sz w:val="28"/>
          <w:szCs w:val="28"/>
        </w:rPr>
        <w:t>45]</w:t>
      </w:r>
      <w:r w:rsidR="00482CF3" w:rsidRPr="005A6AD2">
        <w:rPr>
          <w:sz w:val="28"/>
          <w:szCs w:val="28"/>
          <w:vertAlign w:val="subscript"/>
        </w:rPr>
        <w:t>S</w:t>
      </w:r>
      <w:r w:rsidR="00482CF3">
        <w:rPr>
          <w:rFonts w:hint="eastAsia"/>
        </w:rPr>
        <w:t>各向</w:t>
      </w:r>
      <w:r>
        <w:rPr>
          <w:rFonts w:hint="eastAsia"/>
        </w:rPr>
        <w:t>同性</w:t>
      </w:r>
      <w:r w:rsidR="00482CF3">
        <w:rPr>
          <w:rFonts w:hint="eastAsia"/>
        </w:rPr>
        <w:t>铺层</w:t>
      </w:r>
    </w:p>
    <w:p w14:paraId="53843489" w14:textId="63792E6A" w:rsidR="00563600" w:rsidRDefault="00563600" w:rsidP="00563600">
      <w:pPr>
        <w:pStyle w:val="6"/>
        <w:jc w:val="center"/>
      </w:pPr>
      <w:bookmarkStart w:id="348"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r w:rsidR="00B64783">
        <w:rPr>
          <w:rFonts w:hint="eastAsia"/>
        </w:rPr>
        <w:t>测试结果</w:t>
      </w:r>
      <w:bookmarkEnd w:id="348"/>
    </w:p>
    <w:p w14:paraId="1231A568" w14:textId="631BD456"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Pr>
          <w:rFonts w:hint="eastAsia"/>
        </w:rPr>
        <w:t>图</w:t>
      </w:r>
      <w:r>
        <w:rPr>
          <w:rFonts w:hint="eastAsia"/>
        </w:rPr>
        <w:t>3.11</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A038E9">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9F1921">
        <w:rPr>
          <w:rFonts w:hint="eastAsia"/>
        </w:rPr>
        <w:t>图</w:t>
      </w:r>
      <w:r w:rsidR="009F1921">
        <w:rPr>
          <w:rFonts w:hint="eastAsia"/>
        </w:rPr>
        <w:t>3.12</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355118">
        <w:rPr>
          <w:rFonts w:hint="eastAsia"/>
        </w:rPr>
        <w:t>，</w:t>
      </w:r>
      <w:r w:rsidR="00586B87">
        <w:rPr>
          <w:rFonts w:hint="eastAsia"/>
        </w:rPr>
        <w:t>每张图都显示了应力集中的位置</w:t>
      </w:r>
      <w:r w:rsidR="00F00798">
        <w:rPr>
          <w:rFonts w:hint="eastAsia"/>
        </w:rPr>
        <w:t>，</w:t>
      </w:r>
      <w:r w:rsidR="009753D8">
        <w:rPr>
          <w:rFonts w:hint="eastAsia"/>
        </w:rPr>
        <w:t>图的下方是对应的载荷</w:t>
      </w:r>
      <w:r w:rsidR="00B82882">
        <w:rPr>
          <w:rFonts w:hint="eastAsia"/>
        </w:rPr>
        <w:t>。</w:t>
      </w:r>
      <w:r w:rsidR="008C7893">
        <w:rPr>
          <w:rFonts w:hint="eastAsia"/>
        </w:rPr>
        <w:t>结合这两张图，</w:t>
      </w:r>
      <w:r w:rsidR="00A64329">
        <w:rPr>
          <w:rFonts w:hint="eastAsia"/>
        </w:rPr>
        <w:t>我们可以总结出各铺层层合板的</w:t>
      </w:r>
      <w:r w:rsidR="00A70FD6">
        <w:rPr>
          <w:rFonts w:hint="eastAsia"/>
        </w:rPr>
        <w:t>破坏</w:t>
      </w:r>
      <w:r w:rsidR="00A64329">
        <w:rPr>
          <w:rFonts w:hint="eastAsia"/>
        </w:rPr>
        <w:t>模式。</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5A6AD2">
        <w:rPr>
          <w:rFonts w:hint="eastAsia"/>
          <w:sz w:val="28"/>
          <w:szCs w:val="28"/>
        </w:rPr>
        <w:t>[</w:t>
      </w:r>
      <w:r w:rsidR="001349D8" w:rsidRPr="005A6AD2">
        <w:rPr>
          <w:sz w:val="28"/>
          <w:szCs w:val="28"/>
        </w:rPr>
        <w:t>0/90</w:t>
      </w:r>
      <w:r w:rsidR="001349D8" w:rsidRPr="005A6AD2">
        <w:rPr>
          <w:rFonts w:hint="eastAsia"/>
          <w:sz w:val="28"/>
          <w:szCs w:val="28"/>
        </w:rPr>
        <w:t>]</w:t>
      </w:r>
      <w:r w:rsidR="001349D8" w:rsidRPr="005A6AD2">
        <w:rPr>
          <w:sz w:val="28"/>
          <w:szCs w:val="28"/>
          <w:vertAlign w:val="subscript"/>
        </w:rPr>
        <w:t>2S</w:t>
      </w:r>
      <w:r w:rsidR="001349D8">
        <w:t>正交铺层</w:t>
      </w:r>
      <w:r w:rsidR="00C376BB">
        <w:t>的应力集中区域较小</w:t>
      </w:r>
      <w:r w:rsidR="00C376BB">
        <w:rPr>
          <w:rFonts w:hint="eastAsia"/>
        </w:rPr>
        <w:t>，</w:t>
      </w:r>
      <w:r w:rsidR="00C376BB">
        <w:t>而</w:t>
      </w:r>
      <w:r w:rsidR="005C3A37" w:rsidRPr="005A6AD2">
        <w:rPr>
          <w:rFonts w:hint="eastAsia"/>
          <w:sz w:val="28"/>
          <w:szCs w:val="28"/>
        </w:rPr>
        <w:t>[</w:t>
      </w:r>
      <w:r w:rsidR="005C3A37" w:rsidRPr="005A6AD2">
        <w:rPr>
          <w:sz w:val="28"/>
          <w:szCs w:val="28"/>
        </w:rPr>
        <w:t>±45</w:t>
      </w:r>
      <w:r w:rsidR="005C3A37" w:rsidRPr="005A6AD2">
        <w:rPr>
          <w:rFonts w:hint="eastAsia"/>
          <w:sz w:val="28"/>
          <w:szCs w:val="28"/>
        </w:rPr>
        <w:t>]</w:t>
      </w:r>
      <w:r w:rsidR="005C3A37" w:rsidRPr="005A6AD2">
        <w:rPr>
          <w:sz w:val="28"/>
          <w:szCs w:val="28"/>
          <w:vertAlign w:val="subscript"/>
        </w:rPr>
        <w:t>2S</w:t>
      </w:r>
      <w:r w:rsidR="005C3A37">
        <w:t>角铺层</w:t>
      </w:r>
      <w:r w:rsidR="00DC6083">
        <w:t>和</w:t>
      </w:r>
      <w:r w:rsidR="00DC6083" w:rsidRPr="005A6AD2">
        <w:rPr>
          <w:rFonts w:hint="eastAsia"/>
          <w:sz w:val="28"/>
          <w:szCs w:val="28"/>
        </w:rPr>
        <w:t>[</w:t>
      </w:r>
      <w:r w:rsidR="00DC6083" w:rsidRPr="005A6AD2">
        <w:rPr>
          <w:sz w:val="28"/>
          <w:szCs w:val="28"/>
        </w:rPr>
        <w:t>0/90</w:t>
      </w:r>
      <w:r w:rsidR="00DC6083" w:rsidRPr="005A6AD2">
        <w:rPr>
          <w:rFonts w:hint="eastAsia"/>
          <w:sz w:val="28"/>
          <w:szCs w:val="28"/>
        </w:rPr>
        <w:t>/</w:t>
      </w:r>
      <w:r w:rsidR="00DC6083" w:rsidRPr="005A6AD2">
        <w:rPr>
          <w:rFonts w:hint="eastAsia"/>
          <w:sz w:val="28"/>
          <w:szCs w:val="28"/>
        </w:rPr>
        <w:t>±</w:t>
      </w:r>
      <w:r w:rsidR="00DC6083" w:rsidRPr="005A6AD2">
        <w:rPr>
          <w:rFonts w:hint="eastAsia"/>
          <w:sz w:val="28"/>
          <w:szCs w:val="28"/>
        </w:rPr>
        <w:t>45]</w:t>
      </w:r>
      <w:r w:rsidR="00DC6083" w:rsidRPr="005A6AD2">
        <w:rPr>
          <w:sz w:val="28"/>
          <w:szCs w:val="28"/>
          <w:vertAlign w:val="subscript"/>
        </w:rPr>
        <w:t>S</w:t>
      </w:r>
      <w:r w:rsidR="00DC6083">
        <w:rPr>
          <w:rFonts w:hint="eastAsia"/>
        </w:rPr>
        <w:t>各向同性铺层</w:t>
      </w:r>
      <w:r w:rsidR="00546194">
        <w:rPr>
          <w:rFonts w:hint="eastAsia"/>
        </w:rPr>
        <w:t>的应力集中区域较大，</w:t>
      </w:r>
      <w:r w:rsidR="00531FAC">
        <w:rPr>
          <w:rFonts w:hint="eastAsia"/>
        </w:rPr>
        <w:t>从</w:t>
      </w:r>
      <w:r w:rsidR="00531FAC">
        <w:fldChar w:fldCharType="begin"/>
      </w:r>
      <w:r w:rsidR="00531FAC">
        <w:instrText xml:space="preserve"> </w:instrText>
      </w:r>
      <w:r w:rsidR="00531FAC">
        <w:rPr>
          <w:rFonts w:hint="eastAsia"/>
        </w:rPr>
        <w:instrText>REF _Ref510861007 \r \h</w:instrText>
      </w:r>
      <w:r w:rsidR="00531FAC">
        <w:instrText xml:space="preserve"> </w:instrText>
      </w:r>
      <w:r w:rsidR="00BE0506">
        <w:instrText xml:space="preserve"> \* MERGEFORMAT </w:instrText>
      </w:r>
      <w:r w:rsidR="00531FAC">
        <w:fldChar w:fldCharType="separate"/>
      </w:r>
      <w:r w:rsidR="00531FAC">
        <w:rPr>
          <w:rFonts w:hint="eastAsia"/>
        </w:rPr>
        <w:t>图</w:t>
      </w:r>
      <w:r w:rsidR="00531FAC">
        <w:rPr>
          <w:rFonts w:hint="eastAsia"/>
        </w:rPr>
        <w:t>3.12</w:t>
      </w:r>
      <w:r w:rsidR="00531FAC">
        <w:fldChar w:fldCharType="end"/>
      </w:r>
      <w:r w:rsidR="000C6677">
        <w:t>中</w:t>
      </w:r>
      <w:r w:rsidR="00113F9E">
        <w:t>应变</w:t>
      </w:r>
      <w:r w:rsidR="000C6677">
        <w:t>随载荷的</w:t>
      </w:r>
      <w:r w:rsidR="00113F9E">
        <w:t>变化</w:t>
      </w:r>
      <w:r w:rsidR="000C6677">
        <w:t>可以看出</w:t>
      </w:r>
      <w:r w:rsidR="00531FAC">
        <w:rPr>
          <w:rFonts w:hint="eastAsia"/>
        </w:rPr>
        <w:t>，</w:t>
      </w:r>
      <w:r w:rsidR="00AE05E6">
        <w:rPr>
          <w:rFonts w:hint="eastAsia"/>
        </w:rPr>
        <w:t>在层合板整个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6B6811">
        <w:rPr>
          <w:rFonts w:hint="eastAsia"/>
        </w:rPr>
        <w:t>。</w:t>
      </w:r>
      <w:r w:rsidR="00BE0506" w:rsidRPr="005A6AD2">
        <w:rPr>
          <w:rFonts w:hint="eastAsia"/>
          <w:sz w:val="28"/>
          <w:szCs w:val="28"/>
        </w:rPr>
        <w:t>[</w:t>
      </w:r>
      <w:r w:rsidR="00BE0506" w:rsidRPr="005A6AD2">
        <w:rPr>
          <w:sz w:val="28"/>
          <w:szCs w:val="28"/>
        </w:rPr>
        <w:t>0/90</w:t>
      </w:r>
      <w:r w:rsidR="00BE0506" w:rsidRPr="005A6AD2">
        <w:rPr>
          <w:rFonts w:hint="eastAsia"/>
          <w:sz w:val="28"/>
          <w:szCs w:val="28"/>
        </w:rPr>
        <w:t>]</w:t>
      </w:r>
      <w:r w:rsidR="00BE0506" w:rsidRPr="005A6AD2">
        <w:rPr>
          <w:sz w:val="28"/>
          <w:szCs w:val="28"/>
          <w:vertAlign w:val="subscript"/>
        </w:rPr>
        <w:t>2S</w:t>
      </w:r>
      <w:r w:rsidR="00BE0506">
        <w:t>正交铺层</w:t>
      </w:r>
      <w:r w:rsidR="00E956F0">
        <w:t>和</w:t>
      </w:r>
      <w:r w:rsidR="00E956F0" w:rsidRPr="005A6AD2">
        <w:rPr>
          <w:rFonts w:hint="eastAsia"/>
          <w:sz w:val="28"/>
          <w:szCs w:val="28"/>
        </w:rPr>
        <w:t>[</w:t>
      </w:r>
      <w:r w:rsidR="00E956F0" w:rsidRPr="005A6AD2">
        <w:rPr>
          <w:sz w:val="28"/>
          <w:szCs w:val="28"/>
        </w:rPr>
        <w:t>0/90</w:t>
      </w:r>
      <w:r w:rsidR="00E956F0" w:rsidRPr="005A6AD2">
        <w:rPr>
          <w:rFonts w:hint="eastAsia"/>
          <w:sz w:val="28"/>
          <w:szCs w:val="28"/>
        </w:rPr>
        <w:t>/</w:t>
      </w:r>
      <w:r w:rsidR="00E956F0" w:rsidRPr="005A6AD2">
        <w:rPr>
          <w:rFonts w:hint="eastAsia"/>
          <w:sz w:val="28"/>
          <w:szCs w:val="28"/>
        </w:rPr>
        <w:t>±</w:t>
      </w:r>
      <w:r w:rsidR="00E956F0" w:rsidRPr="005A6AD2">
        <w:rPr>
          <w:rFonts w:hint="eastAsia"/>
          <w:sz w:val="28"/>
          <w:szCs w:val="28"/>
        </w:rPr>
        <w:t>45]</w:t>
      </w:r>
      <w:r w:rsidR="00E956F0" w:rsidRPr="005A6AD2">
        <w:rPr>
          <w:sz w:val="28"/>
          <w:szCs w:val="28"/>
          <w:vertAlign w:val="subscript"/>
        </w:rPr>
        <w:t>S</w:t>
      </w:r>
      <w:r w:rsidR="00E956F0">
        <w:rPr>
          <w:rFonts w:hint="eastAsia"/>
        </w:rPr>
        <w:t>各向同性铺层层合板</w:t>
      </w:r>
      <w:r w:rsidR="00BE0506">
        <w:t>的裂纹</w:t>
      </w:r>
      <w:r w:rsidR="00434526">
        <w:t>开裂方向则垂直于拉伸方向</w:t>
      </w:r>
      <w:r w:rsidR="00434526">
        <w:rPr>
          <w:rFonts w:hint="eastAsia"/>
        </w:rPr>
        <w:t>，</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sz w:val="28"/>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rFonts w:hint="eastAsia"/>
          <w:sz w:val="28"/>
          <w:szCs w:val="28"/>
        </w:rPr>
        <w:t>±</w:t>
      </w:r>
      <w:r w:rsidR="00CB7A12" w:rsidRPr="005A6AD2">
        <w:rPr>
          <w:rFonts w:hint="eastAsia"/>
          <w:sz w:val="28"/>
          <w:szCs w:val="28"/>
        </w:rPr>
        <w:t>45]</w:t>
      </w:r>
      <w:r w:rsidR="00CB7A12" w:rsidRPr="005A6AD2">
        <w:rPr>
          <w:sz w:val="28"/>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5A6AD2">
        <w:rPr>
          <w:rFonts w:hint="eastAsia"/>
          <w:sz w:val="28"/>
          <w:szCs w:val="28"/>
        </w:rPr>
        <w:t>[</w:t>
      </w:r>
      <w:r w:rsidR="00AF4ADE" w:rsidRPr="005A6AD2">
        <w:rPr>
          <w:sz w:val="28"/>
          <w:szCs w:val="28"/>
        </w:rPr>
        <w:t>±45</w:t>
      </w:r>
      <w:r w:rsidR="00AF4ADE" w:rsidRPr="005A6AD2">
        <w:rPr>
          <w:rFonts w:hint="eastAsia"/>
          <w:sz w:val="28"/>
          <w:szCs w:val="28"/>
        </w:rPr>
        <w:t>]</w:t>
      </w:r>
      <w:r w:rsidR="00AF4ADE" w:rsidRPr="005A6AD2">
        <w:rPr>
          <w:sz w:val="28"/>
          <w:szCs w:val="28"/>
          <w:vertAlign w:val="subscript"/>
        </w:rPr>
        <w:t>2S</w:t>
      </w:r>
      <w:r w:rsidR="00AF4ADE">
        <w:t>角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49" w:name="_Toc482018067"/>
      <w:bookmarkStart w:id="350" w:name="_Toc511050568"/>
      <w:r w:rsidRPr="00247FB2">
        <w:rPr>
          <w:color w:val="000000" w:themeColor="text1"/>
        </w:rPr>
        <w:t>本章小结</w:t>
      </w:r>
      <w:bookmarkEnd w:id="349"/>
      <w:bookmarkEnd w:id="350"/>
    </w:p>
    <w:p w14:paraId="5F9AF97A" w14:textId="34A1BE8D" w:rsidR="007E30FA" w:rsidRPr="00247FB2" w:rsidRDefault="007E30FA" w:rsidP="00C20312">
      <w:pPr>
        <w:ind w:firstLineChars="0" w:firstLine="420"/>
      </w:pPr>
      <w:bookmarkStart w:id="351" w:name="OLE_LINK307"/>
      <w:r>
        <w:rPr>
          <w:rFonts w:hint="eastAsia"/>
        </w:rPr>
        <w:t>本章介绍了对大开孔复合材料层合板进行单向拉伸实验的设备系统和方法，</w:t>
      </w:r>
      <w:r w:rsidR="00017911">
        <w:rPr>
          <w:rFonts w:hint="eastAsia"/>
        </w:rPr>
        <w:t>并且对电测法</w:t>
      </w:r>
      <w:r w:rsidR="00017911">
        <w:rPr>
          <w:rFonts w:hint="eastAsia"/>
        </w:rPr>
        <w:t>(</w:t>
      </w:r>
      <w:r w:rsidR="00017911">
        <w:rPr>
          <w:rFonts w:hint="eastAsia"/>
        </w:rPr>
        <w:t>应变仪</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51"/>
    <w:p w14:paraId="16924418" w14:textId="6AB12243"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在拉伸载荷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33BB6EAA" w:rsidR="009F25D5" w:rsidRDefault="00B4116A" w:rsidP="00AB30D8">
      <w:pPr>
        <w:ind w:firstLine="480"/>
        <w:rPr>
          <w:bCs/>
        </w:rPr>
      </w:pPr>
      <w:r>
        <w:rPr>
          <w:rFonts w:hint="eastAsia"/>
        </w:rPr>
        <w:t>(</w:t>
      </w:r>
      <w:r>
        <w:t>2</w:t>
      </w:r>
      <w:r>
        <w:rPr>
          <w:rFonts w:hint="eastAsia"/>
        </w:rPr>
        <w:t>)</w:t>
      </w:r>
      <w:r w:rsidR="00C96090">
        <w:t xml:space="preserve"> </w:t>
      </w:r>
      <w:r w:rsidR="003B5ABB">
        <w:rPr>
          <w:rFonts w:hint="eastAsia"/>
          <w:bCs/>
        </w:rPr>
        <w:t>四种铺层层合板的</w:t>
      </w:r>
      <w:r w:rsidR="00B60B61">
        <w:rPr>
          <w:rFonts w:hint="eastAsia"/>
          <w:bCs/>
        </w:rPr>
        <w:t>开孔周围，在左右两侧都出现了应力集中的现象</w:t>
      </w:r>
      <w:r w:rsidR="003B5ABB">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sz w:val="28"/>
          <w:szCs w:val="28"/>
          <w:vertAlign w:val="subscript"/>
        </w:rPr>
        <w:t>2S</w:t>
      </w:r>
      <w:r w:rsidR="009018AE">
        <w:t>正交铺层的应力集中区域较小</w:t>
      </w:r>
      <w:r w:rsidR="009018AE">
        <w:rPr>
          <w:rFonts w:hint="eastAsia"/>
        </w:rPr>
        <w:t>，</w:t>
      </w:r>
      <w:r w:rsidR="009018AE">
        <w:t>而</w:t>
      </w:r>
      <w:r w:rsidR="009018AE" w:rsidRPr="005A6AD2">
        <w:rPr>
          <w:rFonts w:hint="eastAsia"/>
          <w:sz w:val="28"/>
          <w:szCs w:val="28"/>
        </w:rPr>
        <w:t>[</w:t>
      </w:r>
      <w:r w:rsidR="009018AE" w:rsidRPr="005A6AD2">
        <w:rPr>
          <w:sz w:val="28"/>
          <w:szCs w:val="28"/>
        </w:rPr>
        <w:t>±45</w:t>
      </w:r>
      <w:r w:rsidR="009018AE" w:rsidRPr="005A6AD2">
        <w:rPr>
          <w:rFonts w:hint="eastAsia"/>
          <w:sz w:val="28"/>
          <w:szCs w:val="28"/>
        </w:rPr>
        <w:t>]</w:t>
      </w:r>
      <w:r w:rsidR="009018AE" w:rsidRPr="005A6AD2">
        <w:rPr>
          <w:sz w:val="28"/>
          <w:szCs w:val="28"/>
          <w:vertAlign w:val="subscript"/>
        </w:rPr>
        <w:t>2S</w:t>
      </w:r>
      <w:r w:rsidR="009018AE">
        <w:t>角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rFonts w:hint="eastAsia"/>
          <w:sz w:val="28"/>
          <w:szCs w:val="28"/>
        </w:rPr>
        <w:t>±</w:t>
      </w:r>
      <w:r w:rsidR="009018AE" w:rsidRPr="005A6AD2">
        <w:rPr>
          <w:rFonts w:hint="eastAsia"/>
          <w:sz w:val="28"/>
          <w:szCs w:val="28"/>
        </w:rPr>
        <w:t>45]</w:t>
      </w:r>
      <w:r w:rsidR="009018AE" w:rsidRPr="005A6AD2">
        <w:rPr>
          <w:sz w:val="28"/>
          <w:szCs w:val="28"/>
          <w:vertAlign w:val="subscript"/>
        </w:rPr>
        <w:t>S</w:t>
      </w:r>
      <w:r w:rsidR="009018AE">
        <w:rPr>
          <w:rFonts w:hint="eastAsia"/>
        </w:rPr>
        <w:t>各向</w:t>
      </w:r>
      <w:r w:rsidR="009018AE">
        <w:rPr>
          <w:rFonts w:hint="eastAsia"/>
        </w:rPr>
        <w:lastRenderedPageBreak/>
        <w:t>同性铺层的应力集中区域较大</w:t>
      </w:r>
      <w:r w:rsidR="003B5ABB">
        <w:rPr>
          <w:rFonts w:hint="eastAsia"/>
          <w:bCs/>
        </w:rPr>
        <w:t>并且</w:t>
      </w:r>
      <w:r w:rsidR="00B60B61">
        <w:rPr>
          <w:rFonts w:hint="eastAsia"/>
          <w:bCs/>
        </w:rPr>
        <w:t>当开孔的孔径越大时，应力集中系数也变得越大。</w:t>
      </w:r>
    </w:p>
    <w:p w14:paraId="2CA72471" w14:textId="77777777" w:rsidR="004842B5" w:rsidRDefault="009018AE" w:rsidP="004842B5">
      <w:pPr>
        <w:ind w:firstLine="480"/>
        <w:sectPr w:rsidR="004842B5" w:rsidSect="00676C4F">
          <w:headerReference w:type="default" r:id="rId91"/>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的破坏起始的位置都是应力集中的区域</w:t>
      </w:r>
      <w:r w:rsidR="006D3866">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5A6AD2">
        <w:rPr>
          <w:rFonts w:hint="eastAsia"/>
          <w:sz w:val="28"/>
          <w:szCs w:val="28"/>
        </w:rPr>
        <w:t>[</w:t>
      </w:r>
      <w:r w:rsidR="001A2084" w:rsidRPr="005A6AD2">
        <w:rPr>
          <w:sz w:val="28"/>
          <w:szCs w:val="28"/>
        </w:rPr>
        <w:t>±45</w:t>
      </w:r>
      <w:r w:rsidR="001A2084" w:rsidRPr="005A6AD2">
        <w:rPr>
          <w:rFonts w:hint="eastAsia"/>
          <w:sz w:val="28"/>
          <w:szCs w:val="28"/>
        </w:rPr>
        <w:t>]</w:t>
      </w:r>
      <w:r w:rsidR="001A2084" w:rsidRPr="005A6AD2">
        <w:rPr>
          <w:sz w:val="28"/>
          <w:szCs w:val="28"/>
          <w:vertAlign w:val="subscript"/>
        </w:rPr>
        <w:t>2S</w:t>
      </w:r>
      <w:r w:rsidR="001A2084">
        <w:t>角铺层的</w:t>
      </w:r>
      <w:r w:rsidR="00070BFB">
        <w:rPr>
          <w:rFonts w:hint="eastAsia"/>
        </w:rPr>
        <w:t>损伤类型为</w:t>
      </w:r>
      <w:r w:rsidR="003443DD">
        <w:rPr>
          <w:rFonts w:hint="eastAsia"/>
        </w:rPr>
        <w:t>基体开裂</w:t>
      </w:r>
      <w:r w:rsidR="00070BFB">
        <w:rPr>
          <w:rFonts w:hint="eastAsia"/>
        </w:rPr>
        <w:t>，</w:t>
      </w:r>
      <w:r w:rsidR="00513023" w:rsidRPr="005A6AD2">
        <w:rPr>
          <w:rFonts w:hint="eastAsia"/>
          <w:sz w:val="28"/>
          <w:szCs w:val="28"/>
        </w:rPr>
        <w:t>[</w:t>
      </w:r>
      <w:r w:rsidR="00513023" w:rsidRPr="005A6AD2">
        <w:rPr>
          <w:sz w:val="28"/>
          <w:szCs w:val="28"/>
        </w:rPr>
        <w:t>0/90</w:t>
      </w:r>
      <w:r w:rsidR="00513023" w:rsidRPr="005A6AD2">
        <w:rPr>
          <w:rFonts w:hint="eastAsia"/>
          <w:sz w:val="28"/>
          <w:szCs w:val="28"/>
        </w:rPr>
        <w:t>]</w:t>
      </w:r>
      <w:r w:rsidR="00513023" w:rsidRPr="005A6AD2">
        <w:rPr>
          <w:sz w:val="28"/>
          <w:szCs w:val="28"/>
          <w:vertAlign w:val="subscript"/>
        </w:rPr>
        <w:t>2S</w:t>
      </w:r>
      <w:r w:rsidR="00513023">
        <w:t>正交铺层</w:t>
      </w:r>
      <w:r w:rsidR="00513023">
        <w:rPr>
          <w:rFonts w:hint="eastAsia"/>
        </w:rPr>
        <w:t>损伤的类型为纤维的断裂，</w:t>
      </w:r>
      <w:r w:rsidR="006E4915">
        <w:rPr>
          <w:rFonts w:hint="eastAsia"/>
        </w:rPr>
        <w:t>而</w:t>
      </w:r>
      <w:r w:rsidR="006E4915" w:rsidRPr="005A6AD2">
        <w:rPr>
          <w:rFonts w:hint="eastAsia"/>
          <w:sz w:val="28"/>
          <w:szCs w:val="28"/>
        </w:rPr>
        <w:t>[</w:t>
      </w:r>
      <w:r w:rsidR="006E4915" w:rsidRPr="005A6AD2">
        <w:rPr>
          <w:sz w:val="28"/>
          <w:szCs w:val="28"/>
        </w:rPr>
        <w:t>0/90</w:t>
      </w:r>
      <w:r w:rsidR="006E4915" w:rsidRPr="005A6AD2">
        <w:rPr>
          <w:rFonts w:hint="eastAsia"/>
          <w:sz w:val="28"/>
          <w:szCs w:val="28"/>
        </w:rPr>
        <w:t>/</w:t>
      </w:r>
      <w:r w:rsidR="006E4915" w:rsidRPr="005A6AD2">
        <w:rPr>
          <w:rFonts w:hint="eastAsia"/>
          <w:sz w:val="28"/>
          <w:szCs w:val="28"/>
        </w:rPr>
        <w:t>±</w:t>
      </w:r>
      <w:r w:rsidR="006E4915" w:rsidRPr="005A6AD2">
        <w:rPr>
          <w:rFonts w:hint="eastAsia"/>
          <w:sz w:val="28"/>
          <w:szCs w:val="28"/>
        </w:rPr>
        <w:t>45]</w:t>
      </w:r>
      <w:r w:rsidR="006E4915" w:rsidRPr="005A6AD2">
        <w:rPr>
          <w:sz w:val="28"/>
          <w:szCs w:val="28"/>
          <w:vertAlign w:val="subscript"/>
        </w:rPr>
        <w:t>S</w:t>
      </w:r>
      <w:r w:rsidR="006E4915">
        <w:rPr>
          <w:rFonts w:hint="eastAsia"/>
        </w:rPr>
        <w:t>各向同性铺层同时存在纤维和基体的开裂。</w:t>
      </w:r>
    </w:p>
    <w:p w14:paraId="2D593D44" w14:textId="0B257B8E" w:rsidR="00BA1896" w:rsidRPr="00247FB2" w:rsidRDefault="0093723D" w:rsidP="004842B5">
      <w:pPr>
        <w:pStyle w:val="10"/>
        <w:rPr>
          <w:color w:val="auto"/>
        </w:rPr>
      </w:pPr>
      <w:bookmarkStart w:id="352" w:name="_Toc51105056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计算</w:t>
      </w:r>
      <w:bookmarkEnd w:id="352"/>
    </w:p>
    <w:p w14:paraId="32794DE8" w14:textId="77777777" w:rsidR="00455A01" w:rsidRPr="00247FB2" w:rsidRDefault="00455A01" w:rsidP="00416A81">
      <w:pPr>
        <w:pStyle w:val="2"/>
      </w:pPr>
      <w:bookmarkStart w:id="353" w:name="OLE_LINK230"/>
      <w:bookmarkStart w:id="354" w:name="OLE_LINK231"/>
      <w:bookmarkStart w:id="355" w:name="OLE_LINK232"/>
      <w:bookmarkStart w:id="356" w:name="OLE_LINK233"/>
      <w:bookmarkStart w:id="357" w:name="OLE_LINK234"/>
      <w:bookmarkStart w:id="358" w:name="_Toc511050570"/>
      <w:r w:rsidRPr="00247FB2">
        <w:rPr>
          <w:rFonts w:hint="eastAsia"/>
        </w:rPr>
        <w:t>引言</w:t>
      </w:r>
      <w:bookmarkEnd w:id="358"/>
    </w:p>
    <w:p w14:paraId="5640F67A" w14:textId="2F84E011" w:rsidR="00370070" w:rsidRPr="00247FB2" w:rsidRDefault="004D75E7" w:rsidP="00D846D7">
      <w:pPr>
        <w:ind w:firstLine="480"/>
      </w:pPr>
      <w:bookmarkStart w:id="359"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的大开孔复合材料层合板进行数值模拟</w:t>
      </w:r>
      <w:r w:rsidR="00455A01" w:rsidRPr="00247FB2">
        <w:rPr>
          <w:rFonts w:hint="eastAsia"/>
        </w:rPr>
        <w:t>，三种铺层的方式分别为</w:t>
      </w:r>
      <w:bookmarkStart w:id="360" w:name="OLE_LINK221"/>
      <w:bookmarkStart w:id="361" w:name="OLE_LINK222"/>
      <w:bookmarkStart w:id="362" w:name="OLE_LINK274"/>
      <w:bookmarkStart w:id="363" w:name="OLE_LINK275"/>
      <w:bookmarkStart w:id="364"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60"/>
      <w:bookmarkEnd w:id="361"/>
      <w:r w:rsidR="00455A01" w:rsidRPr="00247FB2">
        <w:t>单向铺层</w:t>
      </w:r>
      <w:r w:rsidR="00455A01" w:rsidRPr="00247FB2">
        <w:rPr>
          <w:rFonts w:hint="eastAsia"/>
        </w:rPr>
        <w:t>，</w:t>
      </w:r>
      <w:bookmarkStart w:id="365" w:name="OLE_LINK223"/>
      <w:bookmarkStart w:id="366"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65"/>
      <w:bookmarkEnd w:id="366"/>
      <w:r w:rsidR="00455A01" w:rsidRPr="00247FB2">
        <w:t>正交蒲城</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bookmarkEnd w:id="362"/>
      <w:bookmarkEnd w:id="363"/>
      <w:bookmarkEnd w:id="364"/>
      <w:r w:rsidR="00455A01" w:rsidRPr="00247FB2">
        <w:rPr>
          <w:rFonts w:hint="eastAsia"/>
        </w:rPr>
        <w:t>，</w:t>
      </w:r>
      <w:bookmarkEnd w:id="353"/>
      <w:bookmarkEnd w:id="354"/>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105AC4" w:rsidRPr="00247FB2">
        <w:rPr>
          <w:rFonts w:hint="eastAsia"/>
        </w:rPr>
        <w:t>通过模拟，</w:t>
      </w:r>
      <w:r w:rsidR="00E739CC" w:rsidRPr="00247FB2">
        <w:rPr>
          <w:rFonts w:hint="eastAsia"/>
        </w:rPr>
        <w:t>计算出了各个铺层、各个孔径的大开口层合板从出现初始损伤到材料彻底失效的整个过程，从损伤的演化过程中我们可以看出，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这对实际工程中对大开孔层合板的补强和设计是具有指导意义的。</w:t>
      </w:r>
      <w:r w:rsidR="00E01BE9" w:rsidRPr="00247FB2">
        <w:rPr>
          <w:rFonts w:hint="eastAsia"/>
        </w:rPr>
        <w:t>同时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DB1CAC" w:rsidRPr="00247FB2">
        <w:rPr>
          <w:rFonts w:hint="eastAsia"/>
        </w:rPr>
        <w:t>得到了比较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3A7EFD" w:rsidRPr="00247FB2">
        <w:rPr>
          <w:rFonts w:hint="eastAsia"/>
        </w:rPr>
        <w:t>；</w:t>
      </w:r>
      <w:r w:rsidR="00DB1CAC" w:rsidRPr="00247FB2">
        <w:rPr>
          <w:rFonts w:hint="eastAsia"/>
        </w:rPr>
        <w:t>然后</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模拟出了试验中出现的应力和应变之间的的非线性关系。</w:t>
      </w:r>
      <w:bookmarkEnd w:id="359"/>
    </w:p>
    <w:p w14:paraId="380D604A" w14:textId="2B09E2B0" w:rsidR="00EC1E72" w:rsidRPr="00247FB2" w:rsidRDefault="00EC1E72" w:rsidP="00EC1E72">
      <w:pPr>
        <w:pStyle w:val="2"/>
      </w:pPr>
      <w:bookmarkStart w:id="367" w:name="_Toc511050571"/>
      <w:r w:rsidRPr="00247FB2">
        <w:rPr>
          <w:rFonts w:hint="eastAsia"/>
        </w:rPr>
        <w:t>层合板的材料</w:t>
      </w:r>
      <w:r w:rsidRPr="00247FB2">
        <w:t>性能参数</w:t>
      </w:r>
      <w:bookmarkEnd w:id="367"/>
    </w:p>
    <w:p w14:paraId="7433CABA" w14:textId="35033C1F" w:rsidR="00EC1E72" w:rsidRPr="00247FB2" w:rsidRDefault="008C026C" w:rsidP="00EC1E72">
      <w:pPr>
        <w:ind w:firstLine="480"/>
      </w:pPr>
      <w:r w:rsidRPr="00247FB2">
        <w:rPr>
          <w:noProof/>
        </w:rPr>
        <w:drawing>
          <wp:anchor distT="0" distB="0" distL="114300" distR="114300" simplePos="0" relativeHeight="251673600" behindDoc="0" locked="0" layoutInCell="1" allowOverlap="1" wp14:anchorId="76CD32B6" wp14:editId="3F581B34">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D4C6A" w:rsidRPr="00247FB2">
        <w:rPr>
          <w:rFonts w:hint="eastAsia"/>
        </w:rPr>
        <w:t>其中，利用</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5B7C37">
        <w:rPr>
          <w:rFonts w:hint="eastAsia"/>
        </w:rPr>
        <w:t>图</w:t>
      </w:r>
      <w:r w:rsidR="005B7C37">
        <w:rPr>
          <w:rFonts w:hint="eastAsia"/>
        </w:rPr>
        <w:t>4.1</w:t>
      </w:r>
      <w:r w:rsidR="00722C8E" w:rsidRPr="00247FB2">
        <w:fldChar w:fldCharType="end"/>
      </w:r>
      <w:r w:rsidR="00722C8E" w:rsidRPr="00247FB2">
        <w:t>所示</w:t>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5B7C37">
        <w:rPr>
          <w:rFonts w:hint="eastAsia"/>
        </w:rPr>
        <w:t>表</w:t>
      </w:r>
      <w:r w:rsidR="005B7C37">
        <w:rPr>
          <w:rFonts w:hint="eastAsia"/>
        </w:rPr>
        <w:t>4.1</w:t>
      </w:r>
      <w:r w:rsidRPr="00247FB2">
        <w:fldChar w:fldCharType="end"/>
      </w:r>
      <w:r w:rsidRPr="00247FB2">
        <w:t>和</w:t>
      </w:r>
      <w:r w:rsidRPr="00247FB2">
        <w:fldChar w:fldCharType="begin"/>
      </w:r>
      <w:r w:rsidRPr="00247FB2">
        <w:instrText xml:space="preserve"> REF _Ref510015091 \r \h </w:instrText>
      </w:r>
      <w:r w:rsidR="00247FB2">
        <w:instrText xml:space="preserve"> \* MERGEFORMAT </w:instrText>
      </w:r>
      <w:r w:rsidRPr="00247FB2">
        <w:fldChar w:fldCharType="separate"/>
      </w:r>
      <w:r w:rsidR="005B7C37">
        <w:t>0</w:t>
      </w:r>
      <w:r w:rsidRPr="00247FB2">
        <w:fldChar w:fldCharType="end"/>
      </w:r>
      <w:r w:rsidR="00CB7EC8" w:rsidRPr="00247FB2">
        <w:t>所示</w:t>
      </w:r>
      <w:r w:rsidR="00CB7EC8" w:rsidRPr="00247FB2">
        <w:rPr>
          <w:rFonts w:hint="eastAsia"/>
        </w:rPr>
        <w:t>：</w:t>
      </w:r>
    </w:p>
    <w:p w14:paraId="6247041F" w14:textId="0BCF1792" w:rsidR="007F6699" w:rsidRPr="00247FB2" w:rsidRDefault="00447E3E" w:rsidP="00C06E77">
      <w:pPr>
        <w:pStyle w:val="6"/>
        <w:jc w:val="center"/>
      </w:pPr>
      <w:bookmarkStart w:id="368" w:name="_Ref510015026"/>
      <w:r w:rsidRPr="00247FB2">
        <w:t>性能测试</w:t>
      </w:r>
      <w:r w:rsidR="00E074C0" w:rsidRPr="00247FB2">
        <w:t>试件</w:t>
      </w:r>
      <w:bookmarkEnd w:id="368"/>
    </w:p>
    <w:p w14:paraId="620E34D4" w14:textId="77777777" w:rsidR="00063F05" w:rsidRPr="00247FB2" w:rsidRDefault="00063F05" w:rsidP="00063F05">
      <w:pPr>
        <w:ind w:firstLine="480"/>
      </w:pPr>
    </w:p>
    <w:p w14:paraId="560DA2D9" w14:textId="77777777" w:rsidR="00063F05" w:rsidRDefault="00063F05" w:rsidP="00063F05">
      <w:pPr>
        <w:ind w:firstLine="480"/>
      </w:pPr>
    </w:p>
    <w:p w14:paraId="4FCD4340" w14:textId="77777777" w:rsidR="00976076" w:rsidRDefault="00976076" w:rsidP="00063F05">
      <w:pPr>
        <w:ind w:firstLine="480"/>
      </w:pPr>
    </w:p>
    <w:p w14:paraId="1099D4FB" w14:textId="77777777" w:rsidR="00976076" w:rsidRPr="00247FB2" w:rsidRDefault="00976076" w:rsidP="00063F05">
      <w:pPr>
        <w:ind w:firstLine="480"/>
      </w:pPr>
    </w:p>
    <w:p w14:paraId="642D4602" w14:textId="77777777" w:rsidR="00063F05" w:rsidRPr="00247FB2" w:rsidRDefault="00063F05" w:rsidP="00063F05">
      <w:pPr>
        <w:ind w:firstLine="480"/>
      </w:pPr>
    </w:p>
    <w:p w14:paraId="1613BA05" w14:textId="2C5E10B3" w:rsidR="00EC1E72" w:rsidRPr="00247FB2" w:rsidRDefault="00B6472E" w:rsidP="00941EAB">
      <w:pPr>
        <w:pStyle w:val="7"/>
      </w:pPr>
      <w:bookmarkStart w:id="369" w:name="_Ref510015085"/>
      <w:r w:rsidRPr="00247FB2">
        <w:rPr>
          <w:rFonts w:hint="eastAsia"/>
        </w:rPr>
        <w:t>单层板刚度系数</w:t>
      </w:r>
      <w:bookmarkEnd w:id="369"/>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E45B52"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E45B52"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E45B52"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E45B52"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3AC3C721" w14:textId="77777777" w:rsidR="00976076" w:rsidRDefault="00976076" w:rsidP="007C1C92">
      <w:pPr>
        <w:ind w:firstLine="480"/>
      </w:pPr>
      <w:bookmarkStart w:id="370" w:name="_Ref510015091"/>
    </w:p>
    <w:p w14:paraId="5988214F" w14:textId="2FC6054D" w:rsidR="00487D9A" w:rsidRPr="00247FB2" w:rsidRDefault="00C06E77" w:rsidP="00BB51C5">
      <w:pPr>
        <w:pStyle w:val="7"/>
      </w:pPr>
      <w:r w:rsidRPr="00247FB2">
        <w:rPr>
          <w:rFonts w:hint="eastAsia"/>
        </w:rPr>
        <w:t>实验所得</w:t>
      </w:r>
      <w:r w:rsidR="00941EAB" w:rsidRPr="00247FB2">
        <w:rPr>
          <w:rFonts w:hint="eastAsia"/>
        </w:rPr>
        <w:t>强度参数</w:t>
      </w:r>
      <w:bookmarkEnd w:id="370"/>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E45B52"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E45B52"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E45B52"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E45B52"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E45B52"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5AA468A8" w:rsidR="00A56E28" w:rsidRPr="00247FB2" w:rsidRDefault="008A4A68" w:rsidP="00A56E28">
      <w:pPr>
        <w:ind w:firstLine="480"/>
      </w:pPr>
      <w:r w:rsidRPr="00247FB2">
        <w:t>正如在</w:t>
      </w:r>
      <w:r w:rsidRPr="00247FB2">
        <w:t>2.2</w:t>
      </w:r>
      <w:r w:rsidRPr="00247FB2">
        <w:t>节中介绍的一样</w:t>
      </w:r>
      <w:r w:rsidRPr="00247FB2">
        <w:rPr>
          <w:rFonts w:hint="eastAsia"/>
        </w:rPr>
        <w:t>，</w:t>
      </w:r>
      <w:r w:rsidRPr="00247FB2">
        <w:t>多向层合板中的</w:t>
      </w:r>
      <w:r w:rsidRPr="00247FB2">
        <w:rPr>
          <w:rFonts w:hint="eastAsia"/>
        </w:rPr>
        <w:t>横向</w:t>
      </w:r>
      <w:r w:rsidRPr="00247FB2">
        <w:t>拉伸强度和面内剪切往往要高于单向板中的的强度</w:t>
      </w:r>
      <w:r w:rsidRPr="00247FB2">
        <w:rPr>
          <w:rFonts w:hint="eastAsia"/>
        </w:rPr>
        <w:t>。所以我们使用</w:t>
      </w:r>
      <w:r w:rsidRPr="00247FB2">
        <w:fldChar w:fldCharType="begin"/>
      </w:r>
      <w:r w:rsidRPr="00247FB2">
        <w:instrText xml:space="preserve"> GOTOBUTTON ZEqnNum620578  \* MERGEFORMAT </w:instrText>
      </w:r>
      <w:r w:rsidR="00E45B52">
        <w:fldChar w:fldCharType="begin"/>
      </w:r>
      <w:r w:rsidR="00E45B52">
        <w:instrText xml:space="preserve"> REF ZEqnNum620578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4</w:instrText>
      </w:r>
      <w:r w:rsidR="005B7C37" w:rsidRPr="00247FB2">
        <w:instrText>)</w:instrText>
      </w:r>
      <w:r w:rsidR="00E45B52">
        <w:fldChar w:fldCharType="end"/>
      </w:r>
      <w:r w:rsidRPr="00247FB2">
        <w:fldChar w:fldCharType="end"/>
      </w:r>
      <w:r w:rsidR="00777A6F" w:rsidRPr="00247FB2">
        <w:rPr>
          <w:rFonts w:hint="eastAsia"/>
        </w:rPr>
        <w:t>式对本文研究的三种铺层的层合板中的强度参数进行修正，得到层合板中的就地强度。</w:t>
      </w:r>
    </w:p>
    <w:p w14:paraId="68A9EB82" w14:textId="3F220A87" w:rsidR="00DE6930" w:rsidRPr="00247FB2" w:rsidRDefault="00777A6F" w:rsidP="008539ED">
      <w:pPr>
        <w:pStyle w:val="7"/>
      </w:pPr>
      <w:r w:rsidRPr="00247FB2">
        <w:rPr>
          <w:rFonts w:hint="eastAsia"/>
        </w:rPr>
        <w:t>修正后的层合板中的就地强度</w:t>
      </w:r>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E45B52"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E45B52"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bookmarkEnd w:id="355"/>
      <w:bookmarkEnd w:id="356"/>
      <w:bookmarkEnd w:id="357"/>
    </w:tbl>
    <w:p w14:paraId="6CE37030" w14:textId="10F26B22" w:rsidR="00C35657" w:rsidRPr="00247FB2" w:rsidRDefault="00C35657" w:rsidP="00EE3BC0">
      <w:pPr>
        <w:ind w:firstLine="480"/>
      </w:pPr>
    </w:p>
    <w:p w14:paraId="75FF28CF" w14:textId="39D4531A" w:rsidR="006E0A1C" w:rsidRPr="00247FB2" w:rsidRDefault="00EE3BC0" w:rsidP="00383F34">
      <w:pPr>
        <w:pStyle w:val="2"/>
      </w:pPr>
      <w:bookmarkStart w:id="371" w:name="_Toc511050572"/>
      <w:r>
        <w:rPr>
          <w:rFonts w:hint="eastAsia"/>
        </w:rPr>
        <w:t>大开孔层合板的</w:t>
      </w:r>
      <w:r w:rsidR="006E0A1C" w:rsidRPr="00247FB2">
        <w:t>损伤演化</w:t>
      </w:r>
      <w:r w:rsidR="00CB0DA0">
        <w:t>模拟</w:t>
      </w:r>
      <w:bookmarkEnd w:id="371"/>
    </w:p>
    <w:p w14:paraId="789E7FA0" w14:textId="05E88BD3" w:rsidR="00DC11B3" w:rsidRPr="00247FB2" w:rsidRDefault="0017587F" w:rsidP="0017587F">
      <w:pPr>
        <w:ind w:firstLine="480"/>
      </w:pPr>
      <w:bookmarkStart w:id="372" w:name="OLE_LINK261"/>
      <w:r>
        <w:t>通过数值模拟</w:t>
      </w:r>
      <w:r>
        <w:rPr>
          <w:rFonts w:hint="eastAsia"/>
        </w:rPr>
        <w:t>，</w:t>
      </w:r>
      <w:r>
        <w:t>我们可以获得从层合板</w:t>
      </w:r>
      <w:r w:rsidR="00BC6A0D">
        <w:t>从初始失效到彻底破坏的损伤演化</w:t>
      </w:r>
      <w:r w:rsidR="00BC6A0D">
        <w:rPr>
          <w:rFonts w:hint="eastAsia"/>
        </w:rPr>
        <w:t>，</w:t>
      </w:r>
      <w:r w:rsidR="00BC6A0D">
        <w:t>了解层合板在</w:t>
      </w:r>
      <w:r w:rsidR="00047F56">
        <w:t>演化过程中</w:t>
      </w:r>
      <w:r w:rsidR="00BC6A0D">
        <w:t>内部发生的</w:t>
      </w:r>
      <w:r w:rsidR="00041EC0">
        <w:t>损伤位置以及模式</w:t>
      </w:r>
      <w:r w:rsidR="00041EC0">
        <w:rPr>
          <w:rFonts w:hint="eastAsia"/>
        </w:rPr>
        <w:t>，</w:t>
      </w:r>
      <w:r w:rsidR="00DD6F69">
        <w:rPr>
          <w:rFonts w:hint="eastAsia"/>
        </w:rPr>
        <w:t>从而掌握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铺层</w:t>
      </w:r>
      <w:r w:rsidR="00354513">
        <w:t>三种层合板的损伤演化模拟的结果</w:t>
      </w:r>
      <w:r w:rsidR="00354513">
        <w:rPr>
          <w:rFonts w:hint="eastAsia"/>
        </w:rPr>
        <w:t>：</w:t>
      </w:r>
    </w:p>
    <w:p w14:paraId="29CCC211" w14:textId="77777777" w:rsidR="00EE3BC0" w:rsidRPr="00247FB2" w:rsidRDefault="00EE3BC0" w:rsidP="005C0055">
      <w:pPr>
        <w:pStyle w:val="3"/>
      </w:pPr>
      <w:bookmarkStart w:id="373" w:name="_Toc511050573"/>
      <w:bookmarkEnd w:id="372"/>
      <w:r w:rsidRPr="00247FB2">
        <w:rPr>
          <w:rFonts w:hint="eastAsia"/>
        </w:rPr>
        <w:t>单向铺层大开口层合板的失效</w:t>
      </w:r>
      <w:bookmarkEnd w:id="373"/>
    </w:p>
    <w:p w14:paraId="5559FF3C" w14:textId="26576EA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5B7C37">
        <w:rPr>
          <w:rFonts w:hint="eastAsia"/>
        </w:rPr>
        <w:t>图</w:t>
      </w:r>
      <w:r w:rsidR="005B7C37">
        <w:rPr>
          <w:rFonts w:hint="eastAsia"/>
        </w:rPr>
        <w:t>4.2</w:t>
      </w:r>
      <w:r>
        <w:fldChar w:fldCharType="end"/>
      </w:r>
      <w:r>
        <w:t>和</w:t>
      </w:r>
      <w:r>
        <w:fldChar w:fldCharType="begin"/>
      </w:r>
      <w:r>
        <w:instrText xml:space="preserve"> REF _Ref510178142 \r \h </w:instrText>
      </w:r>
      <w:r w:rsidR="001D69BF">
        <w:instrText xml:space="preserve"> \* MERGEFORMAT </w:instrText>
      </w:r>
      <w:r>
        <w:fldChar w:fldCharType="separate"/>
      </w:r>
      <w:r w:rsidR="005B7C37">
        <w:rPr>
          <w:rFonts w:hint="eastAsia"/>
        </w:rPr>
        <w:t>图</w:t>
      </w:r>
      <w:r w:rsidR="005B7C37">
        <w:rPr>
          <w:rFonts w:hint="eastAsia"/>
        </w:rPr>
        <w:t>4.3</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红色区域为失效的区域，每张损伤图下面给出的</w:t>
      </w:r>
      <w:r>
        <w:rPr>
          <w:rFonts w:hint="eastAsia"/>
        </w:rPr>
        <w:lastRenderedPageBreak/>
        <w:t>分别是对应的位移值以及载荷值，展示了</w:t>
      </w:r>
      <w:r>
        <w:t>在不同载荷下的</w:t>
      </w:r>
      <w:r>
        <w:rPr>
          <w:rFonts w:hint="eastAsia"/>
        </w:rPr>
        <w:t>层合板</w:t>
      </w:r>
      <w:r>
        <w:t>失效情况</w:t>
      </w:r>
      <w:r>
        <w:rPr>
          <w:rFonts w:hint="eastAsia"/>
        </w:rPr>
        <w:t>，</w:t>
      </w:r>
      <w:bookmarkStart w:id="374" w:name="OLE_LINK283"/>
      <w:bookmarkStart w:id="375" w:name="OLE_LINK284"/>
      <w:r>
        <w:rPr>
          <w:rFonts w:hint="eastAsia"/>
        </w:rPr>
        <w:t>主要的损伤模式为基体拉伸</w:t>
      </w:r>
      <w:r>
        <w:t>损伤</w:t>
      </w:r>
      <w:bookmarkEnd w:id="374"/>
      <w:bookmarkEnd w:id="375"/>
      <w:r w:rsidR="008A06A3">
        <w:rPr>
          <w:rFonts w:hint="eastAsia"/>
        </w:rPr>
        <w:t>和纤维拉伸损伤</w:t>
      </w:r>
      <w:r>
        <w:rPr>
          <w:rFonts w:hint="eastAsia"/>
        </w:rPr>
        <w:t>：</w:t>
      </w:r>
      <w:bookmarkStart w:id="376" w:name="OLE_LINK285"/>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2187933">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6FEE7529">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Default="007F467E" w:rsidP="00FA4E44">
      <w:pPr>
        <w:spacing w:line="240" w:lineRule="auto"/>
        <w:ind w:firstLineChars="700" w:firstLine="1680"/>
      </w:pPr>
      <w:r>
        <w:t>(I</w:t>
      </w:r>
      <w:r w:rsidR="001D69BF" w:rsidRPr="00247FB2">
        <w:t>)</w:t>
      </w:r>
      <w:r w:rsidR="001D69BF">
        <w:t xml:space="preserve"> 0.47mm</w:t>
      </w:r>
      <w:r w:rsidR="001D69BF">
        <w:rPr>
          <w:rFonts w:hint="eastAsia"/>
        </w:rPr>
        <w:t>，</w:t>
      </w:r>
      <w:r w:rsidR="001D69BF">
        <w:t>46.43KN</w:t>
      </w:r>
      <w:r w:rsidR="001D69BF" w:rsidRPr="00247FB2">
        <w:rPr>
          <w:rFonts w:hint="eastAsia"/>
        </w:rPr>
        <w:t xml:space="preserve">   </w:t>
      </w:r>
      <w:r w:rsidR="001D69BF">
        <w:t xml:space="preserve">  </w:t>
      </w:r>
      <w:r w:rsidR="001D69BF" w:rsidRPr="00247FB2">
        <w:t xml:space="preserve">  </w:t>
      </w:r>
      <w:r w:rsidR="001D69BF">
        <w:t xml:space="preserve">      </w:t>
      </w:r>
      <w:r w:rsidR="001D69BF" w:rsidRPr="00247FB2">
        <w:rPr>
          <w:rFonts w:hint="eastAsia"/>
        </w:rPr>
        <w:t>(</w:t>
      </w:r>
      <w:r w:rsidR="000311D6">
        <w:t>II</w:t>
      </w:r>
      <w:r w:rsidR="001D69BF" w:rsidRPr="00247FB2">
        <w:rPr>
          <w:rFonts w:hint="eastAsia"/>
        </w:rPr>
        <w:t>)</w:t>
      </w:r>
      <w:r w:rsidR="001D69BF">
        <w:t xml:space="preserve"> 0.65mm</w:t>
      </w:r>
      <w:r w:rsidR="001D69BF">
        <w:rPr>
          <w:rFonts w:hint="eastAsia"/>
        </w:rPr>
        <w:t>，</w:t>
      </w:r>
      <w:r w:rsidR="001D69BF">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2A11ABB8">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02F57535">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778E73C7" w:rsidR="001D69BF" w:rsidRDefault="006C7C18" w:rsidP="001D69BF">
      <w:pPr>
        <w:spacing w:line="240" w:lineRule="auto"/>
        <w:ind w:firstLineChars="683" w:firstLine="1639"/>
        <w:jc w:val="left"/>
      </w:pPr>
      <w:r>
        <w:t>(III</w:t>
      </w:r>
      <w:r w:rsidR="001D69BF" w:rsidRPr="00247FB2">
        <w:t>)</w:t>
      </w:r>
      <w:r w:rsidR="001D69BF">
        <w:t xml:space="preserve"> 1.01mm</w:t>
      </w:r>
      <w:r w:rsidR="001D69BF">
        <w:rPr>
          <w:rFonts w:hint="eastAsia"/>
        </w:rPr>
        <w:t>，</w:t>
      </w:r>
      <w:r w:rsidR="001D69BF">
        <w:t>87.60KN</w:t>
      </w:r>
      <w:r w:rsidR="001D69BF" w:rsidRPr="00051291">
        <w:t xml:space="preserve"> </w:t>
      </w:r>
      <w:r w:rsidR="001D69BF">
        <w:rPr>
          <w:rFonts w:hint="eastAsia"/>
        </w:rPr>
        <w:t xml:space="preserve">         </w:t>
      </w:r>
      <w:r w:rsidR="001D69BF" w:rsidRPr="00247FB2">
        <w:rPr>
          <w:rFonts w:hint="eastAsia"/>
        </w:rPr>
        <w:t>(</w:t>
      </w:r>
      <w:r w:rsidR="0081722E">
        <w:t>IV</w:t>
      </w:r>
      <w:r w:rsidR="001D69BF" w:rsidRPr="00247FB2">
        <w:rPr>
          <w:rFonts w:hint="eastAsia"/>
        </w:rPr>
        <w:t>)</w:t>
      </w:r>
      <w:r w:rsidR="001D69BF">
        <w:t xml:space="preserve"> 1.07mm</w:t>
      </w:r>
      <w:r w:rsidR="001D69BF">
        <w:rPr>
          <w:rFonts w:hint="eastAsia"/>
        </w:rPr>
        <w:t>，</w:t>
      </w:r>
      <w:r w:rsidR="001D69BF">
        <w:t>53.07KN</w:t>
      </w:r>
    </w:p>
    <w:p w14:paraId="75EC828E" w14:textId="393E7E10" w:rsidR="00404A9F" w:rsidRPr="008C7817" w:rsidRDefault="009557DE" w:rsidP="00677559">
      <w:pPr>
        <w:spacing w:line="240" w:lineRule="auto"/>
        <w:ind w:firstLineChars="1633" w:firstLine="3593"/>
        <w:rPr>
          <w:sz w:val="22"/>
          <w:szCs w:val="22"/>
        </w:rPr>
      </w:pPr>
      <w:bookmarkStart w:id="377" w:name="OLE_LINK289"/>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1D9E310C">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8CC5514">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76"/>
    </w:p>
    <w:p w14:paraId="76A12C97" w14:textId="74548DF8" w:rsidR="00EF7FAC" w:rsidRDefault="003B179D" w:rsidP="001D69BF">
      <w:pPr>
        <w:spacing w:line="240" w:lineRule="auto"/>
        <w:ind w:firstLineChars="683" w:firstLine="1639"/>
        <w:jc w:val="left"/>
      </w:pPr>
      <w:r>
        <w:t>(</w:t>
      </w:r>
      <w:r w:rsidR="00F56163">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rsidR="00D516DC">
        <w:t>II</w:t>
      </w:r>
      <w:r w:rsidRPr="00247FB2">
        <w:rPr>
          <w:rFonts w:hint="eastAsia"/>
        </w:rPr>
        <w:t>)</w:t>
      </w:r>
      <w:r>
        <w:t xml:space="preserve"> 1.07mm</w:t>
      </w:r>
      <w:r>
        <w:rPr>
          <w:rFonts w:hint="eastAsia"/>
        </w:rPr>
        <w:t>，</w:t>
      </w:r>
      <w:r>
        <w:t>53.07KN</w:t>
      </w:r>
    </w:p>
    <w:p w14:paraId="3BAA8E19" w14:textId="4E437E14" w:rsidR="00EF7FAC" w:rsidRPr="008C7817" w:rsidRDefault="007B7CC9" w:rsidP="00906CBB">
      <w:pPr>
        <w:spacing w:line="240" w:lineRule="auto"/>
        <w:ind w:firstLineChars="1600" w:firstLine="352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00333DD3" w:rsidRPr="008C7817">
        <w:rPr>
          <w:sz w:val="22"/>
        </w:rPr>
        <w:t>纤维拉伸失效</w:t>
      </w:r>
    </w:p>
    <w:p w14:paraId="73B6CFE9" w14:textId="7F66A3A7" w:rsidR="00DC11B3" w:rsidRDefault="008E178B" w:rsidP="00B76501">
      <w:pPr>
        <w:pStyle w:val="6"/>
        <w:jc w:val="center"/>
      </w:pPr>
      <w:bookmarkStart w:id="378" w:name="_Ref510178139"/>
      <w:bookmarkEnd w:id="377"/>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78"/>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drawing>
          <wp:inline distT="0" distB="0" distL="0" distR="0" wp14:anchorId="11337BF8" wp14:editId="31E8C831">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4A54D72B">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1E859919" w:rsidR="00CC39B7" w:rsidRDefault="00E42148" w:rsidP="00EB433F">
      <w:pPr>
        <w:spacing w:line="240" w:lineRule="auto"/>
        <w:ind w:firstLine="480"/>
        <w:jc w:val="center"/>
      </w:pPr>
      <w:r>
        <w:lastRenderedPageBreak/>
        <w:t xml:space="preserve"> (I</w:t>
      </w:r>
      <w:r w:rsidR="00C066DB">
        <w:t>)</w:t>
      </w:r>
      <w:r w:rsidR="00C066DB" w:rsidRPr="00C066DB">
        <w:t xml:space="preserve"> </w:t>
      </w:r>
      <w:r w:rsidR="00C066DB">
        <w:t>0.42mm</w:t>
      </w:r>
      <w:r w:rsidR="00C066DB">
        <w:rPr>
          <w:rFonts w:hint="eastAsia"/>
        </w:rPr>
        <w:t>，</w:t>
      </w:r>
      <w:r w:rsidR="00C066DB">
        <w:t>41.52KN</w:t>
      </w:r>
      <w:r w:rsidR="009B5EA6">
        <w:rPr>
          <w:rFonts w:hint="eastAsia"/>
        </w:rPr>
        <w:t xml:space="preserve">           </w:t>
      </w:r>
      <w:r w:rsidR="00B76501" w:rsidRPr="00247FB2">
        <w:rPr>
          <w:rFonts w:hint="eastAsia"/>
        </w:rPr>
        <w:t>(</w:t>
      </w:r>
      <w:r w:rsidR="009B5EA6">
        <w:t>II</w:t>
      </w:r>
      <w:r w:rsidR="00B76501" w:rsidRPr="00247FB2">
        <w:rPr>
          <w:rFonts w:hint="eastAsia"/>
        </w:rPr>
        <w:t>)</w:t>
      </w:r>
      <w:r w:rsidR="001549DB">
        <w:t xml:space="preserve"> </w:t>
      </w:r>
      <w:r w:rsidR="00D90A8D">
        <w:t>0.</w:t>
      </w:r>
      <w:r w:rsidR="00D90A8D" w:rsidRPr="00D90A8D">
        <w:t>85</w:t>
      </w:r>
      <w:r w:rsidR="00D90A8D">
        <w:t>mm</w:t>
      </w:r>
      <w:r w:rsidR="00D90A8D">
        <w:rPr>
          <w:rFonts w:hint="eastAsia"/>
        </w:rPr>
        <w:t>，</w:t>
      </w:r>
      <w:r w:rsidR="00D90A8D">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33CF5E85">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3569DC4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77131635" w:rsidR="007F2678" w:rsidRDefault="006A004F" w:rsidP="007A1570">
      <w:pPr>
        <w:spacing w:line="240" w:lineRule="auto"/>
        <w:ind w:firstLineChars="683" w:firstLine="1639"/>
      </w:pPr>
      <w:r w:rsidRPr="006A004F">
        <w:t xml:space="preserve"> </w:t>
      </w:r>
      <w:r w:rsidR="00380DE8">
        <w:t>(III</w:t>
      </w:r>
      <w:r>
        <w:t>)</w:t>
      </w:r>
      <w:r w:rsidR="00747BD6">
        <w:t xml:space="preserve"> </w:t>
      </w:r>
      <w:r w:rsidRPr="006A004F">
        <w:t>1.0</w:t>
      </w:r>
      <w:r>
        <w:t>1mm</w:t>
      </w:r>
      <w:r>
        <w:rPr>
          <w:rFonts w:hint="eastAsia"/>
        </w:rPr>
        <w:t>，</w:t>
      </w:r>
      <w:r>
        <w:t>87.36KN</w:t>
      </w:r>
      <w:r w:rsidR="00127DE0">
        <w:rPr>
          <w:rFonts w:hint="eastAsia"/>
        </w:rPr>
        <w:t xml:space="preserve">  </w:t>
      </w:r>
      <w:r w:rsidR="00747BD6">
        <w:t xml:space="preserve">   </w:t>
      </w:r>
      <w:r w:rsidR="005A1221">
        <w:rPr>
          <w:rFonts w:hint="eastAsia"/>
        </w:rPr>
        <w:t xml:space="preserve">  </w:t>
      </w:r>
      <w:r w:rsidR="007F2678" w:rsidRPr="00247FB2">
        <w:rPr>
          <w:rFonts w:hint="eastAsia"/>
        </w:rPr>
        <w:t xml:space="preserve">   </w:t>
      </w:r>
      <w:r w:rsidR="007F2678" w:rsidRPr="00247FB2">
        <w:t xml:space="preserve"> </w:t>
      </w:r>
      <w:r w:rsidR="007F2678" w:rsidRPr="00247FB2">
        <w:rPr>
          <w:rFonts w:hint="eastAsia"/>
        </w:rPr>
        <w:t>(</w:t>
      </w:r>
      <w:r w:rsidR="005723C6">
        <w:t>IV</w:t>
      </w:r>
      <w:r w:rsidR="007F2678" w:rsidRPr="00247FB2">
        <w:rPr>
          <w:rFonts w:hint="eastAsia"/>
        </w:rPr>
        <w:t>)</w:t>
      </w:r>
      <w:r w:rsidR="00747BD6">
        <w:t xml:space="preserve"> </w:t>
      </w:r>
      <w:r w:rsidR="00194606">
        <w:t>1.15mm</w:t>
      </w:r>
      <w:r w:rsidR="00194606">
        <w:rPr>
          <w:rFonts w:hint="eastAsia"/>
        </w:rPr>
        <w:t>，</w:t>
      </w:r>
      <w:r w:rsidR="00194606">
        <w:t>24.62KN</w:t>
      </w:r>
    </w:p>
    <w:p w14:paraId="706CF48A" w14:textId="77777777" w:rsidR="00DD563A" w:rsidRPr="008C7817" w:rsidRDefault="00DD563A" w:rsidP="007C67D5">
      <w:pPr>
        <w:spacing w:line="240" w:lineRule="auto"/>
        <w:ind w:firstLineChars="1783" w:firstLine="3923"/>
        <w:rPr>
          <w:sz w:val="22"/>
          <w:szCs w:val="22"/>
        </w:rPr>
      </w:pPr>
      <w:bookmarkStart w:id="379" w:name="OLE_LINK290"/>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3933451D">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EEF3668">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656454" cy="1468357"/>
                    </a:xfrm>
                    <a:prstGeom prst="rect">
                      <a:avLst/>
                    </a:prstGeom>
                  </pic:spPr>
                </pic:pic>
              </a:graphicData>
            </a:graphic>
          </wp:inline>
        </w:drawing>
      </w:r>
    </w:p>
    <w:p w14:paraId="351EFE57" w14:textId="099C0662" w:rsidR="00DD563A" w:rsidRDefault="00DD563A" w:rsidP="00DD563A">
      <w:pPr>
        <w:spacing w:line="240" w:lineRule="auto"/>
        <w:ind w:firstLineChars="683" w:firstLine="1639"/>
        <w:jc w:val="left"/>
      </w:pPr>
      <w:r>
        <w:t>(I</w:t>
      </w:r>
      <w:r w:rsidRPr="00247FB2">
        <w:t>)</w:t>
      </w:r>
      <w:r>
        <w:t xml:space="preserve"> </w:t>
      </w:r>
      <w:r w:rsidR="00CB5CBA" w:rsidRPr="006A004F">
        <w:t>1.0</w:t>
      </w:r>
      <w:r w:rsidR="00CB5CBA">
        <w:t>1mm</w:t>
      </w:r>
      <w:r w:rsidR="00CB5CBA">
        <w:rPr>
          <w:rFonts w:hint="eastAsia"/>
        </w:rPr>
        <w:t>，</w:t>
      </w:r>
      <w:r w:rsidR="00CB5CBA">
        <w:t>87.36KN</w:t>
      </w:r>
      <w:r>
        <w:rPr>
          <w:rFonts w:hint="eastAsia"/>
        </w:rPr>
        <w:t xml:space="preserve">     </w:t>
      </w:r>
      <w:r w:rsidR="00FB7538">
        <w:t xml:space="preserve">   </w:t>
      </w:r>
      <w:r w:rsidR="00B65090">
        <w:rPr>
          <w:rFonts w:hint="eastAsia"/>
        </w:rPr>
        <w:t xml:space="preserve"> </w:t>
      </w:r>
      <w:r>
        <w:t xml:space="preserve">  </w:t>
      </w:r>
      <w:r w:rsidRPr="00247FB2">
        <w:rPr>
          <w:rFonts w:hint="eastAsia"/>
        </w:rPr>
        <w:t>(</w:t>
      </w:r>
      <w:r w:rsidR="00FB7538">
        <w:t>II</w:t>
      </w:r>
      <w:r w:rsidRPr="00247FB2">
        <w:rPr>
          <w:rFonts w:hint="eastAsia"/>
        </w:rPr>
        <w:t>)</w:t>
      </w:r>
      <w:r>
        <w:t xml:space="preserve"> </w:t>
      </w:r>
      <w:r w:rsidR="00CE4FE6">
        <w:t>1.15mm</w:t>
      </w:r>
      <w:r w:rsidR="00CE4FE6">
        <w:rPr>
          <w:rFonts w:hint="eastAsia"/>
        </w:rPr>
        <w:t>，</w:t>
      </w:r>
      <w:r w:rsidR="00CE4FE6">
        <w:t>24.62KN</w:t>
      </w:r>
    </w:p>
    <w:p w14:paraId="10F8142A" w14:textId="558DC63D" w:rsidR="003F2CDB" w:rsidRPr="00252F1E" w:rsidRDefault="00DD563A" w:rsidP="00063AC5">
      <w:pPr>
        <w:spacing w:line="240" w:lineRule="auto"/>
        <w:ind w:firstLineChars="1750" w:firstLine="385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5000B734" w14:textId="6850EEC3" w:rsidR="00DD564C" w:rsidRPr="00247FB2" w:rsidRDefault="00686C90" w:rsidP="000663BF">
      <w:pPr>
        <w:pStyle w:val="6"/>
        <w:jc w:val="center"/>
      </w:pPr>
      <w:bookmarkStart w:id="380" w:name="_Ref510178142"/>
      <w:bookmarkEnd w:id="379"/>
      <w:r w:rsidRPr="00247FB2">
        <w:rPr>
          <w:rFonts w:hint="eastAsia"/>
        </w:rPr>
        <w:t>使用指数退化模型的</w:t>
      </w:r>
      <w:r w:rsidRPr="00247FB2">
        <w:t>60mm</w:t>
      </w:r>
      <w:r w:rsidRPr="00247FB2">
        <w:t>孔径单向铺层失效演化</w:t>
      </w:r>
      <w:bookmarkEnd w:id="380"/>
    </w:p>
    <w:p w14:paraId="2BE9235C" w14:textId="0C64F8A9"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5B7C37">
        <w:rPr>
          <w:rFonts w:hint="eastAsia"/>
        </w:rPr>
        <w:t>图</w:t>
      </w:r>
      <w:r w:rsidR="005B7C37">
        <w:rPr>
          <w:rFonts w:hint="eastAsia"/>
        </w:rPr>
        <w:t>4.4</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5B7C37">
        <w:rPr>
          <w:rFonts w:hint="eastAsia"/>
        </w:rPr>
        <w:t>图</w:t>
      </w:r>
      <w:r w:rsidR="005B7C37">
        <w:rPr>
          <w:rFonts w:hint="eastAsia"/>
        </w:rPr>
        <w:t>4.5</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381" w:name="OLE_LINK279"/>
      <w:bookmarkStart w:id="382" w:name="OLE_LINK280"/>
      <w:r w:rsidR="003372F4">
        <w:rPr>
          <w:rFonts w:hint="eastAsia"/>
        </w:rPr>
        <w:t>[</w:t>
      </w:r>
      <w:r w:rsidR="003372F4">
        <w:t>0</w:t>
      </w:r>
      <w:r w:rsidR="003372F4">
        <w:rPr>
          <w:rFonts w:hint="eastAsia"/>
        </w:rPr>
        <w:t>]</w:t>
      </w:r>
      <w:r w:rsidR="003372F4">
        <w:rPr>
          <w:vertAlign w:val="subscript"/>
        </w:rPr>
        <w:t>10</w:t>
      </w:r>
      <w:bookmarkEnd w:id="381"/>
      <w:bookmarkEnd w:id="382"/>
      <w:r w:rsidR="00A03520" w:rsidRPr="00247FB2">
        <w:rPr>
          <w:rFonts w:hint="eastAsia"/>
        </w:rPr>
        <w:t>单向层合板的失效演化过程</w:t>
      </w:r>
      <w:r w:rsidR="00A83269">
        <w:rPr>
          <w:rFonts w:hint="eastAsia"/>
        </w:rPr>
        <w:t>，</w:t>
      </w:r>
      <w:r w:rsidR="00825591">
        <w:rPr>
          <w:rFonts w:hint="eastAsia"/>
        </w:rPr>
        <w:t>其中的</w:t>
      </w:r>
      <w:r w:rsidR="00A83269">
        <w:rPr>
          <w:rFonts w:hint="eastAsia"/>
        </w:rPr>
        <w:t>基体拉伸</w:t>
      </w:r>
      <w:r w:rsidR="00A83269">
        <w:t>损伤</w:t>
      </w:r>
      <w:r w:rsidR="00825591">
        <w:t>和纤维拉伸损伤如图所示</w:t>
      </w:r>
      <w:r w:rsidR="00A03520" w:rsidRPr="00247FB2">
        <w:rPr>
          <w:rFonts w:hint="eastAsia"/>
        </w:rPr>
        <w:t>：</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3A0741EC">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4378C43D">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13FFC7D7" w:rsidR="003C0DAF" w:rsidRDefault="006E14BC" w:rsidP="007642E5">
      <w:pPr>
        <w:spacing w:line="240" w:lineRule="auto"/>
        <w:ind w:firstLineChars="700" w:firstLine="1680"/>
        <w:rPr>
          <w:noProof/>
        </w:rPr>
      </w:pPr>
      <w:r>
        <w:t>(I</w:t>
      </w:r>
      <w:r w:rsidR="003C0DAF" w:rsidRPr="00247FB2">
        <w:t>) 0.42mm</w:t>
      </w:r>
      <w:r w:rsidR="003C0DAF">
        <w:rPr>
          <w:rFonts w:hint="eastAsia"/>
        </w:rPr>
        <w:t>，</w:t>
      </w:r>
      <w:r w:rsidR="003C0DAF" w:rsidRPr="00247FB2">
        <w:t>33.17KN</w:t>
      </w:r>
      <w:r w:rsidR="003C0DAF" w:rsidRPr="00247FB2">
        <w:rPr>
          <w:rFonts w:hint="eastAsia"/>
        </w:rPr>
        <w:t xml:space="preserve">    </w:t>
      </w:r>
      <w:r w:rsidR="003C0DAF" w:rsidRPr="00247FB2">
        <w:t xml:space="preserve"> </w:t>
      </w:r>
      <w:r w:rsidR="003C0DAF" w:rsidRPr="00247FB2">
        <w:rPr>
          <w:rFonts w:hint="eastAsia"/>
        </w:rPr>
        <w:t xml:space="preserve">    </w:t>
      </w:r>
      <w:r w:rsidR="003C0DAF" w:rsidRPr="00247FB2">
        <w:t xml:space="preserve">  </w:t>
      </w:r>
      <w:r w:rsidR="003C0DAF" w:rsidRPr="00247FB2">
        <w:rPr>
          <w:rFonts w:hint="eastAsia"/>
        </w:rPr>
        <w:t>(</w:t>
      </w:r>
      <w:r>
        <w:t>II</w:t>
      </w:r>
      <w:r w:rsidR="003C0DAF" w:rsidRPr="00247FB2">
        <w:rPr>
          <w:rFonts w:hint="eastAsia"/>
        </w:rPr>
        <w:t>)</w:t>
      </w:r>
      <w:r w:rsidR="003C0DAF" w:rsidRPr="00247FB2">
        <w:t xml:space="preserve"> 0.73mm</w:t>
      </w:r>
      <w:r w:rsidR="003C0DAF">
        <w:rPr>
          <w:rFonts w:hint="eastAsia"/>
          <w:noProof/>
        </w:rPr>
        <w:t>，</w:t>
      </w:r>
      <w:r w:rsidR="003C0DAF" w:rsidRPr="00247FB2">
        <w:rPr>
          <w:noProof/>
        </w:rPr>
        <w:t>54.78KN</w:t>
      </w:r>
    </w:p>
    <w:p w14:paraId="41787276" w14:textId="2C1ED73F" w:rsidR="00A03520" w:rsidRPr="00247FB2" w:rsidRDefault="00085597" w:rsidP="009F4BD8">
      <w:pPr>
        <w:spacing w:line="240" w:lineRule="auto"/>
        <w:ind w:firstLineChars="700" w:firstLine="1680"/>
        <w:rPr>
          <w:noProof/>
        </w:rPr>
      </w:pPr>
      <w:r w:rsidRPr="00247FB2">
        <w:rPr>
          <w:noProof/>
        </w:rPr>
        <w:drawing>
          <wp:inline distT="0" distB="0" distL="0" distR="0" wp14:anchorId="5FB336BB" wp14:editId="0B0D3945">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155ACF21">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4FD16180" w:rsidR="007F0AF5" w:rsidRDefault="00281681" w:rsidP="003C0DAF">
      <w:pPr>
        <w:spacing w:line="240" w:lineRule="auto"/>
        <w:ind w:firstLineChars="783" w:firstLine="1879"/>
      </w:pPr>
      <w:r>
        <w:t>(III</w:t>
      </w:r>
      <w:r w:rsidR="007F0AF5" w:rsidRPr="00247FB2">
        <w:t>)</w:t>
      </w:r>
      <w:r w:rsidR="002B6D9A" w:rsidRPr="00247FB2">
        <w:t xml:space="preserve"> 1.02</w:t>
      </w:r>
      <w:r w:rsidR="007F0AF5" w:rsidRPr="00247FB2">
        <w:t>mm</w:t>
      </w:r>
      <w:r w:rsidR="00B717AB">
        <w:rPr>
          <w:rFonts w:hint="eastAsia"/>
        </w:rPr>
        <w:t>，</w:t>
      </w:r>
      <w:r w:rsidR="00B5598F" w:rsidRPr="00247FB2">
        <w:t>72.00</w:t>
      </w:r>
      <w:r w:rsidR="00D023AD" w:rsidRPr="00247FB2">
        <w:t>KN</w:t>
      </w:r>
      <w:r w:rsidR="00033848">
        <w:rPr>
          <w:rFonts w:hint="eastAsia"/>
        </w:rPr>
        <w:t xml:space="preserve">       </w:t>
      </w:r>
      <w:r w:rsidR="008E66CC" w:rsidRPr="00247FB2">
        <w:rPr>
          <w:rFonts w:hint="eastAsia"/>
        </w:rPr>
        <w:t xml:space="preserve">  </w:t>
      </w:r>
      <w:r w:rsidR="007F0AF5" w:rsidRPr="00247FB2">
        <w:rPr>
          <w:rFonts w:hint="eastAsia"/>
        </w:rPr>
        <w:t>(</w:t>
      </w:r>
      <w:r w:rsidR="008F504E">
        <w:t>IV</w:t>
      </w:r>
      <w:r w:rsidR="007F0AF5" w:rsidRPr="00247FB2">
        <w:rPr>
          <w:rFonts w:hint="eastAsia"/>
        </w:rPr>
        <w:t>)</w:t>
      </w:r>
      <w:r w:rsidR="007F0AF5" w:rsidRPr="00247FB2">
        <w:t xml:space="preserve"> 1.15mm</w:t>
      </w:r>
      <w:r w:rsidR="00881A47" w:rsidRPr="00247FB2">
        <w:t>,20.85KN</w:t>
      </w:r>
    </w:p>
    <w:p w14:paraId="6706A945" w14:textId="77777777" w:rsidR="00FA3214" w:rsidRPr="008C7817" w:rsidRDefault="00FA3214" w:rsidP="00FA3214">
      <w:pPr>
        <w:spacing w:line="240" w:lineRule="auto"/>
        <w:ind w:firstLineChars="1783" w:firstLine="3923"/>
        <w:rPr>
          <w:sz w:val="22"/>
          <w:szCs w:val="22"/>
        </w:rPr>
      </w:pPr>
      <w:bookmarkStart w:id="383" w:name="OLE_LINK291"/>
      <w:r w:rsidRPr="008C7817">
        <w:rPr>
          <w:rFonts w:hint="eastAsia"/>
          <w:sz w:val="22"/>
          <w:szCs w:val="22"/>
        </w:rPr>
        <w:lastRenderedPageBreak/>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57C8EE44">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5269994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598181" cy="1416369"/>
                    </a:xfrm>
                    <a:prstGeom prst="rect">
                      <a:avLst/>
                    </a:prstGeom>
                  </pic:spPr>
                </pic:pic>
              </a:graphicData>
            </a:graphic>
          </wp:inline>
        </w:drawing>
      </w:r>
    </w:p>
    <w:p w14:paraId="6829930C" w14:textId="3EE9B5B3" w:rsidR="007E72F7" w:rsidRDefault="006142E3" w:rsidP="007E72F7">
      <w:pPr>
        <w:spacing w:line="240" w:lineRule="auto"/>
        <w:ind w:firstLineChars="683" w:firstLine="1639"/>
      </w:pPr>
      <w:r>
        <w:t>(I</w:t>
      </w:r>
      <w:r w:rsidR="007E72F7" w:rsidRPr="00247FB2">
        <w:t>) 1.02mm</w:t>
      </w:r>
      <w:r w:rsidR="007E72F7">
        <w:rPr>
          <w:rFonts w:hint="eastAsia"/>
        </w:rPr>
        <w:t>，</w:t>
      </w:r>
      <w:r w:rsidR="007E72F7" w:rsidRPr="00247FB2">
        <w:t>72.00KN</w:t>
      </w:r>
      <w:r w:rsidR="007E72F7">
        <w:rPr>
          <w:rFonts w:hint="eastAsia"/>
        </w:rPr>
        <w:t xml:space="preserve">       </w:t>
      </w:r>
      <w:r w:rsidR="007E72F7" w:rsidRPr="00247FB2">
        <w:rPr>
          <w:rFonts w:hint="eastAsia"/>
        </w:rPr>
        <w:t xml:space="preserve"> </w:t>
      </w:r>
      <w:r w:rsidR="00C95B71">
        <w:t xml:space="preserve"> </w:t>
      </w:r>
      <w:r w:rsidR="007E72F7" w:rsidRPr="00247FB2">
        <w:rPr>
          <w:rFonts w:hint="eastAsia"/>
        </w:rPr>
        <w:t xml:space="preserve"> (</w:t>
      </w:r>
      <w:r w:rsidR="00505BB3">
        <w:t>II</w:t>
      </w:r>
      <w:r w:rsidR="007E72F7" w:rsidRPr="00247FB2">
        <w:rPr>
          <w:rFonts w:hint="eastAsia"/>
        </w:rPr>
        <w:t>)</w:t>
      </w:r>
      <w:r w:rsidR="007E72F7" w:rsidRPr="00247FB2">
        <w:t xml:space="preserve"> 1.15mm,20.85KN</w:t>
      </w:r>
    </w:p>
    <w:p w14:paraId="6DE5D507" w14:textId="1DFB2148" w:rsidR="0006229E" w:rsidRPr="007642E5" w:rsidRDefault="007E72F7" w:rsidP="007E72F7">
      <w:pPr>
        <w:spacing w:line="240" w:lineRule="auto"/>
        <w:ind w:firstLineChars="1750" w:firstLine="3850"/>
        <w:rPr>
          <w:sz w:val="22"/>
        </w:rPr>
      </w:pPr>
      <w:r w:rsidRPr="008C7817">
        <w:rPr>
          <w:rFonts w:hint="eastAsia"/>
          <w:sz w:val="22"/>
        </w:rPr>
        <w:t xml:space="preserve"> </w:t>
      </w:r>
      <w:r w:rsidR="00FA3214" w:rsidRPr="008C7817">
        <w:rPr>
          <w:rFonts w:hint="eastAsia"/>
          <w:sz w:val="22"/>
        </w:rPr>
        <w:t>(</w:t>
      </w:r>
      <w:r w:rsidR="00FA3214" w:rsidRPr="008C7817">
        <w:rPr>
          <w:sz w:val="22"/>
        </w:rPr>
        <w:t>b</w:t>
      </w:r>
      <w:r w:rsidR="00FA3214" w:rsidRPr="008C7817">
        <w:rPr>
          <w:rFonts w:hint="eastAsia"/>
          <w:sz w:val="22"/>
        </w:rPr>
        <w:t>)</w:t>
      </w:r>
      <w:r w:rsidR="00FA3214" w:rsidRPr="008C7817">
        <w:rPr>
          <w:sz w:val="22"/>
        </w:rPr>
        <w:t xml:space="preserve"> </w:t>
      </w:r>
      <w:r w:rsidR="00FA3214" w:rsidRPr="008C7817">
        <w:rPr>
          <w:sz w:val="22"/>
        </w:rPr>
        <w:t>纤维拉伸失效</w:t>
      </w:r>
    </w:p>
    <w:p w14:paraId="44CBF81A" w14:textId="564B1E45" w:rsidR="00A03520" w:rsidRDefault="00D30C0D" w:rsidP="003C0DAF">
      <w:pPr>
        <w:pStyle w:val="6"/>
        <w:jc w:val="center"/>
      </w:pPr>
      <w:bookmarkStart w:id="384" w:name="_Ref510095080"/>
      <w:bookmarkEnd w:id="383"/>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384"/>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3829BB7E">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40A98EE">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567E1993" w:rsidR="00CE3928" w:rsidRDefault="005E4992" w:rsidP="00CE3928">
      <w:pPr>
        <w:spacing w:line="240" w:lineRule="auto"/>
        <w:ind w:firstLineChars="783" w:firstLine="1879"/>
      </w:pPr>
      <w:r>
        <w:t>(I</w:t>
      </w:r>
      <w:r w:rsidR="00CE3928" w:rsidRPr="00247FB2">
        <w:t>) 0.48mm</w:t>
      </w:r>
      <w:r w:rsidR="00CE3928">
        <w:rPr>
          <w:rFonts w:hint="eastAsia"/>
        </w:rPr>
        <w:t>，</w:t>
      </w:r>
      <w:r w:rsidR="00CE3928" w:rsidRPr="00247FB2">
        <w:t>38.33KN</w:t>
      </w:r>
      <w:r w:rsidR="00CE3928" w:rsidRPr="00247FB2">
        <w:rPr>
          <w:rFonts w:hint="eastAsia"/>
        </w:rPr>
        <w:t xml:space="preserve">    </w:t>
      </w:r>
      <w:r w:rsidR="00CE3928" w:rsidRPr="00247FB2">
        <w:t xml:space="preserve"> </w:t>
      </w:r>
      <w:r w:rsidR="00CE3928" w:rsidRPr="00247FB2">
        <w:rPr>
          <w:rFonts w:hint="eastAsia"/>
        </w:rPr>
        <w:t xml:space="preserve">    </w:t>
      </w:r>
      <w:r w:rsidR="00CE3928" w:rsidRPr="00247FB2">
        <w:t xml:space="preserve">  </w:t>
      </w:r>
      <w:r w:rsidR="00CE3928" w:rsidRPr="00247FB2">
        <w:rPr>
          <w:rFonts w:hint="eastAsia"/>
        </w:rPr>
        <w:t>(</w:t>
      </w:r>
      <w:r w:rsidR="00555177">
        <w:t>II</w:t>
      </w:r>
      <w:r w:rsidR="00CE3928" w:rsidRPr="00247FB2">
        <w:rPr>
          <w:rFonts w:hint="eastAsia"/>
        </w:rPr>
        <w:t>)</w:t>
      </w:r>
      <w:r w:rsidR="00CE3928" w:rsidRPr="00247FB2">
        <w:t xml:space="preserve"> 0.84mm</w:t>
      </w:r>
      <w:r w:rsidR="00CE3928">
        <w:rPr>
          <w:rFonts w:hint="eastAsia"/>
          <w:noProof/>
        </w:rPr>
        <w:t>，</w:t>
      </w:r>
      <w:r w:rsidR="00CE3928" w:rsidRPr="00247FB2">
        <w:rPr>
          <w:noProof/>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1599B93B">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4563CCF2">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2419CB96" w:rsidR="00676BFF" w:rsidRDefault="00555177" w:rsidP="00CE3928">
      <w:pPr>
        <w:spacing w:line="240" w:lineRule="auto"/>
        <w:ind w:firstLineChars="783" w:firstLine="1879"/>
      </w:pPr>
      <w:r>
        <w:t>(III</w:t>
      </w:r>
      <w:r w:rsidR="00676BFF" w:rsidRPr="00247FB2">
        <w:t xml:space="preserve">) </w:t>
      </w:r>
      <w:r w:rsidR="00D70E2C" w:rsidRPr="00247FB2">
        <w:t>1.01</w:t>
      </w:r>
      <w:r w:rsidR="00BD09D6">
        <w:t>mm</w:t>
      </w:r>
      <w:r w:rsidR="00BD09D6">
        <w:rPr>
          <w:rFonts w:hint="eastAsia"/>
        </w:rPr>
        <w:t>，</w:t>
      </w:r>
      <w:r w:rsidR="0016436D" w:rsidRPr="00247FB2">
        <w:t>71.05</w:t>
      </w:r>
      <w:r w:rsidR="00676BFF" w:rsidRPr="00247FB2">
        <w:t>KN</w:t>
      </w:r>
      <w:r w:rsidR="00676BFF" w:rsidRPr="00247FB2">
        <w:rPr>
          <w:rFonts w:hint="eastAsia"/>
        </w:rPr>
        <w:t xml:space="preserve">      </w:t>
      </w:r>
      <w:r w:rsidR="00927E44" w:rsidRPr="00247FB2">
        <w:t xml:space="preserve"> </w:t>
      </w:r>
      <w:r w:rsidR="00676BFF" w:rsidRPr="00247FB2">
        <w:rPr>
          <w:rFonts w:hint="eastAsia"/>
        </w:rPr>
        <w:t xml:space="preserve">    (</w:t>
      </w:r>
      <w:r>
        <w:t>IV</w:t>
      </w:r>
      <w:r w:rsidR="00676BFF" w:rsidRPr="00247FB2">
        <w:rPr>
          <w:rFonts w:hint="eastAsia"/>
        </w:rPr>
        <w:t>)</w:t>
      </w:r>
      <w:r w:rsidR="00F9139E" w:rsidRPr="00247FB2">
        <w:t xml:space="preserve"> 1.10</w:t>
      </w:r>
      <w:r w:rsidR="001A2F7F">
        <w:t>mm</w:t>
      </w:r>
      <w:r w:rsidR="001A2F7F">
        <w:rPr>
          <w:rFonts w:hint="eastAsia"/>
        </w:rPr>
        <w:t>，</w:t>
      </w:r>
      <w:r w:rsidR="00B57450" w:rsidRPr="00247FB2">
        <w:t>13.30</w:t>
      </w:r>
      <w:r w:rsidR="00676BFF" w:rsidRPr="00247FB2">
        <w:t>KN</w:t>
      </w:r>
    </w:p>
    <w:p w14:paraId="7A18DF6A" w14:textId="77777777" w:rsidR="009E1CF0" w:rsidRPr="008C7817" w:rsidRDefault="009E1CF0" w:rsidP="009E1CF0">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73FDEF8" w14:textId="4F3A6AA7" w:rsidR="009E1CF0" w:rsidRDefault="003F2D7A" w:rsidP="002C54ED">
      <w:pPr>
        <w:spacing w:line="240" w:lineRule="auto"/>
        <w:ind w:firstLineChars="650" w:firstLine="1560"/>
      </w:pPr>
      <w:r>
        <w:rPr>
          <w:noProof/>
        </w:rPr>
        <w:drawing>
          <wp:inline distT="0" distB="0" distL="0" distR="0" wp14:anchorId="71111822" wp14:editId="20BA48D1">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258838CB">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1674492" cy="1484000"/>
                    </a:xfrm>
                    <a:prstGeom prst="rect">
                      <a:avLst/>
                    </a:prstGeom>
                  </pic:spPr>
                </pic:pic>
              </a:graphicData>
            </a:graphic>
          </wp:inline>
        </w:drawing>
      </w:r>
    </w:p>
    <w:p w14:paraId="2B07E5C5" w14:textId="07C86669" w:rsidR="0097305B" w:rsidRDefault="00813288" w:rsidP="0097305B">
      <w:pPr>
        <w:spacing w:line="240" w:lineRule="auto"/>
        <w:ind w:firstLineChars="783" w:firstLine="1879"/>
      </w:pPr>
      <w:r>
        <w:t>(I</w:t>
      </w:r>
      <w:r w:rsidR="0097305B" w:rsidRPr="00247FB2">
        <w:t>) 1.01</w:t>
      </w:r>
      <w:r w:rsidR="0097305B">
        <w:t>mm</w:t>
      </w:r>
      <w:r w:rsidR="0097305B">
        <w:rPr>
          <w:rFonts w:hint="eastAsia"/>
        </w:rPr>
        <w:t>，</w:t>
      </w:r>
      <w:r w:rsidR="0097305B" w:rsidRPr="00247FB2">
        <w:t>71.05KN</w:t>
      </w:r>
      <w:r w:rsidR="0097305B" w:rsidRPr="00247FB2">
        <w:rPr>
          <w:rFonts w:hint="eastAsia"/>
        </w:rPr>
        <w:t xml:space="preserve">      </w:t>
      </w:r>
      <w:r w:rsidR="0097305B" w:rsidRPr="00247FB2">
        <w:t xml:space="preserve"> </w:t>
      </w:r>
      <w:r w:rsidR="0097305B" w:rsidRPr="00247FB2">
        <w:rPr>
          <w:rFonts w:hint="eastAsia"/>
        </w:rPr>
        <w:t xml:space="preserve">    (</w:t>
      </w:r>
      <w:r w:rsidR="00C85BB6">
        <w:t>II</w:t>
      </w:r>
      <w:r w:rsidR="0097305B" w:rsidRPr="00247FB2">
        <w:rPr>
          <w:rFonts w:hint="eastAsia"/>
        </w:rPr>
        <w:t>)</w:t>
      </w:r>
      <w:r w:rsidR="0097305B" w:rsidRPr="00247FB2">
        <w:t xml:space="preserve"> 1.10</w:t>
      </w:r>
      <w:r w:rsidR="0097305B">
        <w:t>mm</w:t>
      </w:r>
      <w:r w:rsidR="0097305B">
        <w:rPr>
          <w:rFonts w:hint="eastAsia"/>
        </w:rPr>
        <w:t>，</w:t>
      </w:r>
      <w:r w:rsidR="0097305B" w:rsidRPr="00247FB2">
        <w:t>13.30KN</w:t>
      </w:r>
    </w:p>
    <w:p w14:paraId="1ECF3589" w14:textId="69067787" w:rsidR="008912CD" w:rsidRPr="009E1CF0" w:rsidRDefault="0097305B" w:rsidP="0097305B">
      <w:pPr>
        <w:spacing w:line="240" w:lineRule="auto"/>
        <w:ind w:firstLineChars="1750" w:firstLine="3850"/>
        <w:rPr>
          <w:sz w:val="22"/>
        </w:rPr>
      </w:pPr>
      <w:r w:rsidRPr="008C7817">
        <w:rPr>
          <w:rFonts w:hint="eastAsia"/>
          <w:sz w:val="22"/>
        </w:rPr>
        <w:lastRenderedPageBreak/>
        <w:t xml:space="preserve"> </w:t>
      </w:r>
      <w:r w:rsidR="009E1CF0" w:rsidRPr="008C7817">
        <w:rPr>
          <w:rFonts w:hint="eastAsia"/>
          <w:sz w:val="22"/>
        </w:rPr>
        <w:t>(</w:t>
      </w:r>
      <w:r w:rsidR="009E1CF0" w:rsidRPr="008C7817">
        <w:rPr>
          <w:sz w:val="22"/>
        </w:rPr>
        <w:t>b</w:t>
      </w:r>
      <w:r w:rsidR="009E1CF0" w:rsidRPr="008C7817">
        <w:rPr>
          <w:rFonts w:hint="eastAsia"/>
          <w:sz w:val="22"/>
        </w:rPr>
        <w:t>)</w:t>
      </w:r>
      <w:r w:rsidR="009E1CF0" w:rsidRPr="008C7817">
        <w:rPr>
          <w:sz w:val="22"/>
        </w:rPr>
        <w:t xml:space="preserve"> </w:t>
      </w:r>
      <w:r w:rsidR="009E1CF0" w:rsidRPr="008C7817">
        <w:rPr>
          <w:sz w:val="22"/>
        </w:rPr>
        <w:t>纤维拉伸失效</w:t>
      </w:r>
    </w:p>
    <w:p w14:paraId="49DEDBBB" w14:textId="03673126" w:rsidR="00EA3F5E" w:rsidRPr="00247FB2" w:rsidRDefault="00676BFF" w:rsidP="009E1CF0">
      <w:pPr>
        <w:pStyle w:val="6"/>
        <w:jc w:val="center"/>
      </w:pPr>
      <w:bookmarkStart w:id="385" w:name="_Ref510095083"/>
      <w:r w:rsidRPr="00247FB2">
        <w:rPr>
          <w:rFonts w:hint="eastAsia"/>
        </w:rPr>
        <w:t>使用指数退化模型的</w:t>
      </w:r>
      <w:r w:rsidRPr="00247FB2">
        <w:t>80mm</w:t>
      </w:r>
      <w:r w:rsidRPr="00247FB2">
        <w:t>孔径单向铺层失效演化</w:t>
      </w:r>
      <w:bookmarkEnd w:id="385"/>
    </w:p>
    <w:p w14:paraId="5EAF2276" w14:textId="1C84FA28"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5B7C37">
        <w:rPr>
          <w:rFonts w:hint="eastAsia"/>
        </w:rPr>
        <w:t>图</w:t>
      </w:r>
      <w:r w:rsidR="005B7C37">
        <w:rPr>
          <w:rFonts w:hint="eastAsia"/>
        </w:rPr>
        <w:t>4.6</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5B7C37">
        <w:rPr>
          <w:rFonts w:hint="eastAsia"/>
        </w:rPr>
        <w:t>图</w:t>
      </w:r>
      <w:r w:rsidR="005B7C37">
        <w:rPr>
          <w:rFonts w:hint="eastAsia"/>
        </w:rPr>
        <w:t>4.7</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241723">
        <w:rPr>
          <w:rFonts w:hint="eastAsia"/>
        </w:rPr>
        <w:t>其中的基体拉伸</w:t>
      </w:r>
      <w:r w:rsidR="00241723">
        <w:t>损伤和纤维拉伸损伤如图所示</w:t>
      </w:r>
      <w:r w:rsidR="00241723">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75F7866E">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ED1D20">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3C6E4F09" w:rsidR="004035B0" w:rsidRPr="00247FB2" w:rsidRDefault="005A1594" w:rsidP="00F51204">
      <w:pPr>
        <w:spacing w:line="240" w:lineRule="auto"/>
        <w:ind w:firstLineChars="700" w:firstLine="1680"/>
        <w:rPr>
          <w:noProof/>
        </w:rPr>
      </w:pPr>
      <w:r>
        <w:rPr>
          <w:noProof/>
        </w:rPr>
        <w:t>(I</w:t>
      </w:r>
      <w:r w:rsidR="004035B0" w:rsidRPr="00247FB2">
        <w:rPr>
          <w:noProof/>
        </w:rPr>
        <w:t>) 0.54mm</w:t>
      </w:r>
      <w:r w:rsidR="004035B0">
        <w:rPr>
          <w:rFonts w:hint="eastAsia"/>
          <w:noProof/>
        </w:rPr>
        <w:t>，</w:t>
      </w:r>
      <w:r w:rsidR="004035B0" w:rsidRPr="00247FB2">
        <w:rPr>
          <w:noProof/>
        </w:rPr>
        <w:t xml:space="preserve">32.10KN       </w:t>
      </w:r>
      <w:r w:rsidR="00F51204">
        <w:rPr>
          <w:noProof/>
        </w:rPr>
        <w:t xml:space="preserve">  </w:t>
      </w:r>
      <w:r>
        <w:rPr>
          <w:noProof/>
        </w:rPr>
        <w:t xml:space="preserve">    (II</w:t>
      </w:r>
      <w:r w:rsidR="004035B0" w:rsidRPr="00247FB2">
        <w:rPr>
          <w:noProof/>
        </w:rPr>
        <w:t>) 0.69mm</w:t>
      </w:r>
      <w:r w:rsidR="004035B0">
        <w:rPr>
          <w:rFonts w:hint="eastAsia"/>
          <w:noProof/>
        </w:rPr>
        <w:t>，</w:t>
      </w:r>
      <w:r w:rsidR="004035B0" w:rsidRPr="00247FB2">
        <w:rPr>
          <w:noProof/>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2A83358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06A890C0">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2A86D0BB" w:rsidR="00A97D34" w:rsidRDefault="00A97D34" w:rsidP="00F51204">
      <w:pPr>
        <w:spacing w:line="240" w:lineRule="auto"/>
        <w:ind w:firstLineChars="683" w:firstLine="1639"/>
        <w:rPr>
          <w:noProof/>
        </w:rPr>
      </w:pPr>
      <w:r w:rsidRPr="00247FB2">
        <w:rPr>
          <w:noProof/>
        </w:rPr>
        <w:t>(</w:t>
      </w:r>
      <w:r w:rsidR="005A1594">
        <w:rPr>
          <w:noProof/>
        </w:rPr>
        <w:t>III</w:t>
      </w:r>
      <w:r w:rsidRPr="00247FB2">
        <w:rPr>
          <w:noProof/>
        </w:rPr>
        <w:t xml:space="preserve">) </w:t>
      </w:r>
      <w:r w:rsidR="00BA6F76" w:rsidRPr="00247FB2">
        <w:rPr>
          <w:noProof/>
        </w:rPr>
        <w:t>1.00</w:t>
      </w:r>
      <w:r w:rsidR="00B90337">
        <w:rPr>
          <w:noProof/>
        </w:rPr>
        <w:t>mm</w:t>
      </w:r>
      <w:r w:rsidR="00B90337">
        <w:rPr>
          <w:rFonts w:hint="eastAsia"/>
          <w:noProof/>
        </w:rPr>
        <w:t>，</w:t>
      </w:r>
      <w:r w:rsidR="00057500" w:rsidRPr="00247FB2">
        <w:rPr>
          <w:noProof/>
        </w:rPr>
        <w:t>52.43</w:t>
      </w:r>
      <w:r w:rsidRPr="00247FB2">
        <w:rPr>
          <w:noProof/>
        </w:rPr>
        <w:t xml:space="preserve">KN    </w:t>
      </w:r>
      <w:r w:rsidR="00F51204">
        <w:rPr>
          <w:noProof/>
        </w:rPr>
        <w:t xml:space="preserve">  </w:t>
      </w:r>
      <w:r w:rsidRPr="00247FB2">
        <w:rPr>
          <w:noProof/>
        </w:rPr>
        <w:t xml:space="preserve">    </w:t>
      </w:r>
      <w:r w:rsidR="00914408">
        <w:rPr>
          <w:noProof/>
        </w:rPr>
        <w:t xml:space="preserve"> </w:t>
      </w:r>
      <w:r w:rsidR="005A1594">
        <w:rPr>
          <w:noProof/>
        </w:rPr>
        <w:t xml:space="preserve">  (IV</w:t>
      </w:r>
      <w:r w:rsidRPr="00247FB2">
        <w:rPr>
          <w:noProof/>
        </w:rPr>
        <w:t>)</w:t>
      </w:r>
      <w:r w:rsidR="008B396C" w:rsidRPr="00247FB2">
        <w:rPr>
          <w:noProof/>
        </w:rPr>
        <w:t xml:space="preserve"> 1.25</w:t>
      </w:r>
      <w:r w:rsidR="00914408">
        <w:rPr>
          <w:noProof/>
        </w:rPr>
        <w:t>mm</w:t>
      </w:r>
      <w:r w:rsidR="00914408">
        <w:rPr>
          <w:rFonts w:hint="eastAsia"/>
          <w:noProof/>
        </w:rPr>
        <w:t>，</w:t>
      </w:r>
      <w:r w:rsidR="00722342" w:rsidRPr="00247FB2">
        <w:rPr>
          <w:noProof/>
        </w:rPr>
        <w:t>13.01</w:t>
      </w:r>
      <w:r w:rsidRPr="00247FB2">
        <w:rPr>
          <w:noProof/>
        </w:rPr>
        <w:t>KN</w:t>
      </w:r>
    </w:p>
    <w:p w14:paraId="7D346B0F" w14:textId="77777777" w:rsidR="00C862D6" w:rsidRPr="008C7817" w:rsidRDefault="00C862D6" w:rsidP="00C862D6">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5EFC2BD6" w14:textId="0798B9CC" w:rsidR="00C862D6" w:rsidRDefault="00C862D6" w:rsidP="00C862D6">
      <w:pPr>
        <w:spacing w:line="240" w:lineRule="auto"/>
        <w:ind w:firstLineChars="600" w:firstLine="1440"/>
      </w:pPr>
      <w:r>
        <w:t xml:space="preserve"> </w:t>
      </w:r>
      <w:r w:rsidR="001E5C81">
        <w:rPr>
          <w:noProof/>
        </w:rPr>
        <w:drawing>
          <wp:inline distT="0" distB="0" distL="0" distR="0" wp14:anchorId="5497447A" wp14:editId="0BC5C509">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680819" cy="1489607"/>
                    </a:xfrm>
                    <a:prstGeom prst="rect">
                      <a:avLst/>
                    </a:prstGeom>
                  </pic:spPr>
                </pic:pic>
              </a:graphicData>
            </a:graphic>
          </wp:inline>
        </w:drawing>
      </w:r>
      <w:r>
        <w:t xml:space="preserve">     </w:t>
      </w:r>
      <w:r w:rsidR="00317780">
        <w:t xml:space="preserve"> </w:t>
      </w:r>
      <w:r>
        <w:t xml:space="preserve">  </w:t>
      </w:r>
      <w:r>
        <w:rPr>
          <w:rFonts w:hint="eastAsia"/>
        </w:rPr>
        <w:t xml:space="preserve"> </w:t>
      </w:r>
      <w:r w:rsidR="00317780">
        <w:rPr>
          <w:noProof/>
        </w:rPr>
        <w:drawing>
          <wp:inline distT="0" distB="0" distL="0" distR="0" wp14:anchorId="0900BF33" wp14:editId="3D248EFC">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715665" cy="1517340"/>
                    </a:xfrm>
                    <a:prstGeom prst="rect">
                      <a:avLst/>
                    </a:prstGeom>
                  </pic:spPr>
                </pic:pic>
              </a:graphicData>
            </a:graphic>
          </wp:inline>
        </w:drawing>
      </w:r>
    </w:p>
    <w:p w14:paraId="1966EA58" w14:textId="77636577" w:rsidR="008F594A" w:rsidRDefault="008F594A" w:rsidP="008F594A">
      <w:pPr>
        <w:spacing w:line="240" w:lineRule="auto"/>
        <w:ind w:firstLineChars="683" w:firstLine="1639"/>
        <w:rPr>
          <w:noProof/>
        </w:rPr>
      </w:pPr>
      <w:r w:rsidRPr="00247FB2">
        <w:rPr>
          <w:noProof/>
        </w:rPr>
        <w:t>(</w:t>
      </w:r>
      <w:r w:rsidR="008F4835">
        <w:rPr>
          <w:noProof/>
        </w:rPr>
        <w:t>I</w:t>
      </w:r>
      <w:r w:rsidRPr="00247FB2">
        <w:rPr>
          <w:noProof/>
        </w:rPr>
        <w:t>) 1.00</w:t>
      </w:r>
      <w:r>
        <w:rPr>
          <w:noProof/>
        </w:rPr>
        <w:t>mm</w:t>
      </w:r>
      <w:r>
        <w:rPr>
          <w:rFonts w:hint="eastAsia"/>
          <w:noProof/>
        </w:rPr>
        <w:t>，</w:t>
      </w:r>
      <w:r w:rsidRPr="00247FB2">
        <w:rPr>
          <w:noProof/>
        </w:rPr>
        <w:t xml:space="preserve">52.43KN    </w:t>
      </w:r>
      <w:r>
        <w:rPr>
          <w:noProof/>
        </w:rPr>
        <w:t xml:space="preserve">  </w:t>
      </w:r>
      <w:r w:rsidRPr="00247FB2">
        <w:rPr>
          <w:noProof/>
        </w:rPr>
        <w:t xml:space="preserve">    </w:t>
      </w:r>
      <w:r>
        <w:rPr>
          <w:noProof/>
        </w:rPr>
        <w:t xml:space="preserve"> </w:t>
      </w:r>
      <w:r w:rsidR="000633CA">
        <w:rPr>
          <w:noProof/>
        </w:rPr>
        <w:t xml:space="preserve">  (II</w:t>
      </w:r>
      <w:r w:rsidRPr="00247FB2">
        <w:rPr>
          <w:noProof/>
        </w:rPr>
        <w:t>) 1.25</w:t>
      </w:r>
      <w:r>
        <w:rPr>
          <w:noProof/>
        </w:rPr>
        <w:t>mm</w:t>
      </w:r>
      <w:r>
        <w:rPr>
          <w:rFonts w:hint="eastAsia"/>
          <w:noProof/>
        </w:rPr>
        <w:t>，</w:t>
      </w:r>
      <w:r w:rsidRPr="00247FB2">
        <w:rPr>
          <w:noProof/>
        </w:rPr>
        <w:t>13.01KN</w:t>
      </w:r>
    </w:p>
    <w:p w14:paraId="5C066A9A" w14:textId="1C38F734" w:rsidR="00C862D6" w:rsidRPr="004261F0" w:rsidRDefault="008F594A" w:rsidP="008F594A">
      <w:pPr>
        <w:spacing w:line="240" w:lineRule="auto"/>
        <w:ind w:firstLineChars="1750" w:firstLine="3850"/>
        <w:rPr>
          <w:sz w:val="22"/>
        </w:rPr>
      </w:pPr>
      <w:r w:rsidRPr="008C7817">
        <w:rPr>
          <w:rFonts w:hint="eastAsia"/>
          <w:sz w:val="22"/>
        </w:rPr>
        <w:t xml:space="preserve"> </w:t>
      </w:r>
      <w:r w:rsidR="00C862D6" w:rsidRPr="008C7817">
        <w:rPr>
          <w:rFonts w:hint="eastAsia"/>
          <w:sz w:val="22"/>
        </w:rPr>
        <w:t>(</w:t>
      </w:r>
      <w:r w:rsidR="00C862D6" w:rsidRPr="008C7817">
        <w:rPr>
          <w:sz w:val="22"/>
        </w:rPr>
        <w:t>b</w:t>
      </w:r>
      <w:r w:rsidR="00C862D6" w:rsidRPr="008C7817">
        <w:rPr>
          <w:rFonts w:hint="eastAsia"/>
          <w:sz w:val="22"/>
        </w:rPr>
        <w:t>)</w:t>
      </w:r>
      <w:r w:rsidR="00C862D6" w:rsidRPr="008C7817">
        <w:rPr>
          <w:sz w:val="22"/>
        </w:rPr>
        <w:t xml:space="preserve"> </w:t>
      </w:r>
      <w:r w:rsidR="00C862D6" w:rsidRPr="008C7817">
        <w:rPr>
          <w:sz w:val="22"/>
        </w:rPr>
        <w:t>纤维拉伸失效</w:t>
      </w:r>
    </w:p>
    <w:p w14:paraId="04582D43" w14:textId="6457724D" w:rsidR="00A97D34" w:rsidRDefault="00A97D34" w:rsidP="004035B0">
      <w:pPr>
        <w:pStyle w:val="6"/>
        <w:jc w:val="center"/>
        <w:rPr>
          <w:noProof/>
        </w:rPr>
      </w:pPr>
      <w:bookmarkStart w:id="386"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386"/>
    </w:p>
    <w:p w14:paraId="0F8400BD" w14:textId="77777777" w:rsidR="00E57ED5" w:rsidRPr="00E57ED5" w:rsidRDefault="00E57ED5" w:rsidP="00E57ED5">
      <w:pPr>
        <w:ind w:firstLine="480"/>
      </w:pPr>
    </w:p>
    <w:p w14:paraId="62B3534F" w14:textId="04718111" w:rsidR="00FB23F5" w:rsidRDefault="007E29EB" w:rsidP="00B73E5E">
      <w:pPr>
        <w:spacing w:line="240" w:lineRule="auto"/>
        <w:ind w:firstLineChars="600" w:firstLine="1440"/>
      </w:pPr>
      <w:r w:rsidRPr="00247FB2">
        <w:rPr>
          <w:noProof/>
        </w:rPr>
        <w:lastRenderedPageBreak/>
        <w:drawing>
          <wp:inline distT="0" distB="0" distL="0" distR="0" wp14:anchorId="0D2AA8FD" wp14:editId="3E8E3389">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705BEE60">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460AF1C7" w:rsidR="007E29EB" w:rsidRDefault="000477D1" w:rsidP="00B73E5E">
      <w:pPr>
        <w:spacing w:line="240" w:lineRule="auto"/>
        <w:ind w:firstLineChars="700" w:firstLine="1680"/>
      </w:pPr>
      <w:r>
        <w:t>(I</w:t>
      </w:r>
      <w:r w:rsidR="007E29EB" w:rsidRPr="00247FB2">
        <w:t>) 0.53mm</w:t>
      </w:r>
      <w:r w:rsidR="007E29EB">
        <w:rPr>
          <w:rFonts w:hint="eastAsia"/>
        </w:rPr>
        <w:t>，</w:t>
      </w:r>
      <w:r w:rsidR="007E29EB" w:rsidRPr="00247FB2">
        <w:t>31.12KN</w:t>
      </w:r>
      <w:r w:rsidR="007E29EB" w:rsidRPr="00247FB2">
        <w:rPr>
          <w:rFonts w:hint="eastAsia"/>
        </w:rPr>
        <w:t xml:space="preserve">    </w:t>
      </w:r>
      <w:r w:rsidR="007E29EB" w:rsidRPr="00247FB2">
        <w:t xml:space="preserve"> </w:t>
      </w:r>
      <w:r w:rsidR="007E29EB" w:rsidRPr="00247FB2">
        <w:rPr>
          <w:rFonts w:hint="eastAsia"/>
        </w:rPr>
        <w:t xml:space="preserve">    </w:t>
      </w:r>
      <w:r w:rsidR="007E29EB" w:rsidRPr="00247FB2">
        <w:t xml:space="preserve">  </w:t>
      </w:r>
      <w:r w:rsidR="007E29EB" w:rsidRPr="00247FB2">
        <w:rPr>
          <w:rFonts w:hint="eastAsia"/>
        </w:rPr>
        <w:t>(</w:t>
      </w:r>
      <w:r>
        <w:t>II</w:t>
      </w:r>
      <w:r w:rsidR="007E29EB" w:rsidRPr="00247FB2">
        <w:rPr>
          <w:rFonts w:hint="eastAsia"/>
        </w:rPr>
        <w:t>)</w:t>
      </w:r>
      <w:r w:rsidR="007E29EB" w:rsidRPr="00247FB2">
        <w:t xml:space="preserve"> 0.77mm</w:t>
      </w:r>
      <w:r w:rsidR="007E29EB">
        <w:rPr>
          <w:rFonts w:hint="eastAsia"/>
          <w:noProof/>
        </w:rPr>
        <w:t>，</w:t>
      </w:r>
      <w:r w:rsidR="007E29EB" w:rsidRPr="00247FB2">
        <w:rPr>
          <w:noProof/>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11D4D064">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2C4B3504">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E3A6CDB" w:rsidR="00A97D34" w:rsidRDefault="000477D1" w:rsidP="00B73E5E">
      <w:pPr>
        <w:spacing w:line="240" w:lineRule="auto"/>
        <w:ind w:firstLineChars="683" w:firstLine="1639"/>
      </w:pPr>
      <w:r>
        <w:t>(III</w:t>
      </w:r>
      <w:r w:rsidR="00A97D34" w:rsidRPr="00247FB2">
        <w:t>)</w:t>
      </w:r>
      <w:r w:rsidR="002820DF">
        <w:t xml:space="preserve"> </w:t>
      </w:r>
      <w:r w:rsidR="00A91BD3" w:rsidRPr="00247FB2">
        <w:t>0.99</w:t>
      </w:r>
      <w:r w:rsidR="002820DF">
        <w:t>mm</w:t>
      </w:r>
      <w:r w:rsidR="002820DF">
        <w:rPr>
          <w:rFonts w:hint="eastAsia"/>
        </w:rPr>
        <w:t>，</w:t>
      </w:r>
      <w:r w:rsidR="00ED6273" w:rsidRPr="00247FB2">
        <w:t>52.31</w:t>
      </w:r>
      <w:r w:rsidR="00A97D34" w:rsidRPr="00247FB2">
        <w:t>KN</w:t>
      </w:r>
      <w:r w:rsidR="00A97D34" w:rsidRPr="00247FB2">
        <w:rPr>
          <w:rFonts w:hint="eastAsia"/>
        </w:rPr>
        <w:t xml:space="preserve">          (</w:t>
      </w:r>
      <w:r>
        <w:t>IV</w:t>
      </w:r>
      <w:r w:rsidR="00A97D34" w:rsidRPr="00247FB2">
        <w:rPr>
          <w:rFonts w:hint="eastAsia"/>
        </w:rPr>
        <w:t>)</w:t>
      </w:r>
      <w:r w:rsidR="000B06B8" w:rsidRPr="00247FB2">
        <w:t xml:space="preserve"> 1.13</w:t>
      </w:r>
      <w:r w:rsidR="002820DF">
        <w:t>mm</w:t>
      </w:r>
      <w:r w:rsidR="002820DF">
        <w:rPr>
          <w:rFonts w:hint="eastAsia"/>
        </w:rPr>
        <w:t>，</w:t>
      </w:r>
      <w:r w:rsidR="00BE42D2" w:rsidRPr="00247FB2">
        <w:t>14.63</w:t>
      </w:r>
      <w:r w:rsidR="00A97D34" w:rsidRPr="00247FB2">
        <w:t>KN</w:t>
      </w:r>
    </w:p>
    <w:p w14:paraId="3CDC6E94" w14:textId="77777777" w:rsidR="00123C25" w:rsidRPr="008C7817" w:rsidRDefault="00123C25" w:rsidP="00123C25">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5C3DA621">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441B2B5C">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700587" cy="1507479"/>
                    </a:xfrm>
                    <a:prstGeom prst="rect">
                      <a:avLst/>
                    </a:prstGeom>
                  </pic:spPr>
                </pic:pic>
              </a:graphicData>
            </a:graphic>
          </wp:inline>
        </w:drawing>
      </w:r>
    </w:p>
    <w:p w14:paraId="3F615550" w14:textId="77777777" w:rsidR="00123C25" w:rsidRDefault="00123C25" w:rsidP="00123C25">
      <w:pPr>
        <w:spacing w:line="240" w:lineRule="auto"/>
        <w:ind w:firstLineChars="683" w:firstLine="1639"/>
        <w:jc w:val="left"/>
      </w:pPr>
      <w:r>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t>II</w:t>
      </w:r>
      <w:r w:rsidRPr="00247FB2">
        <w:rPr>
          <w:rFonts w:hint="eastAsia"/>
        </w:rPr>
        <w:t>)</w:t>
      </w:r>
      <w:r>
        <w:t xml:space="preserve"> 1.07mm</w:t>
      </w:r>
      <w:r>
        <w:rPr>
          <w:rFonts w:hint="eastAsia"/>
        </w:rPr>
        <w:t>，</w:t>
      </w:r>
      <w:r>
        <w:t>53.07KN</w:t>
      </w:r>
    </w:p>
    <w:p w14:paraId="2721435D" w14:textId="58C86944" w:rsidR="00123C25" w:rsidRPr="00B16069" w:rsidRDefault="00123C25" w:rsidP="00B16069">
      <w:pPr>
        <w:spacing w:line="240" w:lineRule="auto"/>
        <w:ind w:firstLineChars="1750" w:firstLine="385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445B42D4" w14:textId="7002CE94" w:rsidR="00A97D34" w:rsidRDefault="00A97D34" w:rsidP="004035B0">
      <w:pPr>
        <w:pStyle w:val="6"/>
        <w:jc w:val="center"/>
      </w:pPr>
      <w:bookmarkStart w:id="387" w:name="_Ref510097083"/>
      <w:r w:rsidRPr="00247FB2">
        <w:rPr>
          <w:rFonts w:hint="eastAsia"/>
        </w:rPr>
        <w:t>使用指数退化模型的</w:t>
      </w:r>
      <w:r w:rsidR="0058262C" w:rsidRPr="00247FB2">
        <w:t>10</w:t>
      </w:r>
      <w:r w:rsidRPr="00247FB2">
        <w:t>0mm</w:t>
      </w:r>
      <w:r w:rsidRPr="00247FB2">
        <w:t>孔径单向铺层失效演化</w:t>
      </w:r>
      <w:bookmarkEnd w:id="387"/>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615B4D6C">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06B622BF">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145FAC31">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11731198" w:rsidR="001B37B4" w:rsidRPr="009D7A17" w:rsidRDefault="001B37B4" w:rsidP="003568AE">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1A2FA7">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1A2FA7">
        <w:rPr>
          <w:sz w:val="22"/>
          <w:szCs w:val="22"/>
        </w:rPr>
        <w:t>c</w:t>
      </w:r>
      <w:r w:rsidRPr="009D7A17">
        <w:rPr>
          <w:rFonts w:hint="eastAsia"/>
          <w:sz w:val="22"/>
          <w:szCs w:val="22"/>
        </w:rPr>
        <w:t>)</w:t>
      </w:r>
      <w:r w:rsidRPr="009D7A17">
        <w:rPr>
          <w:sz w:val="22"/>
          <w:szCs w:val="22"/>
        </w:rPr>
        <w:t>100mm</w:t>
      </w:r>
      <w:r w:rsidRPr="009D7A17">
        <w:rPr>
          <w:sz w:val="22"/>
          <w:szCs w:val="22"/>
        </w:rPr>
        <w:t>孔径</w:t>
      </w:r>
    </w:p>
    <w:p w14:paraId="323F0B39" w14:textId="4974B1C5" w:rsidR="001B37B4" w:rsidRPr="00247FB2" w:rsidRDefault="00E45A59" w:rsidP="00E06F91">
      <w:pPr>
        <w:pStyle w:val="6"/>
        <w:jc w:val="center"/>
      </w:pPr>
      <w:bookmarkStart w:id="388"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388"/>
    </w:p>
    <w:p w14:paraId="52D47653" w14:textId="3A70DB14" w:rsidR="009966BC" w:rsidRPr="00247FB2" w:rsidRDefault="009966BC" w:rsidP="00FA26DF">
      <w:pPr>
        <w:ind w:firstLineChars="0" w:firstLine="0"/>
      </w:pPr>
    </w:p>
    <w:p w14:paraId="44E93B71" w14:textId="7777777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5B7C37">
        <w:rPr>
          <w:rFonts w:hint="eastAsia"/>
        </w:rPr>
        <w:t>图</w:t>
      </w:r>
      <w:r w:rsidR="005B7C37">
        <w:rPr>
          <w:rFonts w:hint="eastAsia"/>
        </w:rPr>
        <w:t>4.8</w:t>
      </w:r>
      <w:r>
        <w:fldChar w:fldCharType="end"/>
      </w:r>
      <w:r>
        <w:t>展示的是三种孔径的</w:t>
      </w:r>
      <w:bookmarkStart w:id="389" w:name="OLE_LINK281"/>
      <w:r>
        <w:rPr>
          <w:rFonts w:hint="eastAsia"/>
        </w:rPr>
        <w:t>[</w:t>
      </w:r>
      <w:r>
        <w:t>0</w:t>
      </w:r>
      <w:r>
        <w:rPr>
          <w:rFonts w:hint="eastAsia"/>
        </w:rPr>
        <w:t>]</w:t>
      </w:r>
      <w:r>
        <w:rPr>
          <w:vertAlign w:val="subscript"/>
        </w:rPr>
        <w:t>10</w:t>
      </w:r>
      <w:r>
        <w:t>单向层合板</w:t>
      </w:r>
      <w:bookmarkEnd w:id="389"/>
      <w:r>
        <w:t>在拉伸破坏过程中拍摄的照片</w:t>
      </w:r>
      <w:r>
        <w:rPr>
          <w:rFonts w:hint="eastAsia"/>
        </w:rPr>
        <w:t>，通过和将模拟的结果和实验结果进行对比，我们可以发现</w:t>
      </w:r>
      <w:r w:rsidR="005355BB">
        <w:rPr>
          <w:rFonts w:hint="eastAsia"/>
        </w:rPr>
        <w:t>在</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5355BB">
        <w:t>由</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此</w:t>
      </w:r>
      <w:r w:rsidR="00041411">
        <w:rPr>
          <w:rFonts w:hint="eastAsia"/>
        </w:rPr>
        <w:t>损伤</w:t>
      </w:r>
      <w:r w:rsidR="003D1350">
        <w:rPr>
          <w:rFonts w:hint="eastAsia"/>
        </w:rPr>
        <w:t>随着载荷的增加</w:t>
      </w:r>
      <w:r w:rsidR="00041411">
        <w:rPr>
          <w:rFonts w:hint="eastAsia"/>
        </w:rPr>
        <w:t>沿着拉伸的方向进行扩展，直至损伤裂纹到达复合材料的边界处，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和基体拉伸损伤，材料彻底的失效。</w:t>
      </w:r>
    </w:p>
    <w:p w14:paraId="7CCD03CB" w14:textId="378D923A"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而在加载的后期，</w:t>
      </w:r>
      <w:r w:rsidR="004C0C1E">
        <w:rPr>
          <w:rFonts w:hint="eastAsia"/>
        </w:rPr>
        <w:t>会在边界上出现纤维拉伸损伤，并导致</w:t>
      </w:r>
      <w:r w:rsidR="00C04F36">
        <w:rPr>
          <w:rFonts w:hint="eastAsia"/>
        </w:rPr>
        <w:t>结构的彻底失效。</w:t>
      </w:r>
      <w:r w:rsidR="008A6655">
        <w:fldChar w:fldCharType="begin"/>
      </w:r>
      <w:r w:rsidR="008A6655">
        <w:instrText xml:space="preserve"> </w:instrText>
      </w:r>
      <w:r w:rsidR="008A6655">
        <w:rPr>
          <w:rFonts w:hint="eastAsia"/>
        </w:rPr>
        <w:instrText>REF _Ref510613936 \r \h</w:instrText>
      </w:r>
      <w:r w:rsidR="008A6655">
        <w:instrText xml:space="preserve"> </w:instrText>
      </w:r>
      <w:r w:rsidR="008A6655">
        <w:fldChar w:fldCharType="separate"/>
      </w:r>
      <w:r w:rsidR="008A6655">
        <w:rPr>
          <w:rFonts w:hint="eastAsia"/>
        </w:rPr>
        <w:t>表</w:t>
      </w:r>
      <w:r w:rsidR="008A6655">
        <w:rPr>
          <w:rFonts w:hint="eastAsia"/>
        </w:rPr>
        <w:t>4.4</w:t>
      </w:r>
      <w:r w:rsidR="008A6655">
        <w:fldChar w:fldCharType="end"/>
      </w:r>
      <w:r w:rsidR="00507323">
        <w:t>展示了</w:t>
      </w:r>
      <w:r w:rsidR="00507323" w:rsidRPr="00247FB2">
        <w:t>各孔径单向铺层层合板出现初始损伤时的载荷</w:t>
      </w:r>
      <w:r w:rsidR="00507323">
        <w:rPr>
          <w:rFonts w:hint="eastAsia"/>
        </w:rPr>
        <w:t>，</w:t>
      </w:r>
      <w:r w:rsidR="00507323">
        <w:t>可以看出随着</w:t>
      </w:r>
      <w:r w:rsidR="00AF7A70">
        <w:t>孔径的增大</w:t>
      </w:r>
      <w:r w:rsidR="00AF7A70">
        <w:rPr>
          <w:rFonts w:hint="eastAsia"/>
        </w:rPr>
        <w:t>，</w:t>
      </w:r>
      <w:r w:rsidR="00512188">
        <w:rPr>
          <w:rFonts w:hint="eastAsia"/>
        </w:rPr>
        <w:t>出现初始损伤时的载荷不断减小</w:t>
      </w:r>
      <w:r w:rsidR="00507323">
        <w:rPr>
          <w:rFonts w:hint="eastAsia"/>
        </w:rPr>
        <w:t>。</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390"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390"/>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5D79E5">
        <w:trPr>
          <w:jc w:val="center"/>
        </w:trPr>
        <w:tc>
          <w:tcPr>
            <w:tcW w:w="1411" w:type="dxa"/>
          </w:tcPr>
          <w:p w14:paraId="48A262F0" w14:textId="77777777" w:rsidR="007D3C1E" w:rsidRPr="00247FB2" w:rsidRDefault="007D3C1E" w:rsidP="005D79E5">
            <w:pPr>
              <w:ind w:firstLine="480"/>
              <w:jc w:val="center"/>
              <w:rPr>
                <w:szCs w:val="21"/>
              </w:rPr>
            </w:pPr>
            <w:bookmarkStart w:id="391" w:name="OLE_LINK319"/>
            <w:bookmarkStart w:id="392" w:name="OLE_LINK320"/>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5D79E5">
            <w:pPr>
              <w:ind w:firstLine="440"/>
              <w:jc w:val="center"/>
              <w:rPr>
                <w:szCs w:val="21"/>
              </w:rPr>
            </w:pPr>
            <w:r w:rsidRPr="002055E7">
              <w:rPr>
                <w:sz w:val="22"/>
                <w:szCs w:val="21"/>
              </w:rPr>
              <w:t>损伤模式</w:t>
            </w:r>
          </w:p>
        </w:tc>
        <w:tc>
          <w:tcPr>
            <w:tcW w:w="1843" w:type="dxa"/>
          </w:tcPr>
          <w:p w14:paraId="417DD621" w14:textId="77777777" w:rsidR="007D3C1E" w:rsidRPr="00247FB2" w:rsidRDefault="007D3C1E" w:rsidP="005D79E5">
            <w:pPr>
              <w:ind w:firstLine="480"/>
              <w:jc w:val="center"/>
              <w:rPr>
                <w:szCs w:val="21"/>
              </w:rPr>
            </w:pPr>
            <w:r w:rsidRPr="00247FB2">
              <w:rPr>
                <w:szCs w:val="21"/>
              </w:rPr>
              <w:t>60mm</w:t>
            </w:r>
          </w:p>
        </w:tc>
        <w:tc>
          <w:tcPr>
            <w:tcW w:w="1663" w:type="dxa"/>
          </w:tcPr>
          <w:p w14:paraId="138C87F5" w14:textId="77777777" w:rsidR="007D3C1E" w:rsidRPr="00247FB2" w:rsidRDefault="007D3C1E" w:rsidP="005D79E5">
            <w:pPr>
              <w:ind w:firstLine="480"/>
              <w:jc w:val="center"/>
              <w:rPr>
                <w:szCs w:val="21"/>
              </w:rPr>
            </w:pPr>
            <w:r w:rsidRPr="00247FB2">
              <w:rPr>
                <w:szCs w:val="21"/>
              </w:rPr>
              <w:t>80mm</w:t>
            </w:r>
          </w:p>
        </w:tc>
        <w:tc>
          <w:tcPr>
            <w:tcW w:w="2040" w:type="dxa"/>
          </w:tcPr>
          <w:p w14:paraId="11487EEC" w14:textId="77777777" w:rsidR="007D3C1E" w:rsidRPr="00247FB2" w:rsidRDefault="007D3C1E" w:rsidP="005D79E5">
            <w:pPr>
              <w:ind w:firstLine="480"/>
              <w:jc w:val="center"/>
              <w:rPr>
                <w:szCs w:val="21"/>
              </w:rPr>
            </w:pPr>
            <w:r w:rsidRPr="00247FB2">
              <w:rPr>
                <w:szCs w:val="21"/>
              </w:rPr>
              <w:t>100mm</w:t>
            </w:r>
          </w:p>
        </w:tc>
      </w:tr>
      <w:tr w:rsidR="007D3C1E" w:rsidRPr="00247FB2" w14:paraId="0581C8FB" w14:textId="77777777" w:rsidTr="005D79E5">
        <w:trPr>
          <w:trHeight w:val="151"/>
          <w:jc w:val="center"/>
        </w:trPr>
        <w:tc>
          <w:tcPr>
            <w:tcW w:w="1411" w:type="dxa"/>
            <w:vAlign w:val="center"/>
          </w:tcPr>
          <w:p w14:paraId="3AE1B7AC" w14:textId="77777777" w:rsidR="007D3C1E" w:rsidRPr="002055E7" w:rsidRDefault="007D3C1E" w:rsidP="005D79E5">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5D79E5">
            <w:pPr>
              <w:ind w:firstLine="360"/>
              <w:jc w:val="center"/>
            </w:pPr>
            <w:r>
              <w:rPr>
                <w:sz w:val="18"/>
                <w:szCs w:val="18"/>
              </w:rPr>
              <w:t>纤维拉伸损伤</w:t>
            </w:r>
          </w:p>
        </w:tc>
        <w:tc>
          <w:tcPr>
            <w:tcW w:w="1843" w:type="dxa"/>
            <w:vAlign w:val="center"/>
          </w:tcPr>
          <w:p w14:paraId="1BCAB59D" w14:textId="77777777" w:rsidR="007D3C1E" w:rsidRPr="00247FB2" w:rsidRDefault="007D3C1E" w:rsidP="005D79E5">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5D79E5">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5D79E5">
            <w:pPr>
              <w:ind w:firstLine="480"/>
              <w:jc w:val="center"/>
              <w:rPr>
                <w:color w:val="000000" w:themeColor="text1"/>
                <w:szCs w:val="21"/>
              </w:rPr>
            </w:pPr>
            <w:r w:rsidRPr="00A04662">
              <w:t>23.76</w:t>
            </w:r>
          </w:p>
        </w:tc>
      </w:tr>
      <w:bookmarkEnd w:id="391"/>
      <w:bookmarkEnd w:id="392"/>
    </w:tbl>
    <w:p w14:paraId="02C7E1DA" w14:textId="6783A265" w:rsidR="00FA26DF" w:rsidRPr="00247FB2" w:rsidRDefault="00FA26DF" w:rsidP="00FA26DF">
      <w:pPr>
        <w:ind w:firstLineChars="0" w:firstLine="0"/>
      </w:pPr>
    </w:p>
    <w:p w14:paraId="5D668064" w14:textId="71B113EE" w:rsidR="00B34B3E" w:rsidRPr="00247FB2" w:rsidRDefault="00B34B3E" w:rsidP="00C35657">
      <w:pPr>
        <w:ind w:firstLine="480"/>
      </w:pPr>
    </w:p>
    <w:p w14:paraId="40585AF6" w14:textId="77777777" w:rsidR="00B34B3E" w:rsidRPr="00247FB2" w:rsidRDefault="00B34B3E" w:rsidP="00C35657">
      <w:pPr>
        <w:ind w:firstLine="480"/>
      </w:pPr>
    </w:p>
    <w:p w14:paraId="18A67905" w14:textId="77777777" w:rsidR="00B34B3E" w:rsidRDefault="00B34B3E" w:rsidP="00C35657">
      <w:pPr>
        <w:ind w:firstLine="480"/>
      </w:pPr>
    </w:p>
    <w:p w14:paraId="27710B60" w14:textId="77777777" w:rsidR="001516BE" w:rsidRDefault="001516BE" w:rsidP="00C35657">
      <w:pPr>
        <w:ind w:firstLine="480"/>
      </w:pPr>
    </w:p>
    <w:p w14:paraId="36CE3785" w14:textId="77777777" w:rsidR="001516BE" w:rsidRDefault="001516BE" w:rsidP="00C35657">
      <w:pPr>
        <w:ind w:firstLine="480"/>
      </w:pPr>
    </w:p>
    <w:p w14:paraId="2034B466" w14:textId="77777777" w:rsidR="001516BE" w:rsidRDefault="001516BE" w:rsidP="00C35657">
      <w:pPr>
        <w:ind w:firstLine="480"/>
      </w:pPr>
    </w:p>
    <w:p w14:paraId="20F960AF" w14:textId="77777777" w:rsidR="001516BE" w:rsidRDefault="001516BE" w:rsidP="00C35657">
      <w:pPr>
        <w:ind w:firstLine="480"/>
      </w:pPr>
    </w:p>
    <w:p w14:paraId="19FED2D2" w14:textId="77777777" w:rsidR="001516BE" w:rsidRDefault="001516BE" w:rsidP="00C35657">
      <w:pPr>
        <w:ind w:firstLine="480"/>
      </w:pPr>
    </w:p>
    <w:p w14:paraId="5FEA936F" w14:textId="77777777" w:rsidR="001516BE" w:rsidRDefault="001516BE" w:rsidP="00C35657">
      <w:pPr>
        <w:ind w:firstLine="480"/>
      </w:pPr>
    </w:p>
    <w:p w14:paraId="4526FEA9" w14:textId="77777777" w:rsidR="001516BE" w:rsidRDefault="001516BE" w:rsidP="00C35657">
      <w:pPr>
        <w:ind w:firstLine="480"/>
      </w:pPr>
    </w:p>
    <w:p w14:paraId="04048479" w14:textId="77777777" w:rsidR="001516BE" w:rsidRDefault="001516BE" w:rsidP="00C35657">
      <w:pPr>
        <w:ind w:firstLine="480"/>
      </w:pPr>
    </w:p>
    <w:p w14:paraId="3C5AB8B9" w14:textId="77777777" w:rsidR="001516BE" w:rsidRDefault="001516BE" w:rsidP="00C35657">
      <w:pPr>
        <w:ind w:firstLine="480"/>
      </w:pPr>
    </w:p>
    <w:p w14:paraId="5B66E620" w14:textId="77777777" w:rsidR="00606C8C" w:rsidRPr="00247FB2" w:rsidRDefault="00606C8C" w:rsidP="007B04EC">
      <w:pPr>
        <w:ind w:firstLineChars="0" w:firstLine="0"/>
      </w:pPr>
    </w:p>
    <w:p w14:paraId="6BFD7800" w14:textId="509C2F43" w:rsidR="00034EA6" w:rsidRPr="00247FB2" w:rsidRDefault="00073F35" w:rsidP="005C0055">
      <w:pPr>
        <w:pStyle w:val="3"/>
      </w:pPr>
      <w:bookmarkStart w:id="393" w:name="OLE_LINK226"/>
      <w:bookmarkStart w:id="394" w:name="OLE_LINK227"/>
      <w:bookmarkStart w:id="395" w:name="OLE_LINK228"/>
      <w:bookmarkStart w:id="396" w:name="OLE_LINK229"/>
      <w:bookmarkStart w:id="397" w:name="_Toc511050574"/>
      <w:r w:rsidRPr="00247FB2">
        <w:rPr>
          <w:rFonts w:hint="eastAsia"/>
        </w:rPr>
        <w:t>正交铺层大开口层合板的失效</w:t>
      </w:r>
      <w:bookmarkEnd w:id="393"/>
      <w:bookmarkEnd w:id="394"/>
      <w:bookmarkEnd w:id="397"/>
    </w:p>
    <w:p w14:paraId="5083A431" w14:textId="41165202" w:rsidR="004E3ABC" w:rsidRDefault="00AB3F8B" w:rsidP="007D3133">
      <w:pPr>
        <w:ind w:firstLine="480"/>
      </w:pPr>
      <w:r>
        <w:fldChar w:fldCharType="begin"/>
      </w:r>
      <w:r>
        <w:instrText xml:space="preserve"> REF _Ref510444358 \r \h </w:instrText>
      </w:r>
      <w:r>
        <w:fldChar w:fldCharType="separate"/>
      </w:r>
      <w:r w:rsidR="005B7C37">
        <w:rPr>
          <w:rFonts w:hint="eastAsia"/>
        </w:rPr>
        <w:t>图</w:t>
      </w:r>
      <w:r w:rsidR="005B7C37">
        <w:rPr>
          <w:rFonts w:hint="eastAsia"/>
        </w:rPr>
        <w:t>4.9</w:t>
      </w:r>
      <w:r>
        <w:fldChar w:fldCharType="end"/>
      </w:r>
      <w:r>
        <w:t>和</w:t>
      </w:r>
      <w:r>
        <w:fldChar w:fldCharType="begin"/>
      </w:r>
      <w:r>
        <w:instrText xml:space="preserve"> REF _Ref510444360 \r \h </w:instrText>
      </w:r>
      <w:r>
        <w:fldChar w:fldCharType="separate"/>
      </w:r>
      <w:r w:rsidR="005B7C37">
        <w:rPr>
          <w:rFonts w:hint="eastAsia"/>
        </w:rPr>
        <w:t>图</w:t>
      </w:r>
      <w:r w:rsidR="005B7C37">
        <w:rPr>
          <w:rFonts w:hint="eastAsia"/>
        </w:rPr>
        <w:t>4.10</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72D5D09B" w14:textId="75EB7F31" w:rsidR="005D1A7C" w:rsidRPr="00247FB2" w:rsidRDefault="00BB1843" w:rsidP="003F30F6">
      <w:pPr>
        <w:spacing w:line="240" w:lineRule="auto"/>
        <w:ind w:firstLineChars="0" w:firstLine="0"/>
        <w:jc w:val="left"/>
      </w:pPr>
      <w:r w:rsidRPr="00247FB2">
        <w:rPr>
          <w:noProof/>
        </w:rPr>
        <mc:AlternateContent>
          <mc:Choice Requires="wps">
            <w:drawing>
              <wp:anchor distT="45720" distB="45720" distL="114300" distR="114300" simplePos="0" relativeHeight="251700224" behindDoc="0" locked="0" layoutInCell="1" allowOverlap="1" wp14:anchorId="0537CC6A" wp14:editId="355D8D1F">
                <wp:simplePos x="0" y="0"/>
                <wp:positionH relativeFrom="column">
                  <wp:posOffset>-44450</wp:posOffset>
                </wp:positionH>
                <wp:positionV relativeFrom="paragraph">
                  <wp:posOffset>1495425</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851801" w:rsidRDefault="00851801" w:rsidP="002C73A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margin-left:-3.5pt;margin-top:117.75pt;width:35.3pt;height:82.1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">
                <v:textbox style="layout-flow:vertical-ideographic">
                  <w:txbxContent>
                    <w:p w14:paraId="2DD6B06A" w14:textId="0948721A" w:rsidR="00851801" w:rsidRDefault="00851801" w:rsidP="002C73AB">
                      <w:pPr>
                        <w:ind w:firstLineChars="0" w:firstLine="0"/>
                      </w:pPr>
                      <w:r>
                        <w:rPr>
                          <w:rFonts w:hint="eastAsia"/>
                        </w:rPr>
                        <w:t>基体</w:t>
                      </w:r>
                      <w: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1702272" behindDoc="0" locked="0" layoutInCell="1" allowOverlap="1" wp14:anchorId="14E87963" wp14:editId="60FBB660">
                <wp:simplePos x="0" y="0"/>
                <wp:positionH relativeFrom="column">
                  <wp:posOffset>-43815</wp:posOffset>
                </wp:positionH>
                <wp:positionV relativeFrom="paragraph">
                  <wp:posOffset>148590</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851801" w:rsidRDefault="00851801" w:rsidP="00F330C2">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margin-left:-3.45pt;margin-top:11.7pt;width:35.3pt;height:82.1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">
                <v:textbox style="layout-flow:vertical-ideographic">
                  <w:txbxContent>
                    <w:p w14:paraId="1ED0A598" w14:textId="49BDDDDE" w:rsidR="00851801" w:rsidRDefault="00851801" w:rsidP="00F330C2">
                      <w:pPr>
                        <w:ind w:firstLineChars="0" w:firstLine="0"/>
                      </w:pPr>
                      <w:r>
                        <w:rPr>
                          <w:rFonts w:hint="eastAsia"/>
                        </w:rPr>
                        <w:t>纤维</w:t>
                      </w:r>
                      <w:r>
                        <w:t>拉伸失效</w:t>
                      </w:r>
                    </w:p>
                  </w:txbxContent>
                </v:textbox>
                <w10:wrap type="square"/>
              </v:shape>
            </w:pict>
          </mc:Fallback>
        </mc:AlternateContent>
      </w:r>
      <w:r w:rsidRPr="00247FB2">
        <w:rPr>
          <w:noProof/>
        </w:rPr>
        <w:drawing>
          <wp:inline distT="0" distB="0" distL="0" distR="0" wp14:anchorId="7D05DA65" wp14:editId="33907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4775C7CD">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0C7EEF73">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r w:rsidRPr="00247FB2">
        <w:rPr>
          <w:noProof/>
        </w:rPr>
        <w:drawing>
          <wp:inline distT="0" distB="0" distL="0" distR="0" wp14:anchorId="7DCA1337" wp14:editId="7CB4B86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3C147A3A">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78A1DF4E">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3D3A3D01" w:rsidR="005D1A7C" w:rsidRDefault="00665B66" w:rsidP="00EA1102">
      <w:pPr>
        <w:spacing w:line="240" w:lineRule="auto"/>
        <w:ind w:firstLineChars="400" w:firstLine="960"/>
        <w:jc w:val="left"/>
      </w:pPr>
      <w:r w:rsidRPr="00247FB2">
        <w:rPr>
          <w:rFonts w:hint="eastAsia"/>
        </w:rPr>
        <w:t>(</w:t>
      </w:r>
      <w:r w:rsidR="006B1B0F" w:rsidRPr="00247FB2">
        <w:t>I</w:t>
      </w:r>
      <w:r w:rsidRPr="00247FB2">
        <w:rPr>
          <w:rFonts w:hint="eastAsia"/>
        </w:rPr>
        <w:t>)</w:t>
      </w:r>
      <w:r w:rsidRPr="00247FB2">
        <w:t>0.80mm,52.11</w:t>
      </w:r>
      <w:r w:rsidR="008E0C2D" w:rsidRPr="00247FB2">
        <w:t>K</w:t>
      </w:r>
      <w:r w:rsidR="00A23464" w:rsidRPr="00247FB2">
        <w:t>N</w:t>
      </w:r>
      <w:r w:rsidR="008E0C2D" w:rsidRPr="00247FB2">
        <w:t xml:space="preserve">     </w:t>
      </w:r>
      <w:r w:rsidR="00F21235" w:rsidRPr="00247FB2">
        <w:t>(</w:t>
      </w:r>
      <w:r w:rsidR="006B1B0F" w:rsidRPr="00247FB2">
        <w:t>II</w:t>
      </w:r>
      <w:r w:rsidR="00F21235" w:rsidRPr="00247FB2">
        <w:t>)</w:t>
      </w:r>
      <w:r w:rsidR="008E0C2D" w:rsidRPr="00247FB2">
        <w:t xml:space="preserve">0.84mm,30.18KN </w:t>
      </w:r>
      <w:r w:rsidR="00037A69" w:rsidRPr="00247FB2">
        <w:t xml:space="preserve">  </w:t>
      </w:r>
      <w:r w:rsidR="008E0C2D" w:rsidRPr="00247FB2">
        <w:t xml:space="preserve"> </w:t>
      </w:r>
      <w:r w:rsidR="00037A69" w:rsidRPr="00247FB2">
        <w:t xml:space="preserve"> </w:t>
      </w:r>
      <w:r w:rsidR="008E0C2D" w:rsidRPr="00247FB2">
        <w:t>(</w:t>
      </w:r>
      <w:r w:rsidR="006B1B0F" w:rsidRPr="00247FB2">
        <w:t>III</w:t>
      </w:r>
      <w:r w:rsidR="008E0C2D" w:rsidRPr="00247FB2">
        <w:t>)0.87mm,24.45KN</w:t>
      </w:r>
      <w:r w:rsidR="00037A69" w:rsidRPr="00247FB2">
        <w:t xml:space="preserve">    </w:t>
      </w:r>
      <w:r w:rsidR="008E0C2D" w:rsidRPr="00247FB2">
        <w:t xml:space="preserve">    </w:t>
      </w:r>
    </w:p>
    <w:p w14:paraId="3DFEB74D" w14:textId="77777777" w:rsidR="00A9352D" w:rsidRDefault="002D614B" w:rsidP="00EA1102">
      <w:pPr>
        <w:spacing w:line="240" w:lineRule="auto"/>
        <w:ind w:leftChars="100" w:left="900" w:hangingChars="300" w:hanging="66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4DF59C27" w14:textId="771294BC" w:rsidR="0037615E" w:rsidRPr="00247FB2" w:rsidRDefault="00444945" w:rsidP="00BD7246">
      <w:pPr>
        <w:spacing w:line="240" w:lineRule="auto"/>
        <w:ind w:leftChars="400" w:left="960" w:firstLineChars="0" w:firstLine="0"/>
        <w:jc w:val="left"/>
        <w:rPr>
          <w:sz w:val="22"/>
          <w:szCs w:val="22"/>
        </w:rPr>
      </w:pPr>
      <w:r w:rsidRPr="00247FB2">
        <w:rPr>
          <w:noProof/>
        </w:rPr>
        <mc:AlternateContent>
          <mc:Choice Requires="wps">
            <w:drawing>
              <wp:anchor distT="45720" distB="45720" distL="114300" distR="114300" simplePos="0" relativeHeight="251704320" behindDoc="0" locked="0" layoutInCell="1" allowOverlap="1" wp14:anchorId="23A4306E" wp14:editId="7500A42D">
                <wp:simplePos x="0" y="0"/>
                <wp:positionH relativeFrom="column">
                  <wp:posOffset>-2540</wp:posOffset>
                </wp:positionH>
                <wp:positionV relativeFrom="paragraph">
                  <wp:posOffset>1525905</wp:posOffset>
                </wp:positionV>
                <wp:extent cx="448310" cy="1043305"/>
                <wp:effectExtent l="0" t="0" r="27940" b="23495"/>
                <wp:wrapNone/>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BDCF48E" w14:textId="77777777" w:rsidR="00851801" w:rsidRDefault="00851801" w:rsidP="002D614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A4306E" id="_x0000_s1035" type="#_x0000_t202" style="position:absolute;left:0;text-align:left;margin-left:-.2pt;margin-top:120.15pt;width:35.3pt;height:82.1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">
                <v:textbox style="layout-flow:vertical-ideographic">
                  <w:txbxContent>
                    <w:p w14:paraId="6BDCF48E" w14:textId="77777777" w:rsidR="00851801" w:rsidRDefault="00851801" w:rsidP="002D614B">
                      <w:pPr>
                        <w:ind w:firstLineChars="0" w:firstLine="0"/>
                      </w:pPr>
                      <w:r>
                        <w:rPr>
                          <w:rFonts w:hint="eastAsia"/>
                        </w:rPr>
                        <w:t>基体</w:t>
                      </w:r>
                      <w:r>
                        <w:t>拉伸失效</w:t>
                      </w:r>
                    </w:p>
                  </w:txbxContent>
                </v:textbox>
              </v:shape>
            </w:pict>
          </mc:Fallback>
        </mc:AlternateContent>
      </w:r>
      <w:r w:rsidR="00BD7246" w:rsidRPr="00247FB2">
        <w:rPr>
          <w:noProof/>
        </w:rPr>
        <mc:AlternateContent>
          <mc:Choice Requires="wps">
            <w:drawing>
              <wp:anchor distT="0" distB="0" distL="114300" distR="114300" simplePos="0" relativeHeight="251689984" behindDoc="0" locked="0" layoutInCell="1" allowOverlap="1" wp14:anchorId="3F461476" wp14:editId="34A74178">
                <wp:simplePos x="0" y="0"/>
                <wp:positionH relativeFrom="column">
                  <wp:posOffset>-1905</wp:posOffset>
                </wp:positionH>
                <wp:positionV relativeFrom="paragraph">
                  <wp:posOffset>125730</wp:posOffset>
                </wp:positionV>
                <wp:extent cx="448310" cy="1043305"/>
                <wp:effectExtent l="0" t="0" r="27940" b="23495"/>
                <wp:wrapNone/>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ED311" w14:textId="77777777" w:rsidR="00851801" w:rsidRDefault="00851801" w:rsidP="002D614B">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anchor>
            </w:drawing>
          </mc:Choice>
          <mc:Fallback>
            <w:pict>
              <v:shape w14:anchorId="3F461476" id="_x0000_s1036" type="#_x0000_t202" style="position:absolute;left:0;text-align:left;margin-left:-.15pt;margin-top:9.9pt;width:35.3pt;height:82.1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">
                <v:textbox style="layout-flow:vertical-ideographic">
                  <w:txbxContent>
                    <w:p w14:paraId="169ED311" w14:textId="77777777" w:rsidR="00851801" w:rsidRDefault="00851801" w:rsidP="002D614B">
                      <w:pPr>
                        <w:ind w:firstLineChars="0" w:firstLine="0"/>
                      </w:pPr>
                      <w:r>
                        <w:rPr>
                          <w:rFonts w:hint="eastAsia"/>
                        </w:rPr>
                        <w:t>纤维</w:t>
                      </w:r>
                      <w:r>
                        <w:t>拉伸失效</w:t>
                      </w:r>
                    </w:p>
                  </w:txbxContent>
                </v:textbox>
              </v:shape>
            </w:pict>
          </mc:Fallback>
        </mc:AlternateContent>
      </w:r>
      <w:r w:rsidR="00040CEF" w:rsidRPr="00247FB2">
        <w:rPr>
          <w:noProof/>
        </w:rPr>
        <w:drawing>
          <wp:inline distT="0" distB="0" distL="0" distR="0" wp14:anchorId="3D720E3E" wp14:editId="0F875A76">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56A60761">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3A75FC04">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r w:rsidR="00FF2A36">
        <w:t xml:space="preserve">   </w:t>
      </w:r>
      <w:r w:rsidR="00C066AF">
        <w:t xml:space="preserve"> </w:t>
      </w:r>
      <w:r w:rsidR="00040CEF" w:rsidRPr="00247FB2">
        <w:rPr>
          <w:noProof/>
        </w:rPr>
        <w:drawing>
          <wp:inline distT="0" distB="0" distL="0" distR="0" wp14:anchorId="08941BA4" wp14:editId="5B51EEE2">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00040CEF" w:rsidRPr="00247FB2">
        <w:rPr>
          <w:noProof/>
        </w:rPr>
        <w:drawing>
          <wp:inline distT="0" distB="0" distL="0" distR="0" wp14:anchorId="0EA11F93" wp14:editId="71462E3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2C68C7B5">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337BED48" w:rsidR="0037615E" w:rsidRPr="00247FB2" w:rsidRDefault="0037615E" w:rsidP="00167009">
      <w:pPr>
        <w:spacing w:line="240" w:lineRule="auto"/>
        <w:ind w:firstLineChars="500" w:firstLine="1200"/>
        <w:jc w:val="left"/>
      </w:pPr>
      <w:r w:rsidRPr="00247FB2">
        <w:rPr>
          <w:rFonts w:hint="eastAsia"/>
        </w:rPr>
        <w:t>(</w:t>
      </w:r>
      <w:r w:rsidRPr="00247FB2">
        <w:t>I</w:t>
      </w:r>
      <w:r w:rsidRPr="00247FB2">
        <w:rPr>
          <w:rFonts w:hint="eastAsia"/>
        </w:rPr>
        <w:t>)</w:t>
      </w:r>
      <w:r w:rsidRPr="00247FB2">
        <w:t xml:space="preserve">0.80mm,52.11K  </w:t>
      </w:r>
      <w:r w:rsidR="008574FA">
        <w:t xml:space="preserve"> </w:t>
      </w:r>
      <w:r w:rsidRPr="00247FB2">
        <w:t xml:space="preserve">    (II)0.84mm,30.18KN </w:t>
      </w:r>
      <w:r w:rsidR="00362279">
        <w:t xml:space="preserve">  </w:t>
      </w:r>
      <w:r w:rsidRPr="00247FB2">
        <w:t xml:space="preserve">    (III)0.87mm,24.45KN        </w:t>
      </w:r>
    </w:p>
    <w:p w14:paraId="26EDD164" w14:textId="22D4B2CA" w:rsidR="0037615E" w:rsidRPr="00247FB2" w:rsidRDefault="0037615E" w:rsidP="0037615E">
      <w:pPr>
        <w:ind w:firstLine="480"/>
        <w:rPr>
          <w:sz w:val="22"/>
          <w:szCs w:val="22"/>
        </w:rPr>
      </w:pPr>
      <w:r w:rsidRPr="00247FB2">
        <w:rPr>
          <w:rFonts w:hint="eastAsia"/>
        </w:rPr>
        <w:t xml:space="preserve">              </w:t>
      </w:r>
      <w:r w:rsidRPr="00247FB2">
        <w:rPr>
          <w:rFonts w:hint="eastAsia"/>
          <w:sz w:val="22"/>
          <w:szCs w:val="22"/>
        </w:rPr>
        <w:t xml:space="preserve">  (</w:t>
      </w:r>
      <w:r w:rsidR="003C793A">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00E305E9" w:rsidRPr="00247FB2">
        <w:rPr>
          <w:rFonts w:hint="eastAsia"/>
          <w:sz w:val="22"/>
          <w:szCs w:val="22"/>
        </w:rPr>
        <w:t>90</w:t>
      </w:r>
      <w:r w:rsidRPr="00247FB2">
        <w:rPr>
          <w:rFonts w:hint="eastAsia"/>
          <w:sz w:val="22"/>
          <w:szCs w:val="22"/>
        </w:rPr>
        <w:t>°</w:t>
      </w:r>
      <w:r w:rsidRPr="00247FB2">
        <w:rPr>
          <w:sz w:val="22"/>
          <w:szCs w:val="22"/>
        </w:rPr>
        <w:t>层的失效演化</w:t>
      </w:r>
      <w:r w:rsidR="007C7A65">
        <w:rPr>
          <w:rFonts w:hint="eastAsia"/>
          <w:sz w:val="22"/>
          <w:szCs w:val="22"/>
        </w:rPr>
        <w:t xml:space="preserve">   </w:t>
      </w:r>
    </w:p>
    <w:p w14:paraId="36B2C0FB" w14:textId="020AEE8F" w:rsidR="00FD6963" w:rsidRPr="00247FB2" w:rsidRDefault="000A56DB" w:rsidP="007C7A65">
      <w:pPr>
        <w:pStyle w:val="6"/>
        <w:jc w:val="center"/>
      </w:pPr>
      <w:bookmarkStart w:id="398"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398"/>
    </w:p>
    <w:p w14:paraId="09117ED8" w14:textId="3CF56492" w:rsidR="00431990" w:rsidRPr="00247FB2" w:rsidRDefault="00431990" w:rsidP="008D4BC3">
      <w:pPr>
        <w:ind w:firstLine="480"/>
      </w:pPr>
    </w:p>
    <w:p w14:paraId="2AADAA8A" w14:textId="4A4606FD" w:rsidR="00E314C5" w:rsidRDefault="00E314C5" w:rsidP="00B92E57">
      <w:pPr>
        <w:ind w:firstLineChars="0" w:firstLine="0"/>
      </w:pPr>
    </w:p>
    <w:p w14:paraId="3961E98E" w14:textId="77777777" w:rsidR="001C21F3" w:rsidRDefault="001C21F3" w:rsidP="00B92E57">
      <w:pPr>
        <w:ind w:firstLineChars="0" w:firstLine="0"/>
      </w:pPr>
    </w:p>
    <w:p w14:paraId="35C257BC" w14:textId="033C46E2" w:rsidR="0077124C" w:rsidRPr="00247FB2" w:rsidRDefault="00CF376E" w:rsidP="0046009D">
      <w:pPr>
        <w:spacing w:line="240" w:lineRule="auto"/>
        <w:ind w:leftChars="300" w:left="720" w:firstLineChars="0" w:firstLine="0"/>
        <w:jc w:val="left"/>
      </w:pPr>
      <w:r w:rsidRPr="00247FB2">
        <w:rPr>
          <w:noProof/>
        </w:rPr>
        <mc:AlternateContent>
          <mc:Choice Requires="wps">
            <w:drawing>
              <wp:anchor distT="45720" distB="45720" distL="114300" distR="114300" simplePos="0" relativeHeight="251620352" behindDoc="0" locked="0" layoutInCell="1" allowOverlap="1" wp14:anchorId="7F8E7BDA" wp14:editId="4AC233CF">
                <wp:simplePos x="0" y="0"/>
                <wp:positionH relativeFrom="column">
                  <wp:posOffset>-135890</wp:posOffset>
                </wp:positionH>
                <wp:positionV relativeFrom="paragraph">
                  <wp:posOffset>1461770</wp:posOffset>
                </wp:positionV>
                <wp:extent cx="448310" cy="1043305"/>
                <wp:effectExtent l="0" t="0" r="27940" b="23495"/>
                <wp:wrapNone/>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851801" w:rsidRDefault="00851801"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0.7pt;margin-top:115.1pt;width:35.3pt;height:82.15pt;z-index:251620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">
                <v:textbox style="layout-flow:vertical-ideographic">
                  <w:txbxContent>
                    <w:p w14:paraId="55C6BF7D" w14:textId="77777777" w:rsidR="00851801" w:rsidRDefault="00851801" w:rsidP="0077124C">
                      <w:pPr>
                        <w:ind w:firstLineChars="0" w:firstLine="0"/>
                      </w:pPr>
                      <w:r>
                        <w:rPr>
                          <w:rFonts w:hint="eastAsia"/>
                        </w:rPr>
                        <w:t>基体</w:t>
                      </w:r>
                      <w:r>
                        <w:t>拉伸失效</w:t>
                      </w:r>
                    </w:p>
                  </w:txbxContent>
                </v:textbox>
              </v:shape>
            </w:pict>
          </mc:Fallback>
        </mc:AlternateContent>
      </w:r>
      <w:r w:rsidR="00BD7246" w:rsidRPr="00247FB2">
        <w:rPr>
          <w:noProof/>
        </w:rPr>
        <mc:AlternateContent>
          <mc:Choice Requires="wps">
            <w:drawing>
              <wp:anchor distT="45720" distB="45720" distL="114300" distR="114300" simplePos="0" relativeHeight="251622400" behindDoc="0" locked="0" layoutInCell="1" allowOverlap="1" wp14:anchorId="60B9D63E" wp14:editId="174A69DD">
                <wp:simplePos x="0" y="0"/>
                <wp:positionH relativeFrom="column">
                  <wp:posOffset>-135890</wp:posOffset>
                </wp:positionH>
                <wp:positionV relativeFrom="paragraph">
                  <wp:posOffset>147320</wp:posOffset>
                </wp:positionV>
                <wp:extent cx="448310" cy="1043305"/>
                <wp:effectExtent l="0" t="0" r="27940" b="23495"/>
                <wp:wrapNone/>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851801" w:rsidRDefault="00851801"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0.7pt;margin-top:11.6pt;width:35.3pt;height:82.15pt;z-index:251622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">
                <v:textbox style="layout-flow:vertical-ideographic">
                  <w:txbxContent>
                    <w:p w14:paraId="3B7478A5" w14:textId="77777777" w:rsidR="00851801" w:rsidRDefault="00851801" w:rsidP="0077124C">
                      <w:pPr>
                        <w:ind w:firstLineChars="0" w:firstLine="0"/>
                      </w:pPr>
                      <w:r>
                        <w:rPr>
                          <w:rFonts w:hint="eastAsia"/>
                        </w:rPr>
                        <w:t>纤维</w:t>
                      </w:r>
                      <w:r>
                        <w:t>拉伸失效</w:t>
                      </w:r>
                    </w:p>
                  </w:txbxContent>
                </v:textbox>
              </v:shape>
            </w:pict>
          </mc:Fallback>
        </mc:AlternateContent>
      </w:r>
      <w:r w:rsidR="00B45563" w:rsidRPr="00247FB2">
        <w:rPr>
          <w:noProof/>
        </w:rPr>
        <w:drawing>
          <wp:inline distT="0" distB="0" distL="0" distR="0" wp14:anchorId="34EBD1F3" wp14:editId="1CCBF8B6">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00B45563" w:rsidRPr="00247FB2">
        <w:rPr>
          <w:noProof/>
        </w:rPr>
        <w:drawing>
          <wp:inline distT="0" distB="0" distL="0" distR="0" wp14:anchorId="4F0EFF4B" wp14:editId="58112526">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00B45563" w:rsidRPr="00247FB2">
        <w:rPr>
          <w:noProof/>
        </w:rPr>
        <w:drawing>
          <wp:inline distT="0" distB="0" distL="0" distR="0" wp14:anchorId="1C042685" wp14:editId="24CB042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r w:rsidR="00B45563" w:rsidRPr="00247FB2">
        <w:rPr>
          <w:noProof/>
        </w:rPr>
        <w:drawing>
          <wp:inline distT="0" distB="0" distL="0" distR="0" wp14:anchorId="1EFE02B9" wp14:editId="1B6A8AAF">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381A6943" wp14:editId="6157187D">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4AEE9EA4" wp14:editId="65536719">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061CDE30" w:rsidR="00B45563" w:rsidRDefault="0077124C" w:rsidP="00CF376E">
      <w:pPr>
        <w:spacing w:line="240" w:lineRule="auto"/>
        <w:ind w:firstLineChars="500" w:firstLine="1200"/>
        <w:jc w:val="left"/>
      </w:pPr>
      <w:r w:rsidRPr="00247FB2">
        <w:rPr>
          <w:rFonts w:hint="eastAsia"/>
        </w:rPr>
        <w:t>(</w:t>
      </w:r>
      <w:r w:rsidRPr="00247FB2">
        <w:t>I</w:t>
      </w:r>
      <w:r w:rsidRPr="00247FB2">
        <w:rPr>
          <w:rFonts w:hint="eastAsia"/>
        </w:rPr>
        <w:t>)</w:t>
      </w:r>
      <w:r w:rsidRPr="00247FB2">
        <w:t>0.</w:t>
      </w:r>
      <w:r w:rsidR="00446D81" w:rsidRPr="00247FB2">
        <w:t>82</w:t>
      </w:r>
      <w:r w:rsidRPr="00247FB2">
        <w:t>mm,</w:t>
      </w:r>
      <w:r w:rsidR="00E33F08" w:rsidRPr="00247FB2">
        <w:t>53.01</w:t>
      </w:r>
      <w:r w:rsidRPr="00247FB2">
        <w:t>K</w:t>
      </w:r>
      <w:r w:rsidR="00E33F08" w:rsidRPr="00247FB2">
        <w:t>N</w:t>
      </w:r>
      <w:r w:rsidR="00964618" w:rsidRPr="00247FB2">
        <w:t xml:space="preserve">  </w:t>
      </w:r>
      <w:r w:rsidRPr="00247FB2">
        <w:t xml:space="preserve">   (II)0.</w:t>
      </w:r>
      <w:r w:rsidR="00AD42E0" w:rsidRPr="00247FB2">
        <w:t>86</w:t>
      </w:r>
      <w:r w:rsidRPr="00247FB2">
        <w:t>mm,</w:t>
      </w:r>
      <w:r w:rsidR="00B87A13" w:rsidRPr="00247FB2">
        <w:t>34.3</w:t>
      </w:r>
      <w:r w:rsidRPr="00247FB2">
        <w:t>8KN    (III)0.8</w:t>
      </w:r>
      <w:r w:rsidR="00416989" w:rsidRPr="00247FB2">
        <w:t>9</w:t>
      </w:r>
      <w:r w:rsidRPr="00247FB2">
        <w:t>mm,</w:t>
      </w:r>
      <w:r w:rsidR="00C07120" w:rsidRPr="00247FB2">
        <w:t>25.73</w:t>
      </w:r>
      <w:r w:rsidRPr="00247FB2">
        <w:t xml:space="preserve">KN        </w:t>
      </w:r>
    </w:p>
    <w:p w14:paraId="518E6B3B" w14:textId="77777777" w:rsidR="00CA5025" w:rsidRPr="00247FB2" w:rsidRDefault="00CA5025" w:rsidP="00CA5025">
      <w:pPr>
        <w:spacing w:line="240" w:lineRule="auto"/>
        <w:ind w:leftChars="300" w:left="720"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2172F0D9" w14:textId="77777777" w:rsidR="00CA5025" w:rsidRPr="00247FB2" w:rsidRDefault="00CA5025" w:rsidP="00CF376E">
      <w:pPr>
        <w:spacing w:line="240" w:lineRule="auto"/>
        <w:ind w:firstLineChars="500" w:firstLine="1200"/>
        <w:jc w:val="left"/>
      </w:pPr>
    </w:p>
    <w:p w14:paraId="2A1028F2" w14:textId="20B02B1E" w:rsidR="0077124C" w:rsidRPr="00247FB2" w:rsidRDefault="005F7173" w:rsidP="006639F2">
      <w:pPr>
        <w:spacing w:line="240" w:lineRule="auto"/>
        <w:ind w:leftChars="300" w:left="720" w:firstLineChars="0" w:firstLine="0"/>
        <w:jc w:val="left"/>
        <w:rPr>
          <w:sz w:val="22"/>
          <w:szCs w:val="22"/>
        </w:rPr>
      </w:pPr>
      <w:r w:rsidRPr="00247FB2">
        <w:rPr>
          <w:noProof/>
        </w:rPr>
        <mc:AlternateContent>
          <mc:Choice Requires="wps">
            <w:drawing>
              <wp:anchor distT="45720" distB="45720" distL="114300" distR="114300" simplePos="0" relativeHeight="251628544" behindDoc="0" locked="0" layoutInCell="1" allowOverlap="1" wp14:anchorId="08CC4C55" wp14:editId="4BA7154E">
                <wp:simplePos x="0" y="0"/>
                <wp:positionH relativeFrom="column">
                  <wp:posOffset>-135890</wp:posOffset>
                </wp:positionH>
                <wp:positionV relativeFrom="paragraph">
                  <wp:posOffset>1499870</wp:posOffset>
                </wp:positionV>
                <wp:extent cx="448310" cy="1043305"/>
                <wp:effectExtent l="0" t="0" r="27940" b="23495"/>
                <wp:wrapNone/>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851801" w:rsidRDefault="00851801"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0.7pt;margin-top:118.1pt;width:35.3pt;height:82.15pt;z-index:251628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">
                <v:textbox style="layout-flow:vertical-ideographic">
                  <w:txbxContent>
                    <w:p w14:paraId="3F5421D4" w14:textId="77777777" w:rsidR="00851801" w:rsidRDefault="00851801" w:rsidP="0077124C">
                      <w:pPr>
                        <w:ind w:firstLineChars="0" w:firstLine="0"/>
                      </w:pPr>
                      <w:r>
                        <w:rPr>
                          <w:rFonts w:hint="eastAsia"/>
                        </w:rPr>
                        <w:t>基体</w:t>
                      </w:r>
                      <w:r>
                        <w:t>拉伸失效</w:t>
                      </w:r>
                    </w:p>
                  </w:txbxContent>
                </v:textbox>
              </v:shape>
            </w:pict>
          </mc:Fallback>
        </mc:AlternateContent>
      </w:r>
      <w:r w:rsidR="006639F2" w:rsidRPr="00247FB2">
        <w:rPr>
          <w:noProof/>
        </w:rPr>
        <mc:AlternateContent>
          <mc:Choice Requires="wps">
            <w:drawing>
              <wp:anchor distT="45720" distB="45720" distL="114300" distR="114300" simplePos="0" relativeHeight="251632640" behindDoc="0" locked="0" layoutInCell="1" allowOverlap="1" wp14:anchorId="2B3C6811" wp14:editId="63E92867">
                <wp:simplePos x="0" y="0"/>
                <wp:positionH relativeFrom="column">
                  <wp:posOffset>-137795</wp:posOffset>
                </wp:positionH>
                <wp:positionV relativeFrom="paragraph">
                  <wp:posOffset>80645</wp:posOffset>
                </wp:positionV>
                <wp:extent cx="448310" cy="1043305"/>
                <wp:effectExtent l="0" t="0" r="27940" b="23495"/>
                <wp:wrapNone/>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851801" w:rsidRDefault="00851801"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0.85pt;margin-top:6.35pt;width:35.3pt;height:82.15pt;z-index:251632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">
                <v:textbox style="layout-flow:vertical-ideographic">
                  <w:txbxContent>
                    <w:p w14:paraId="0CDD8245" w14:textId="77777777" w:rsidR="00851801" w:rsidRDefault="00851801" w:rsidP="0077124C">
                      <w:pPr>
                        <w:ind w:firstLineChars="0" w:firstLine="0"/>
                      </w:pPr>
                      <w:r>
                        <w:rPr>
                          <w:rFonts w:hint="eastAsia"/>
                        </w:rPr>
                        <w:t>纤维</w:t>
                      </w:r>
                      <w:r>
                        <w:t>拉伸失效</w:t>
                      </w:r>
                    </w:p>
                  </w:txbxContent>
                </v:textbox>
              </v:shape>
            </w:pict>
          </mc:Fallback>
        </mc:AlternateContent>
      </w:r>
      <w:r w:rsidR="00613755" w:rsidRPr="00247FB2">
        <w:rPr>
          <w:noProof/>
        </w:rPr>
        <w:drawing>
          <wp:inline distT="0" distB="0" distL="0" distR="0" wp14:anchorId="6C8951B7" wp14:editId="02BFD3CF">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142D5E41">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2B85A3FB">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rsidRPr="00247FB2">
        <w:rPr>
          <w:noProof/>
        </w:rPr>
        <w:drawing>
          <wp:inline distT="0" distB="0" distL="0" distR="0" wp14:anchorId="4056CE99" wp14:editId="40F09FC9">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rsidR="006639F2">
        <w:t xml:space="preserve">     </w:t>
      </w:r>
      <w:r w:rsidR="009465AA" w:rsidRPr="00247FB2">
        <w:rPr>
          <w:noProof/>
        </w:rPr>
        <w:drawing>
          <wp:inline distT="0" distB="0" distL="0" distR="0" wp14:anchorId="28F86F21" wp14:editId="6A2EC66C">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6D09243" wp14:editId="1F7F065C">
            <wp:extent cx="1379855" cy="1221740"/>
            <wp:effectExtent l="0" t="0" r="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79855" cy="1221740"/>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08D75F0F" w:rsidR="0077124C" w:rsidRPr="00247FB2" w:rsidRDefault="00EF732F" w:rsidP="00895402">
      <w:pPr>
        <w:spacing w:line="240" w:lineRule="auto"/>
        <w:ind w:firstLineChars="300" w:firstLine="720"/>
        <w:jc w:val="left"/>
      </w:pPr>
      <w:r w:rsidRPr="00247FB2">
        <w:rPr>
          <w:rFonts w:hint="eastAsia"/>
        </w:rPr>
        <w:t>(</w:t>
      </w:r>
      <w:r w:rsidRPr="00247FB2">
        <w:t>I</w:t>
      </w:r>
      <w:r w:rsidRPr="00247FB2">
        <w:rPr>
          <w:rFonts w:hint="eastAsia"/>
        </w:rPr>
        <w:t>)</w:t>
      </w:r>
      <w:r w:rsidRPr="00247FB2">
        <w:t xml:space="preserve">0.82mm,53.01KN  </w:t>
      </w:r>
      <w:r w:rsidR="00263B09">
        <w:t xml:space="preserve">   </w:t>
      </w:r>
      <w:r w:rsidRPr="00247FB2">
        <w:t xml:space="preserve">   (II)0.86mm,34.38KN</w:t>
      </w:r>
      <w:r w:rsidR="00263B09">
        <w:t xml:space="preserve">   </w:t>
      </w:r>
      <w:r w:rsidRPr="00247FB2">
        <w:t xml:space="preserve">    (III)0.89mm,25.73KN</w:t>
      </w:r>
      <w:r w:rsidR="0077124C" w:rsidRPr="00247FB2">
        <w:t xml:space="preserve">      </w:t>
      </w:r>
    </w:p>
    <w:p w14:paraId="100E4B3D" w14:textId="17A4B99E" w:rsidR="0077124C" w:rsidRPr="00247FB2" w:rsidRDefault="0077124C" w:rsidP="00B45563">
      <w:pPr>
        <w:spacing w:line="240" w:lineRule="auto"/>
        <w:ind w:firstLineChars="0" w:firstLine="0"/>
        <w:jc w:val="left"/>
        <w:rPr>
          <w:sz w:val="22"/>
          <w:szCs w:val="22"/>
        </w:rPr>
      </w:pPr>
      <w:r w:rsidRPr="00247FB2">
        <w:rPr>
          <w:rFonts w:hint="eastAsia"/>
        </w:rPr>
        <w:t xml:space="preserve">              </w:t>
      </w:r>
      <w:r w:rsidRPr="00247FB2">
        <w:rPr>
          <w:rFonts w:hint="eastAsia"/>
          <w:sz w:val="22"/>
          <w:szCs w:val="22"/>
        </w:rPr>
        <w:t xml:space="preserve">  (</w:t>
      </w:r>
      <w:r w:rsidR="00855093">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0F692E77" w14:textId="6ECB28C0" w:rsidR="0077124C" w:rsidRPr="00247FB2" w:rsidRDefault="00276EBC" w:rsidP="008620BF">
      <w:pPr>
        <w:pStyle w:val="6"/>
        <w:spacing w:before="0" w:after="0"/>
        <w:jc w:val="center"/>
      </w:pPr>
      <w:bookmarkStart w:id="399"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399"/>
    </w:p>
    <w:p w14:paraId="1265CA01" w14:textId="73D78B8A" w:rsidR="008510D3" w:rsidRDefault="00FA40F8" w:rsidP="008510D3">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5B7C37">
        <w:rPr>
          <w:rFonts w:hint="eastAsia"/>
        </w:rPr>
        <w:t>图</w:t>
      </w:r>
      <w:r w:rsidR="005B7C37">
        <w:rPr>
          <w:rFonts w:hint="eastAsia"/>
        </w:rPr>
        <w:t>4.11</w:t>
      </w:r>
      <w:r>
        <w:fldChar w:fldCharType="end"/>
      </w:r>
      <w:r>
        <w:t>和</w:t>
      </w:r>
      <w:r>
        <w:fldChar w:fldCharType="begin"/>
      </w:r>
      <w:r>
        <w:instrText xml:space="preserve"> REF _Ref510444602 \r \h  \* MERGEFORMAT </w:instrText>
      </w:r>
      <w:r>
        <w:fldChar w:fldCharType="separate"/>
      </w:r>
      <w:r w:rsidR="005B7C37">
        <w:rPr>
          <w:rFonts w:hint="eastAsia"/>
        </w:rPr>
        <w:t>图</w:t>
      </w:r>
      <w:r w:rsidR="005B7C37">
        <w:rPr>
          <w:rFonts w:hint="eastAsia"/>
        </w:rPr>
        <w:t>4.12</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损伤</w:t>
      </w:r>
      <w:r w:rsidR="00FF2267">
        <w:rPr>
          <w:rFonts w:hint="eastAsia"/>
        </w:rPr>
        <w:t>情况</w:t>
      </w:r>
      <w:r w:rsidR="008510D3">
        <w:rPr>
          <w:rFonts w:hint="eastAsia"/>
        </w:rPr>
        <w:t>：</w:t>
      </w:r>
    </w:p>
    <w:p w14:paraId="59C36BED" w14:textId="6AC1BA6E" w:rsidR="00E46721" w:rsidRDefault="00DC7BB8" w:rsidP="00FA40F8">
      <w:pPr>
        <w:ind w:firstLine="480"/>
      </w:pPr>
      <w:r>
        <w:rPr>
          <w:rFonts w:hint="eastAsia"/>
        </w:rPr>
        <w:lastRenderedPageBreak/>
        <w:t>：</w:t>
      </w:r>
    </w:p>
    <w:p w14:paraId="6CFFCA13" w14:textId="698DAB9C" w:rsidR="0077124C" w:rsidRPr="00247FB2" w:rsidRDefault="007B5438" w:rsidP="00B05EAF">
      <w:pPr>
        <w:spacing w:line="240" w:lineRule="auto"/>
        <w:ind w:firstLineChars="350" w:firstLine="840"/>
        <w:jc w:val="left"/>
      </w:pPr>
      <w:r w:rsidRPr="00247FB2">
        <w:rPr>
          <w:noProof/>
        </w:rPr>
        <mc:AlternateContent>
          <mc:Choice Requires="wps">
            <w:drawing>
              <wp:anchor distT="45720" distB="45720" distL="114300" distR="114300" simplePos="0" relativeHeight="251618304" behindDoc="0" locked="0" layoutInCell="1" allowOverlap="1" wp14:anchorId="2739E16E" wp14:editId="6723CB31">
                <wp:simplePos x="0" y="0"/>
                <wp:positionH relativeFrom="column">
                  <wp:posOffset>-41275</wp:posOffset>
                </wp:positionH>
                <wp:positionV relativeFrom="paragraph">
                  <wp:posOffset>66675</wp:posOffset>
                </wp:positionV>
                <wp:extent cx="448310" cy="1043305"/>
                <wp:effectExtent l="0" t="0" r="27940" b="23495"/>
                <wp:wrapNone/>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851801" w:rsidRDefault="00851801" w:rsidP="00576437">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1" type="#_x0000_t202" style="position:absolute;left:0;text-align:left;margin-left:-3.25pt;margin-top:5.25pt;width:35.3pt;height:82.15pt;z-index:251618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">
                <v:textbox style="layout-flow:vertical-ideographic">
                  <w:txbxContent>
                    <w:p w14:paraId="077CEF86" w14:textId="77777777" w:rsidR="00851801" w:rsidRDefault="00851801" w:rsidP="00576437">
                      <w:pPr>
                        <w:ind w:firstLineChars="0" w:firstLine="0"/>
                      </w:pPr>
                      <w:r>
                        <w:rPr>
                          <w:rFonts w:hint="eastAsia"/>
                        </w:rPr>
                        <w:t>纤维</w:t>
                      </w:r>
                      <w:r>
                        <w:t>拉伸失效</w:t>
                      </w:r>
                    </w:p>
                  </w:txbxContent>
                </v:textbox>
              </v:shape>
            </w:pict>
          </mc:Fallback>
        </mc:AlternateContent>
      </w:r>
      <w:r w:rsidR="004D6512" w:rsidRPr="00AE741B">
        <w:rPr>
          <w:noProof/>
        </w:rPr>
        <w:drawing>
          <wp:inline distT="0" distB="0" distL="0" distR="0" wp14:anchorId="109EDC70" wp14:editId="6336F37C">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0895DB5A" wp14:editId="4E27D056">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31A0FE31" wp14:editId="6870497C">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11995334" w14:textId="6469BD24" w:rsidR="00E46721" w:rsidRDefault="007B5438" w:rsidP="00B05EAF">
      <w:pPr>
        <w:spacing w:line="240" w:lineRule="auto"/>
        <w:ind w:firstLineChars="350" w:firstLine="840"/>
        <w:jc w:val="left"/>
      </w:pPr>
      <w:r w:rsidRPr="00247FB2">
        <w:rPr>
          <w:noProof/>
        </w:rPr>
        <mc:AlternateContent>
          <mc:Choice Requires="wps">
            <w:drawing>
              <wp:anchor distT="45720" distB="45720" distL="114300" distR="114300" simplePos="0" relativeHeight="251612160" behindDoc="0" locked="0" layoutInCell="1" allowOverlap="1" wp14:anchorId="00E481C2" wp14:editId="36BFF682">
                <wp:simplePos x="0" y="0"/>
                <wp:positionH relativeFrom="column">
                  <wp:posOffset>-41275</wp:posOffset>
                </wp:positionH>
                <wp:positionV relativeFrom="paragraph">
                  <wp:posOffset>70485</wp:posOffset>
                </wp:positionV>
                <wp:extent cx="448310" cy="1043305"/>
                <wp:effectExtent l="0" t="0" r="27940" b="23495"/>
                <wp:wrapNone/>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851801" w:rsidRDefault="00851801" w:rsidP="00576437">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2" type="#_x0000_t202" style="position:absolute;left:0;text-align:left;margin-left:-3.25pt;margin-top:5.55pt;width:35.3pt;height:82.15pt;z-index:251612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">
                <v:textbox style="layout-flow:vertical-ideographic">
                  <w:txbxContent>
                    <w:p w14:paraId="5B94AB98" w14:textId="77777777" w:rsidR="00851801" w:rsidRDefault="00851801" w:rsidP="00576437">
                      <w:pPr>
                        <w:ind w:firstLineChars="0" w:firstLine="0"/>
                      </w:pPr>
                      <w:r>
                        <w:rPr>
                          <w:rFonts w:hint="eastAsia"/>
                        </w:rPr>
                        <w:t>基体</w:t>
                      </w:r>
                      <w:r>
                        <w:t>拉伸失效</w:t>
                      </w:r>
                    </w:p>
                  </w:txbxContent>
                </v:textbox>
              </v:shape>
            </w:pict>
          </mc:Fallback>
        </mc:AlternateContent>
      </w:r>
      <w:r w:rsidR="00E46721" w:rsidRPr="00D620F6">
        <w:rPr>
          <w:noProof/>
        </w:rPr>
        <w:drawing>
          <wp:inline distT="0" distB="0" distL="0" distR="0" wp14:anchorId="167FCB0D" wp14:editId="7D60B89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02971B48">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00E46721" w:rsidRPr="00D620F6">
        <w:rPr>
          <w:noProof/>
        </w:rPr>
        <w:drawing>
          <wp:inline distT="0" distB="0" distL="0" distR="0" wp14:anchorId="0653E8AA" wp14:editId="79FE4E21">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4219AF68" w:rsidR="00DF58E0" w:rsidRPr="00247FB2" w:rsidRDefault="00E46721" w:rsidP="00BA4C83">
      <w:pPr>
        <w:spacing w:line="240" w:lineRule="auto"/>
        <w:ind w:firstLineChars="350" w:firstLine="840"/>
        <w:jc w:val="left"/>
      </w:pPr>
      <w:r>
        <w:t>(</w:t>
      </w:r>
      <w:r w:rsidR="00DF58E0" w:rsidRPr="00247FB2">
        <w:t>I</w:t>
      </w:r>
      <w:r w:rsidR="00DF58E0" w:rsidRPr="00247FB2">
        <w:rPr>
          <w:rFonts w:hint="eastAsia"/>
        </w:rPr>
        <w:t>)</w:t>
      </w:r>
      <w:r w:rsidR="00D630E3">
        <w:t xml:space="preserve"> 0.82mm</w:t>
      </w:r>
      <w:r w:rsidR="00D630E3">
        <w:rPr>
          <w:rFonts w:hint="eastAsia"/>
        </w:rPr>
        <w:t>，</w:t>
      </w:r>
      <w:r w:rsidR="00D630E3">
        <w:t>43.40KN</w:t>
      </w:r>
      <w:r w:rsidR="00D630E3" w:rsidRPr="00D630E3">
        <w:t xml:space="preserve"> </w:t>
      </w:r>
      <w:r w:rsidR="00DF58E0" w:rsidRPr="00247FB2">
        <w:t xml:space="preserve"> </w:t>
      </w:r>
      <w:r w:rsidR="00CA7076">
        <w:t xml:space="preserve">  </w:t>
      </w:r>
      <w:r w:rsidR="00DF58E0" w:rsidRPr="00247FB2">
        <w:t>(II)</w:t>
      </w:r>
      <w:r w:rsidR="00F719CE">
        <w:t xml:space="preserve"> 0.</w:t>
      </w:r>
      <w:r w:rsidR="00F719CE" w:rsidRPr="00F719CE">
        <w:t>8</w:t>
      </w:r>
      <w:r w:rsidR="00F719CE">
        <w:t>5mm</w:t>
      </w:r>
      <w:r w:rsidR="00F719CE">
        <w:rPr>
          <w:rFonts w:hint="eastAsia"/>
        </w:rPr>
        <w:t>，</w:t>
      </w:r>
      <w:r w:rsidR="00F719CE" w:rsidRPr="00F719CE">
        <w:t>33.12</w:t>
      </w:r>
      <w:r w:rsidR="00034EBD">
        <w:t>KN</w:t>
      </w:r>
      <w:r w:rsidR="00DF58E0" w:rsidRPr="00247FB2">
        <w:t xml:space="preserve">    (III)</w:t>
      </w:r>
      <w:r w:rsidR="00016A4E">
        <w:t xml:space="preserve"> 0.88mm</w:t>
      </w:r>
      <w:r w:rsidR="00016A4E">
        <w:rPr>
          <w:rFonts w:hint="eastAsia"/>
        </w:rPr>
        <w:t>，</w:t>
      </w:r>
      <w:r w:rsidR="00016A4E">
        <w:t>14.13KN</w:t>
      </w:r>
      <w:r w:rsidR="00DF58E0" w:rsidRPr="00247FB2">
        <w:t xml:space="preserve">     </w:t>
      </w:r>
    </w:p>
    <w:p w14:paraId="4B015AF6" w14:textId="4A26061D" w:rsidR="003955DD" w:rsidRDefault="00DF58E0" w:rsidP="00E913C6">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54B3CD6A" w14:textId="77777777" w:rsidR="004D6512" w:rsidRDefault="004D6512" w:rsidP="00423282">
      <w:pPr>
        <w:spacing w:line="240" w:lineRule="auto"/>
        <w:ind w:firstLineChars="0" w:firstLine="0"/>
        <w:jc w:val="left"/>
        <w:rPr>
          <w:sz w:val="22"/>
          <w:szCs w:val="22"/>
        </w:rPr>
      </w:pPr>
    </w:p>
    <w:p w14:paraId="09C43B65" w14:textId="5B81595F" w:rsidR="0019112B" w:rsidRDefault="0019112B" w:rsidP="0019112B">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16256" behindDoc="0" locked="0" layoutInCell="1" allowOverlap="1" wp14:anchorId="411E7BBD" wp14:editId="2C0831F1">
                <wp:simplePos x="0" y="0"/>
                <wp:positionH relativeFrom="column">
                  <wp:posOffset>-43180</wp:posOffset>
                </wp:positionH>
                <wp:positionV relativeFrom="paragraph">
                  <wp:posOffset>66675</wp:posOffset>
                </wp:positionV>
                <wp:extent cx="448310" cy="1043305"/>
                <wp:effectExtent l="0" t="0" r="27940" b="23495"/>
                <wp:wrapNone/>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851801" w:rsidRDefault="00851801" w:rsidP="00DF58E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3" type="#_x0000_t202" style="position:absolute;left:0;text-align:left;margin-left:-3.4pt;margin-top:5.25pt;width:35.3pt;height:82.15pt;z-index:251616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">
                <v:textbox style="layout-flow:vertical-ideographic">
                  <w:txbxContent>
                    <w:p w14:paraId="169942F3" w14:textId="77777777" w:rsidR="00851801" w:rsidRDefault="00851801" w:rsidP="00DF58E0">
                      <w:pPr>
                        <w:ind w:firstLineChars="0" w:firstLine="0"/>
                      </w:pPr>
                      <w:r>
                        <w:rPr>
                          <w:rFonts w:hint="eastAsia"/>
                        </w:rPr>
                        <w:t>纤维</w:t>
                      </w:r>
                      <w:r>
                        <w:t>拉伸失效</w:t>
                      </w:r>
                    </w:p>
                  </w:txbxContent>
                </v:textbox>
              </v:shape>
            </w:pict>
          </mc:Fallback>
        </mc:AlternateContent>
      </w:r>
      <w:r w:rsidR="00423282" w:rsidRPr="00896C5F">
        <w:rPr>
          <w:noProof/>
        </w:rPr>
        <w:drawing>
          <wp:inline distT="0" distB="0" distL="0" distR="0" wp14:anchorId="1A6B73D7" wp14:editId="5170AEF6">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Pr>
          <w:rFonts w:hint="eastAsia"/>
          <w:sz w:val="22"/>
          <w:szCs w:val="22"/>
        </w:rPr>
        <w:t xml:space="preserve">      </w:t>
      </w:r>
      <w:r w:rsidR="009719E6" w:rsidRPr="00896C5F">
        <w:rPr>
          <w:noProof/>
        </w:rPr>
        <w:drawing>
          <wp:inline distT="0" distB="0" distL="0" distR="0" wp14:anchorId="1D68DE10" wp14:editId="6AF4E6FC">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Pr>
          <w:sz w:val="22"/>
          <w:szCs w:val="22"/>
        </w:rPr>
        <w:t xml:space="preserve">      </w:t>
      </w:r>
      <w:r w:rsidR="00423282" w:rsidRPr="00896C5F">
        <w:rPr>
          <w:noProof/>
        </w:rPr>
        <w:drawing>
          <wp:inline distT="0" distB="0" distL="0" distR="0" wp14:anchorId="1BCA1BCC" wp14:editId="504E46A9">
            <wp:extent cx="1423035" cy="1260475"/>
            <wp:effectExtent l="0" t="0" r="5715" b="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inline>
        </w:drawing>
      </w:r>
    </w:p>
    <w:p w14:paraId="3954ABAC" w14:textId="5C73BEBD" w:rsidR="00DF58E0" w:rsidRPr="00247FB2" w:rsidRDefault="003D055C" w:rsidP="001C0ADB">
      <w:pPr>
        <w:spacing w:line="240" w:lineRule="auto"/>
        <w:ind w:firstLineChars="400" w:firstLine="960"/>
        <w:jc w:val="left"/>
        <w:rPr>
          <w:sz w:val="22"/>
          <w:szCs w:val="22"/>
        </w:rPr>
      </w:pPr>
      <w:r w:rsidRPr="00247FB2">
        <w:rPr>
          <w:noProof/>
        </w:rPr>
        <mc:AlternateContent>
          <mc:Choice Requires="wps">
            <w:drawing>
              <wp:anchor distT="45720" distB="45720" distL="114300" distR="114300" simplePos="0" relativeHeight="251614208" behindDoc="0" locked="0" layoutInCell="1" allowOverlap="1" wp14:anchorId="6EEE3912" wp14:editId="65F997A3">
                <wp:simplePos x="0" y="0"/>
                <wp:positionH relativeFrom="column">
                  <wp:posOffset>-40640</wp:posOffset>
                </wp:positionH>
                <wp:positionV relativeFrom="paragraph">
                  <wp:posOffset>80010</wp:posOffset>
                </wp:positionV>
                <wp:extent cx="448310" cy="1043305"/>
                <wp:effectExtent l="0" t="0" r="27940" b="23495"/>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851801" w:rsidRDefault="00851801" w:rsidP="00DF58E0">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4" type="#_x0000_t202" style="position:absolute;left:0;text-align:left;margin-left:-3.2pt;margin-top:6.3pt;width:35.3pt;height:82.15pt;z-index:251614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">
                <v:textbox style="layout-flow:vertical-ideographic">
                  <w:txbxContent>
                    <w:p w14:paraId="3796F848" w14:textId="77777777" w:rsidR="00851801" w:rsidRDefault="00851801" w:rsidP="00DF58E0">
                      <w:pPr>
                        <w:ind w:firstLineChars="0" w:firstLine="0"/>
                      </w:pPr>
                      <w:r>
                        <w:rPr>
                          <w:rFonts w:hint="eastAsia"/>
                        </w:rPr>
                        <w:t>基体</w:t>
                      </w:r>
                      <w:r>
                        <w:t>拉伸失效</w:t>
                      </w:r>
                    </w:p>
                  </w:txbxContent>
                </v:textbox>
              </v:shape>
            </w:pict>
          </mc:Fallback>
        </mc:AlternateContent>
      </w:r>
      <w:r w:rsidR="003955DD" w:rsidRPr="00DB2EFB">
        <w:rPr>
          <w:noProof/>
        </w:rPr>
        <w:drawing>
          <wp:inline distT="0" distB="0" distL="0" distR="0" wp14:anchorId="4B352F41" wp14:editId="333B24AD">
            <wp:extent cx="1392549" cy="1231333"/>
            <wp:effectExtent l="0" t="0" r="0" b="6985"/>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395242" cy="1233714"/>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003955DD" w:rsidRPr="00DB2EFB">
        <w:rPr>
          <w:noProof/>
        </w:rPr>
        <w:drawing>
          <wp:inline distT="0" distB="0" distL="0" distR="0" wp14:anchorId="45E95C75" wp14:editId="7EFAE03A">
            <wp:extent cx="1388110" cy="1231900"/>
            <wp:effectExtent l="0" t="0" r="2540" b="635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388110" cy="1231900"/>
                    </a:xfrm>
                    <a:prstGeom prst="rect">
                      <a:avLst/>
                    </a:prstGeom>
                    <a:noFill/>
                    <a:ln>
                      <a:noFill/>
                    </a:ln>
                  </pic:spPr>
                </pic:pic>
              </a:graphicData>
            </a:graphic>
          </wp:inline>
        </w:drawing>
      </w:r>
      <w:r w:rsidR="001C0ADB">
        <w:rPr>
          <w:sz w:val="22"/>
          <w:szCs w:val="22"/>
        </w:rPr>
        <w:t xml:space="preserve">      </w:t>
      </w:r>
      <w:r w:rsidR="003955DD" w:rsidRPr="00DB2EFB">
        <w:rPr>
          <w:noProof/>
        </w:rPr>
        <w:drawing>
          <wp:inline distT="0" distB="0" distL="0" distR="0" wp14:anchorId="34443314" wp14:editId="79791A09">
            <wp:extent cx="1362075" cy="1208405"/>
            <wp:effectExtent l="0" t="0" r="9525"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362075" cy="1208405"/>
                    </a:xfrm>
                    <a:prstGeom prst="rect">
                      <a:avLst/>
                    </a:prstGeom>
                    <a:noFill/>
                    <a:ln>
                      <a:noFill/>
                    </a:ln>
                  </pic:spPr>
                </pic:pic>
              </a:graphicData>
            </a:graphic>
          </wp:inline>
        </w:drawing>
      </w:r>
    </w:p>
    <w:p w14:paraId="4E7DE61E" w14:textId="6B8D1C02" w:rsidR="00DF58E0" w:rsidRPr="00247FB2" w:rsidRDefault="00BC187F" w:rsidP="00467CCE">
      <w:pPr>
        <w:spacing w:line="240" w:lineRule="auto"/>
        <w:ind w:firstLineChars="0" w:firstLine="0"/>
        <w:jc w:val="center"/>
        <w:rPr>
          <w:sz w:val="22"/>
          <w:szCs w:val="22"/>
        </w:rPr>
      </w:pPr>
      <w:r>
        <w:t xml:space="preserve">     </w:t>
      </w:r>
      <w:r w:rsidR="0052276C" w:rsidRPr="00247FB2">
        <w:rPr>
          <w:rFonts w:hint="eastAsia"/>
        </w:rPr>
        <w:t>(</w:t>
      </w:r>
      <w:r w:rsidR="0052276C" w:rsidRPr="00247FB2">
        <w:t>I</w:t>
      </w:r>
      <w:r w:rsidR="0052276C" w:rsidRPr="00247FB2">
        <w:rPr>
          <w:rFonts w:hint="eastAsia"/>
        </w:rPr>
        <w:t>)</w:t>
      </w:r>
      <w:r w:rsidR="0052276C">
        <w:t xml:space="preserve"> 0.82mm</w:t>
      </w:r>
      <w:r w:rsidR="0052276C">
        <w:rPr>
          <w:rFonts w:hint="eastAsia"/>
        </w:rPr>
        <w:t>，</w:t>
      </w:r>
      <w:r w:rsidR="0052276C">
        <w:t>43.40KN</w:t>
      </w:r>
      <w:r w:rsidR="0052276C" w:rsidRPr="00D630E3">
        <w:t xml:space="preserve"> </w:t>
      </w:r>
      <w:r w:rsidR="0052276C" w:rsidRPr="00247FB2">
        <w:t xml:space="preserve"> </w:t>
      </w:r>
      <w:r w:rsidR="0052276C">
        <w:t xml:space="preserve"> </w:t>
      </w:r>
      <w:r w:rsidR="00B903EC">
        <w:t xml:space="preserve">  </w:t>
      </w:r>
      <w:r w:rsidR="0052276C">
        <w:t xml:space="preserve"> </w:t>
      </w:r>
      <w:r w:rsidR="0052276C" w:rsidRPr="00247FB2">
        <w:t>(II)</w:t>
      </w:r>
      <w:r w:rsidR="0052276C">
        <w:t xml:space="preserve"> 0.</w:t>
      </w:r>
      <w:r w:rsidR="0052276C" w:rsidRPr="00F719CE">
        <w:t>8</w:t>
      </w:r>
      <w:r w:rsidR="0052276C">
        <w:t>5mm</w:t>
      </w:r>
      <w:r w:rsidR="0052276C">
        <w:rPr>
          <w:rFonts w:hint="eastAsia"/>
        </w:rPr>
        <w:t>，</w:t>
      </w:r>
      <w:r w:rsidR="0052276C" w:rsidRPr="00F719CE">
        <w:t>33.12</w:t>
      </w:r>
      <w:r w:rsidR="0052276C">
        <w:t>KN</w:t>
      </w:r>
      <w:r w:rsidR="0052276C" w:rsidRPr="00247FB2">
        <w:t xml:space="preserve">    (III)</w:t>
      </w:r>
      <w:r w:rsidR="0052276C">
        <w:t xml:space="preserve"> 0.88mm</w:t>
      </w:r>
      <w:r w:rsidR="0052276C">
        <w:rPr>
          <w:rFonts w:hint="eastAsia"/>
        </w:rPr>
        <w:t>，</w:t>
      </w:r>
      <w:r w:rsidR="0052276C">
        <w:t>14.13KN</w:t>
      </w:r>
      <w:r w:rsidR="0052276C" w:rsidRPr="00247FB2">
        <w:t xml:space="preserve">  </w:t>
      </w:r>
      <w:r w:rsidR="00DF58E0" w:rsidRPr="00247FB2">
        <w:rPr>
          <w:rFonts w:hint="eastAsia"/>
        </w:rPr>
        <w:t xml:space="preserve">              </w:t>
      </w:r>
      <w:r w:rsidR="00DF58E0" w:rsidRPr="00247FB2">
        <w:rPr>
          <w:rFonts w:hint="eastAsia"/>
          <w:sz w:val="22"/>
          <w:szCs w:val="22"/>
        </w:rPr>
        <w:t xml:space="preserve">  (</w:t>
      </w:r>
      <w:r w:rsidR="00404C58">
        <w:rPr>
          <w:sz w:val="22"/>
          <w:szCs w:val="22"/>
        </w:rPr>
        <w:t>b</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90</w:t>
      </w:r>
      <w:r w:rsidR="00DF58E0" w:rsidRPr="00247FB2">
        <w:rPr>
          <w:rFonts w:hint="eastAsia"/>
          <w:sz w:val="22"/>
          <w:szCs w:val="22"/>
        </w:rPr>
        <w:t>°</w:t>
      </w:r>
      <w:r w:rsidR="00DF58E0" w:rsidRPr="00247FB2">
        <w:rPr>
          <w:sz w:val="22"/>
          <w:szCs w:val="22"/>
        </w:rPr>
        <w:t>层的失效演化</w:t>
      </w:r>
    </w:p>
    <w:p w14:paraId="4EF1E923" w14:textId="10AD1F13" w:rsidR="00DF58E0" w:rsidRPr="00247FB2" w:rsidRDefault="00DF58E0" w:rsidP="00CE7DB9">
      <w:pPr>
        <w:pStyle w:val="6"/>
        <w:spacing w:before="0" w:after="0"/>
        <w:jc w:val="center"/>
      </w:pPr>
      <w:bookmarkStart w:id="400" w:name="_Ref510444601"/>
      <w:r w:rsidRPr="00247FB2">
        <w:rPr>
          <w:rFonts w:hint="eastAsia"/>
        </w:rPr>
        <w:t>使用线性退化模型的</w:t>
      </w:r>
      <w:r w:rsidR="00D27A46" w:rsidRPr="00247FB2">
        <w:t>8</w:t>
      </w:r>
      <w:r w:rsidRPr="00247FB2">
        <w:t>0mm</w:t>
      </w:r>
      <w:r w:rsidRPr="00247FB2">
        <w:t>孔径正交铺层失效演化</w:t>
      </w:r>
      <w:bookmarkEnd w:id="400"/>
    </w:p>
    <w:p w14:paraId="2BF82201" w14:textId="2127BD17" w:rsidR="0077124C" w:rsidRPr="00247FB2" w:rsidRDefault="0077124C" w:rsidP="008D4BC3">
      <w:pPr>
        <w:ind w:firstLine="480"/>
      </w:pPr>
    </w:p>
    <w:p w14:paraId="693D57CD" w14:textId="076EB99B" w:rsidR="0077124C" w:rsidRDefault="0077124C" w:rsidP="008D4BC3">
      <w:pPr>
        <w:ind w:firstLine="480"/>
      </w:pPr>
    </w:p>
    <w:p w14:paraId="0C7C023F" w14:textId="77777777" w:rsidR="004D6512" w:rsidRDefault="004D6512" w:rsidP="008D4BC3">
      <w:pPr>
        <w:ind w:firstLine="480"/>
      </w:pPr>
    </w:p>
    <w:p w14:paraId="62A2C4EF" w14:textId="082E49D6" w:rsidR="00A7087F" w:rsidRDefault="00A7087F" w:rsidP="00111917">
      <w:pPr>
        <w:ind w:firstLineChars="0" w:firstLine="0"/>
        <w:jc w:val="left"/>
      </w:pPr>
    </w:p>
    <w:p w14:paraId="7FFE4255" w14:textId="72D3492B" w:rsidR="00360F8F" w:rsidRPr="00247FB2" w:rsidRDefault="00704261" w:rsidP="001034AF">
      <w:pPr>
        <w:spacing w:line="240" w:lineRule="auto"/>
        <w:ind w:leftChars="300" w:left="720" w:firstLineChars="0" w:firstLine="0"/>
        <w:jc w:val="left"/>
      </w:pPr>
      <w:r w:rsidRPr="00247FB2">
        <w:rPr>
          <w:noProof/>
        </w:rPr>
        <w:lastRenderedPageBreak/>
        <mc:AlternateContent>
          <mc:Choice Requires="wps">
            <w:drawing>
              <wp:anchor distT="45720" distB="45720" distL="114300" distR="114300" simplePos="0" relativeHeight="251696128" behindDoc="0" locked="0" layoutInCell="1" allowOverlap="1" wp14:anchorId="74975E5F" wp14:editId="35E8CCF9">
                <wp:simplePos x="0" y="0"/>
                <wp:positionH relativeFrom="column">
                  <wp:posOffset>-186690</wp:posOffset>
                </wp:positionH>
                <wp:positionV relativeFrom="paragraph">
                  <wp:posOffset>160020</wp:posOffset>
                </wp:positionV>
                <wp:extent cx="448310" cy="1043305"/>
                <wp:effectExtent l="0" t="0" r="27940" b="23495"/>
                <wp:wrapNone/>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096B505" w14:textId="77777777" w:rsidR="00851801" w:rsidRDefault="00851801"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5E5F" id="_x0000_s1045" type="#_x0000_t202" style="position:absolute;left:0;text-align:left;margin-left:-14.7pt;margin-top:12.6pt;width:35.3pt;height:82.1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">
                <v:textbox style="layout-flow:vertical-ideographic">
                  <w:txbxContent>
                    <w:p w14:paraId="3096B505" w14:textId="77777777" w:rsidR="00851801" w:rsidRDefault="00851801" w:rsidP="00360F8F">
                      <w:pPr>
                        <w:ind w:firstLineChars="0" w:firstLine="0"/>
                      </w:pPr>
                      <w:r>
                        <w:rPr>
                          <w:rFonts w:hint="eastAsia"/>
                        </w:rPr>
                        <w:t>纤维</w:t>
                      </w:r>
                      <w:r>
                        <w:t>拉伸失效</w:t>
                      </w:r>
                    </w:p>
                  </w:txbxContent>
                </v:textbox>
              </v:shape>
            </w:pict>
          </mc:Fallback>
        </mc:AlternateContent>
      </w:r>
      <w:r w:rsidR="001034AF" w:rsidRPr="00247FB2">
        <w:rPr>
          <w:noProof/>
        </w:rPr>
        <mc:AlternateContent>
          <mc:Choice Requires="wps">
            <w:drawing>
              <wp:anchor distT="45720" distB="45720" distL="114300" distR="114300" simplePos="0" relativeHeight="251698176" behindDoc="0" locked="0" layoutInCell="1" allowOverlap="1" wp14:anchorId="70C51C1E" wp14:editId="3F0C301E">
                <wp:simplePos x="0" y="0"/>
                <wp:positionH relativeFrom="column">
                  <wp:posOffset>-183515</wp:posOffset>
                </wp:positionH>
                <wp:positionV relativeFrom="paragraph">
                  <wp:posOffset>1437640</wp:posOffset>
                </wp:positionV>
                <wp:extent cx="448310" cy="1043305"/>
                <wp:effectExtent l="0" t="0" r="27940" b="23495"/>
                <wp:wrapNone/>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54193EA" w14:textId="77777777" w:rsidR="00851801" w:rsidRDefault="00851801"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51C1E" id="_x0000_s1046" type="#_x0000_t202" style="position:absolute;left:0;text-align:left;margin-left:-14.45pt;margin-top:113.2pt;width:35.3pt;height:82.1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">
                <v:textbox style="layout-flow:vertical-ideographic">
                  <w:txbxContent>
                    <w:p w14:paraId="654193EA" w14:textId="77777777" w:rsidR="00851801" w:rsidRDefault="00851801" w:rsidP="00360F8F">
                      <w:pPr>
                        <w:ind w:firstLineChars="0" w:firstLine="0"/>
                      </w:pPr>
                      <w:r>
                        <w:rPr>
                          <w:rFonts w:hint="eastAsia"/>
                        </w:rPr>
                        <w:t>基体</w:t>
                      </w:r>
                      <w:r>
                        <w:t>拉伸失效</w:t>
                      </w:r>
                    </w:p>
                  </w:txbxContent>
                </v:textbox>
              </v:shape>
            </w:pict>
          </mc:Fallback>
        </mc:AlternateContent>
      </w:r>
      <w:r w:rsidR="00A7087F" w:rsidRPr="007414C5">
        <w:rPr>
          <w:noProof/>
        </w:rPr>
        <w:drawing>
          <wp:inline distT="0" distB="0" distL="0" distR="0" wp14:anchorId="70DD608A" wp14:editId="519EC99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4EE58BD2" wp14:editId="53A76AE9">
            <wp:extent cx="1513840" cy="1344295"/>
            <wp:effectExtent l="0" t="0" r="0" b="8255"/>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513840" cy="134429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185C6B1B" wp14:editId="58BD3F11">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r w:rsidR="00A7087F" w:rsidRPr="006346AA">
        <w:rPr>
          <w:noProof/>
        </w:rPr>
        <w:drawing>
          <wp:inline distT="0" distB="0" distL="0" distR="0" wp14:anchorId="41D587AA" wp14:editId="6F29418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sidR="00A7087F">
        <w:rPr>
          <w:rFonts w:hint="eastAsia"/>
        </w:rPr>
        <w:t xml:space="preserve"> </w:t>
      </w:r>
      <w:r w:rsidR="00204020">
        <w:t xml:space="preserve">  </w:t>
      </w:r>
      <w:r w:rsidR="00A7087F">
        <w:t xml:space="preserve"> </w:t>
      </w:r>
      <w:r w:rsidR="00A7087F" w:rsidRPr="006346AA">
        <w:rPr>
          <w:noProof/>
        </w:rPr>
        <w:drawing>
          <wp:inline distT="0" distB="0" distL="0" distR="0" wp14:anchorId="770C3A1F" wp14:editId="1CC37D0F">
            <wp:extent cx="1524000" cy="1354455"/>
            <wp:effectExtent l="0" t="0" r="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524000" cy="1354455"/>
                    </a:xfrm>
                    <a:prstGeom prst="rect">
                      <a:avLst/>
                    </a:prstGeom>
                    <a:noFill/>
                    <a:ln>
                      <a:noFill/>
                    </a:ln>
                  </pic:spPr>
                </pic:pic>
              </a:graphicData>
            </a:graphic>
          </wp:inline>
        </w:drawing>
      </w:r>
      <w:r w:rsidR="00A7087F">
        <w:t xml:space="preserve">    </w:t>
      </w:r>
      <w:r w:rsidR="00A7087F" w:rsidRPr="006346AA">
        <w:rPr>
          <w:noProof/>
        </w:rPr>
        <w:drawing>
          <wp:inline distT="0" distB="0" distL="0" distR="0" wp14:anchorId="678EFEB9" wp14:editId="12A1781A">
            <wp:extent cx="1530350" cy="13576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530350" cy="1357630"/>
                    </a:xfrm>
                    <a:prstGeom prst="rect">
                      <a:avLst/>
                    </a:prstGeom>
                    <a:noFill/>
                    <a:ln>
                      <a:noFill/>
                    </a:ln>
                  </pic:spPr>
                </pic:pic>
              </a:graphicData>
            </a:graphic>
          </wp:inline>
        </w:drawing>
      </w:r>
    </w:p>
    <w:p w14:paraId="5843B309" w14:textId="4E3977DD" w:rsidR="00360F8F" w:rsidRPr="00247FB2" w:rsidRDefault="00360F8F" w:rsidP="00111917">
      <w:pPr>
        <w:spacing w:line="240" w:lineRule="auto"/>
        <w:ind w:firstLineChars="400" w:firstLine="960"/>
        <w:jc w:val="left"/>
      </w:pPr>
      <w:r w:rsidRPr="00247FB2">
        <w:rPr>
          <w:rFonts w:hint="eastAsia"/>
        </w:rPr>
        <w:t>(</w:t>
      </w:r>
      <w:r w:rsidRPr="00247FB2">
        <w:t>I</w:t>
      </w:r>
      <w:r w:rsidRPr="00247FB2">
        <w:rPr>
          <w:rFonts w:hint="eastAsia"/>
        </w:rPr>
        <w:t>)</w:t>
      </w:r>
      <w:r w:rsidR="00D74877" w:rsidRPr="00D74877">
        <w:t xml:space="preserve"> </w:t>
      </w:r>
      <w:r w:rsidR="00D74877">
        <w:t>0.</w:t>
      </w:r>
      <w:r w:rsidR="00D74877" w:rsidRPr="00D74877">
        <w:t>9</w:t>
      </w:r>
      <w:r w:rsidR="00D74877">
        <w:t>3mm</w:t>
      </w:r>
      <w:r w:rsidR="00D74877">
        <w:rPr>
          <w:rFonts w:hint="eastAsia"/>
        </w:rPr>
        <w:t>，</w:t>
      </w:r>
      <w:r w:rsidR="00D74877">
        <w:t>48.29KN</w:t>
      </w:r>
      <w:r w:rsidR="00D74877" w:rsidRPr="00D74877">
        <w:t xml:space="preserve"> </w:t>
      </w:r>
      <w:r w:rsidRPr="00D630E3">
        <w:t xml:space="preserve"> </w:t>
      </w:r>
      <w:r w:rsidRPr="00247FB2">
        <w:t xml:space="preserve"> </w:t>
      </w:r>
      <w:r w:rsidR="00E82818">
        <w:t xml:space="preserve"> </w:t>
      </w:r>
      <w:r w:rsidRPr="00247FB2">
        <w:t>(II)</w:t>
      </w:r>
      <w:r w:rsidR="00E82818" w:rsidRPr="00E82818">
        <w:t xml:space="preserve"> </w:t>
      </w:r>
      <w:r w:rsidR="00E82818">
        <w:t>0.</w:t>
      </w:r>
      <w:r w:rsidR="00C81CCB">
        <w:t>96</w:t>
      </w:r>
      <w:r w:rsidR="00E82818">
        <w:t>mm</w:t>
      </w:r>
      <w:r w:rsidR="00E82818">
        <w:rPr>
          <w:rFonts w:hint="eastAsia"/>
        </w:rPr>
        <w:t>，</w:t>
      </w:r>
      <w:r w:rsidR="00C81CCB">
        <w:t>35.24</w:t>
      </w:r>
      <w:r w:rsidR="00E82818">
        <w:t>KN</w:t>
      </w:r>
      <w:r w:rsidRPr="00247FB2">
        <w:t xml:space="preserve">   (III)</w:t>
      </w:r>
      <w:r w:rsidR="00BA79A2">
        <w:t xml:space="preserve"> 0.98mm</w:t>
      </w:r>
      <w:r w:rsidR="00BA79A2">
        <w:rPr>
          <w:rFonts w:hint="eastAsia"/>
        </w:rPr>
        <w:t>，</w:t>
      </w:r>
      <w:r w:rsidR="00BA79A2">
        <w:t>16.70KN</w:t>
      </w:r>
    </w:p>
    <w:p w14:paraId="12A40353" w14:textId="2C3808ED" w:rsidR="00604C5F" w:rsidRDefault="00360F8F" w:rsidP="00915091">
      <w:pPr>
        <w:spacing w:line="240" w:lineRule="auto"/>
        <w:ind w:firstLine="44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484476D" w14:textId="770B5B31" w:rsidR="00F23DD6" w:rsidRDefault="00FC4EDA" w:rsidP="00915091">
      <w:pPr>
        <w:spacing w:line="240" w:lineRule="auto"/>
        <w:ind w:firstLine="480"/>
        <w:jc w:val="center"/>
        <w:rPr>
          <w:sz w:val="22"/>
          <w:szCs w:val="22"/>
        </w:rPr>
      </w:pPr>
      <w:r w:rsidRPr="00247FB2">
        <w:rPr>
          <w:noProof/>
        </w:rPr>
        <mc:AlternateContent>
          <mc:Choice Requires="wps">
            <w:drawing>
              <wp:anchor distT="45720" distB="45720" distL="114300" distR="114300" simplePos="0" relativeHeight="251694080" behindDoc="0" locked="0" layoutInCell="1" allowOverlap="1" wp14:anchorId="4E5A2328" wp14:editId="57893424">
                <wp:simplePos x="0" y="0"/>
                <wp:positionH relativeFrom="column">
                  <wp:posOffset>-137795</wp:posOffset>
                </wp:positionH>
                <wp:positionV relativeFrom="paragraph">
                  <wp:posOffset>227965</wp:posOffset>
                </wp:positionV>
                <wp:extent cx="448310" cy="1043305"/>
                <wp:effectExtent l="0" t="0" r="27940" b="23495"/>
                <wp:wrapNone/>
                <wp:docPr id="2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8425C6C" w14:textId="77777777" w:rsidR="00851801" w:rsidRDefault="00851801"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A2328" id="_x0000_s1047" type="#_x0000_t202" style="position:absolute;left:0;text-align:left;margin-left:-10.85pt;margin-top:17.95pt;width:35.3pt;height:82.1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">
                <v:textbox style="layout-flow:vertical-ideographic">
                  <w:txbxContent>
                    <w:p w14:paraId="28425C6C" w14:textId="77777777" w:rsidR="00851801" w:rsidRDefault="00851801" w:rsidP="00360F8F">
                      <w:pPr>
                        <w:ind w:firstLineChars="0" w:firstLine="0"/>
                      </w:pPr>
                      <w:r>
                        <w:rPr>
                          <w:rFonts w:hint="eastAsia"/>
                        </w:rPr>
                        <w:t>纤维</w:t>
                      </w:r>
                      <w:r>
                        <w:t>拉伸失效</w:t>
                      </w:r>
                    </w:p>
                  </w:txbxContent>
                </v:textbox>
              </v:shape>
            </w:pict>
          </mc:Fallback>
        </mc:AlternateContent>
      </w:r>
    </w:p>
    <w:p w14:paraId="36489E6D" w14:textId="77777777" w:rsidR="00FC4EDA" w:rsidRDefault="00FC4EDA" w:rsidP="00FC4EDA">
      <w:pPr>
        <w:spacing w:line="240" w:lineRule="auto"/>
        <w:ind w:leftChars="350" w:left="960" w:hangingChars="50" w:hanging="120"/>
        <w:jc w:val="left"/>
        <w:rPr>
          <w:sz w:val="22"/>
          <w:szCs w:val="22"/>
        </w:rPr>
      </w:pPr>
      <w:r w:rsidRPr="00247FB2">
        <w:rPr>
          <w:noProof/>
        </w:rPr>
        <mc:AlternateContent>
          <mc:Choice Requires="wps">
            <w:drawing>
              <wp:anchor distT="45720" distB="45720" distL="114300" distR="114300" simplePos="0" relativeHeight="251687936" behindDoc="0" locked="0" layoutInCell="1" allowOverlap="1" wp14:anchorId="6E551A04" wp14:editId="45A239D8">
                <wp:simplePos x="0" y="0"/>
                <wp:positionH relativeFrom="column">
                  <wp:posOffset>-135890</wp:posOffset>
                </wp:positionH>
                <wp:positionV relativeFrom="paragraph">
                  <wp:posOffset>1563370</wp:posOffset>
                </wp:positionV>
                <wp:extent cx="448310" cy="1043305"/>
                <wp:effectExtent l="0" t="0" r="27940" b="23495"/>
                <wp:wrapNone/>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882738C" w14:textId="77777777" w:rsidR="00851801" w:rsidRDefault="00851801"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51A04" id="_x0000_s1048" type="#_x0000_t202" style="position:absolute;left:0;text-align:left;margin-left:-10.7pt;margin-top:123.1pt;width:35.3pt;height:82.1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">
                <v:textbox style="layout-flow:vertical-ideographic">
                  <w:txbxContent>
                    <w:p w14:paraId="6882738C" w14:textId="77777777" w:rsidR="00851801" w:rsidRDefault="00851801" w:rsidP="00360F8F">
                      <w:pPr>
                        <w:ind w:firstLineChars="0" w:firstLine="0"/>
                      </w:pPr>
                      <w:r>
                        <w:rPr>
                          <w:rFonts w:hint="eastAsia"/>
                        </w:rPr>
                        <w:t>基体</w:t>
                      </w:r>
                      <w:r>
                        <w:t>拉伸失效</w:t>
                      </w:r>
                    </w:p>
                  </w:txbxContent>
                </v:textbox>
              </v:shape>
            </w:pict>
          </mc:Fallback>
        </mc:AlternateContent>
      </w:r>
      <w:r w:rsidR="00A43ED6" w:rsidRPr="00896C5F">
        <w:rPr>
          <w:noProof/>
        </w:rPr>
        <w:drawing>
          <wp:inline distT="0" distB="0" distL="0" distR="0" wp14:anchorId="3A7E1FB4" wp14:editId="7B91FB77">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A43ED6" w:rsidRPr="00896C5F">
        <w:rPr>
          <w:noProof/>
        </w:rPr>
        <w:drawing>
          <wp:inline distT="0" distB="0" distL="0" distR="0" wp14:anchorId="6C5BC6C0" wp14:editId="2A6908EE">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ED1942" w:rsidRPr="00896C5F">
        <w:rPr>
          <w:noProof/>
        </w:rPr>
        <w:drawing>
          <wp:inline distT="0" distB="0" distL="0" distR="0" wp14:anchorId="376354A7" wp14:editId="1A886050">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3838395C" w14:textId="1AF28375" w:rsidR="00360F8F" w:rsidRPr="00247FB2" w:rsidRDefault="00CF43E7" w:rsidP="00FC4EDA">
      <w:pPr>
        <w:spacing w:line="240" w:lineRule="auto"/>
        <w:ind w:leftChars="350" w:left="960" w:hangingChars="50" w:hanging="120"/>
        <w:jc w:val="left"/>
        <w:rPr>
          <w:sz w:val="22"/>
          <w:szCs w:val="22"/>
        </w:rPr>
      </w:pPr>
      <w:r w:rsidRPr="00CF43E7">
        <w:rPr>
          <w:noProof/>
        </w:rPr>
        <w:drawing>
          <wp:inline distT="0" distB="0" distL="0" distR="0" wp14:anchorId="425F0D7D" wp14:editId="7CE3AC55">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FC4EDA">
        <w:rPr>
          <w:sz w:val="22"/>
          <w:szCs w:val="22"/>
        </w:rPr>
        <w:t xml:space="preserve">    </w:t>
      </w:r>
      <w:r w:rsidR="00ED1942" w:rsidRPr="007C3656">
        <w:rPr>
          <w:noProof/>
        </w:rPr>
        <w:drawing>
          <wp:inline distT="0" distB="0" distL="0" distR="0" wp14:anchorId="7C642E5E" wp14:editId="45573FD3">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FC4EDA">
        <w:rPr>
          <w:sz w:val="22"/>
          <w:szCs w:val="22"/>
        </w:rPr>
        <w:t xml:space="preserve">    </w:t>
      </w:r>
      <w:r w:rsidR="00ED1942" w:rsidRPr="00202596">
        <w:rPr>
          <w:noProof/>
        </w:rPr>
        <w:drawing>
          <wp:inline distT="0" distB="0" distL="0" distR="0" wp14:anchorId="11E752BC" wp14:editId="3F3860BD">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3541F77A" w:rsidR="00635047" w:rsidRPr="00247FB2" w:rsidRDefault="00360F8F" w:rsidP="00111917">
      <w:pPr>
        <w:spacing w:line="240" w:lineRule="auto"/>
        <w:ind w:firstLineChars="400" w:firstLine="960"/>
        <w:jc w:val="left"/>
      </w:pPr>
      <w:r>
        <w:t xml:space="preserve">  </w:t>
      </w:r>
      <w:r w:rsidRPr="00247FB2">
        <w:rPr>
          <w:rFonts w:hint="eastAsia"/>
        </w:rPr>
        <w:t>(</w:t>
      </w:r>
      <w:r w:rsidRPr="00247FB2">
        <w:t>I</w:t>
      </w:r>
      <w:r w:rsidRPr="00247FB2">
        <w:rPr>
          <w:rFonts w:hint="eastAsia"/>
        </w:rPr>
        <w:t>)</w:t>
      </w:r>
      <w:r>
        <w:t xml:space="preserve"> </w:t>
      </w:r>
      <w:r w:rsidR="00CF43E7">
        <w:t>0.</w:t>
      </w:r>
      <w:r w:rsidR="00CF43E7" w:rsidRPr="00D74877">
        <w:t>9</w:t>
      </w:r>
      <w:r w:rsidR="00CF43E7">
        <w:t>3mm</w:t>
      </w:r>
      <w:r w:rsidR="00CF43E7">
        <w:rPr>
          <w:rFonts w:hint="eastAsia"/>
        </w:rPr>
        <w:t>，</w:t>
      </w:r>
      <w:r w:rsidR="00CF43E7">
        <w:t>48.29KN</w:t>
      </w:r>
      <w:r w:rsidRPr="00247FB2">
        <w:t xml:space="preserve"> </w:t>
      </w:r>
      <w:r>
        <w:t xml:space="preserve">  </w:t>
      </w:r>
      <w:r w:rsidRPr="00247FB2">
        <w:t>(II)</w:t>
      </w:r>
      <w:r w:rsidR="005E718F">
        <w:t xml:space="preserve"> 0.</w:t>
      </w:r>
      <w:r w:rsidR="00A7417E" w:rsidRPr="00A7417E">
        <w:t>9</w:t>
      </w:r>
      <w:r w:rsidR="005E718F">
        <w:t>6mm</w:t>
      </w:r>
      <w:r w:rsidR="005E718F">
        <w:rPr>
          <w:rFonts w:hint="eastAsia"/>
        </w:rPr>
        <w:t>，</w:t>
      </w:r>
      <w:r w:rsidR="005E718F">
        <w:t>35.24KN</w:t>
      </w:r>
      <w:r w:rsidRPr="00247FB2">
        <w:t xml:space="preserve">  </w:t>
      </w:r>
      <w:r w:rsidR="00635047">
        <w:t xml:space="preserve">  </w:t>
      </w:r>
      <w:r w:rsidRPr="00247FB2">
        <w:t>(III)</w:t>
      </w:r>
      <w:r>
        <w:t xml:space="preserve"> 0</w:t>
      </w:r>
      <w:r w:rsidR="00635047">
        <w:t>.98mm</w:t>
      </w:r>
      <w:r w:rsidR="00635047">
        <w:rPr>
          <w:rFonts w:hint="eastAsia"/>
        </w:rPr>
        <w:t>，</w:t>
      </w:r>
      <w:r w:rsidR="00635047">
        <w:t>16.70KN</w:t>
      </w:r>
    </w:p>
    <w:p w14:paraId="5FFD5723" w14:textId="3FAF0736" w:rsidR="00360F8F" w:rsidRPr="00247FB2" w:rsidRDefault="00360F8F" w:rsidP="00A43ED6">
      <w:pPr>
        <w:spacing w:line="240" w:lineRule="auto"/>
        <w:ind w:firstLine="44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504B5F4" w14:textId="186BF849" w:rsidR="00360F8F" w:rsidRPr="00247FB2" w:rsidRDefault="00D0398F" w:rsidP="00360F8F">
      <w:pPr>
        <w:pStyle w:val="6"/>
        <w:jc w:val="center"/>
      </w:pPr>
      <w:bookmarkStart w:id="401"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01"/>
    </w:p>
    <w:p w14:paraId="1EBF464D" w14:textId="110FED29" w:rsidR="00111917" w:rsidRPr="00247FB2" w:rsidRDefault="00111917" w:rsidP="0035282F">
      <w:pPr>
        <w:ind w:firstLineChars="0" w:firstLine="0"/>
      </w:pPr>
    </w:p>
    <w:p w14:paraId="7418A3CF" w14:textId="518B6A11" w:rsidR="006D67DE" w:rsidRDefault="00044B3F" w:rsidP="00CF272B">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5B7C37">
        <w:rPr>
          <w:rFonts w:hint="eastAsia"/>
        </w:rPr>
        <w:t>图</w:t>
      </w:r>
      <w:r w:rsidR="005B7C37">
        <w:rPr>
          <w:rFonts w:hint="eastAsia"/>
        </w:rPr>
        <w:t>4.13</w:t>
      </w:r>
      <w:r>
        <w:fldChar w:fldCharType="end"/>
      </w:r>
      <w:r>
        <w:t>和</w:t>
      </w:r>
      <w:r>
        <w:fldChar w:fldCharType="begin"/>
      </w:r>
      <w:r>
        <w:instrText xml:space="preserve"> REF _Ref510444682 \r \h </w:instrText>
      </w:r>
      <w:r>
        <w:fldChar w:fldCharType="separate"/>
      </w:r>
      <w:r w:rsidR="005B7C37">
        <w:rPr>
          <w:rFonts w:hint="eastAsia"/>
        </w:rPr>
        <w:t>图</w:t>
      </w:r>
      <w:r w:rsidR="005B7C37">
        <w:rPr>
          <w:rFonts w:hint="eastAsia"/>
        </w:rPr>
        <w:t>4.14</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35282F">
        <w:rPr>
          <w:rFonts w:hint="eastAsia"/>
        </w:rPr>
        <w:t>，图中分别给出了层合板中</w:t>
      </w:r>
      <w:r w:rsidR="0035282F">
        <w:rPr>
          <w:rFonts w:hint="eastAsia"/>
        </w:rPr>
        <w:t>0</w:t>
      </w:r>
      <w:r w:rsidR="0035282F">
        <w:rPr>
          <w:rFonts w:hint="eastAsia"/>
        </w:rPr>
        <w:t>°层和</w:t>
      </w:r>
      <w:r w:rsidR="0035282F">
        <w:rPr>
          <w:rFonts w:hint="eastAsia"/>
        </w:rPr>
        <w:t>90</w:t>
      </w:r>
      <w:r w:rsidR="0035282F">
        <w:rPr>
          <w:rFonts w:hint="eastAsia"/>
        </w:rPr>
        <w:t>°层的基体和纤维的损伤</w:t>
      </w:r>
      <w:r w:rsidR="008715BC">
        <w:rPr>
          <w:rFonts w:hint="eastAsia"/>
        </w:rPr>
        <w:t>情况</w:t>
      </w:r>
      <w:r w:rsidR="0035282F">
        <w:rPr>
          <w:rFonts w:hint="eastAsia"/>
        </w:rPr>
        <w:t>：</w:t>
      </w:r>
    </w:p>
    <w:p w14:paraId="3297CBE9" w14:textId="77777777" w:rsidR="00312AF9" w:rsidRDefault="00312AF9" w:rsidP="00CF272B">
      <w:pPr>
        <w:ind w:firstLine="480"/>
      </w:pPr>
    </w:p>
    <w:p w14:paraId="47D7DB0F" w14:textId="77777777" w:rsidR="00312AF9" w:rsidRPr="00247FB2" w:rsidRDefault="00312AF9" w:rsidP="00CF272B">
      <w:pPr>
        <w:ind w:firstLine="480"/>
      </w:pPr>
    </w:p>
    <w:p w14:paraId="2655D518" w14:textId="01ACEA76" w:rsidR="00317D7A" w:rsidRDefault="000A4FD6" w:rsidP="00111E5C">
      <w:pPr>
        <w:spacing w:line="240" w:lineRule="auto"/>
        <w:ind w:leftChars="350" w:left="840" w:firstLineChars="0" w:firstLine="0"/>
        <w:jc w:val="left"/>
      </w:pPr>
      <w:r w:rsidRPr="00247FB2">
        <w:rPr>
          <w:noProof/>
        </w:rPr>
        <mc:AlternateContent>
          <mc:Choice Requires="wps">
            <w:drawing>
              <wp:anchor distT="45720" distB="45720" distL="114300" distR="114300" simplePos="0" relativeHeight="251630592" behindDoc="0" locked="0" layoutInCell="1" allowOverlap="1" wp14:anchorId="57EFD100" wp14:editId="70E3F964">
                <wp:simplePos x="0" y="0"/>
                <wp:positionH relativeFrom="column">
                  <wp:posOffset>-50165</wp:posOffset>
                </wp:positionH>
                <wp:positionV relativeFrom="paragraph">
                  <wp:posOffset>1478915</wp:posOffset>
                </wp:positionV>
                <wp:extent cx="448310" cy="1043305"/>
                <wp:effectExtent l="0" t="0" r="27940" b="23495"/>
                <wp:wrapNone/>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3B97889" w14:textId="77777777" w:rsidR="00851801" w:rsidRDefault="0085180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FD100" id="_x0000_s1049" type="#_x0000_t202" style="position:absolute;left:0;text-align:left;margin-left:-3.95pt;margin-top:116.45pt;width:35.3pt;height:82.15pt;z-index:25163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">
                <v:textbox style="layout-flow:vertical-ideographic">
                  <w:txbxContent>
                    <w:p w14:paraId="13B97889" w14:textId="77777777" w:rsidR="00851801" w:rsidRDefault="00851801" w:rsidP="006D67DE">
                      <w:pPr>
                        <w:ind w:firstLineChars="0" w:firstLine="0"/>
                      </w:pPr>
                      <w:r>
                        <w:rPr>
                          <w:rFonts w:hint="eastAsia"/>
                        </w:rPr>
                        <w:t>基体</w:t>
                      </w:r>
                      <w:r>
                        <w:t>拉伸失效</w:t>
                      </w:r>
                    </w:p>
                  </w:txbxContent>
                </v:textbox>
              </v:shape>
            </w:pict>
          </mc:Fallback>
        </mc:AlternateContent>
      </w:r>
      <w:r w:rsidR="00701E50" w:rsidRPr="00247FB2">
        <w:rPr>
          <w:noProof/>
        </w:rPr>
        <mc:AlternateContent>
          <mc:Choice Requires="wps">
            <w:drawing>
              <wp:anchor distT="0" distB="0" distL="114300" distR="114300" simplePos="0" relativeHeight="251692032" behindDoc="0" locked="0" layoutInCell="1" allowOverlap="1" wp14:anchorId="714C970A" wp14:editId="74E35D26">
                <wp:simplePos x="0" y="0"/>
                <wp:positionH relativeFrom="column">
                  <wp:posOffset>-50165</wp:posOffset>
                </wp:positionH>
                <wp:positionV relativeFrom="paragraph">
                  <wp:posOffset>91440</wp:posOffset>
                </wp:positionV>
                <wp:extent cx="448310" cy="1085850"/>
                <wp:effectExtent l="0" t="0" r="27940" b="19050"/>
                <wp:wrapNone/>
                <wp:docPr id="2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85850"/>
                        </a:xfrm>
                        <a:prstGeom prst="rect">
                          <a:avLst/>
                        </a:prstGeom>
                        <a:solidFill>
                          <a:srgbClr val="FFFFFF"/>
                        </a:solidFill>
                        <a:ln w="9525">
                          <a:solidFill>
                            <a:srgbClr val="000000"/>
                          </a:solidFill>
                          <a:miter lim="800000"/>
                          <a:headEnd/>
                          <a:tailEnd/>
                        </a:ln>
                      </wps:spPr>
                      <wps:txbx>
                        <w:txbxContent>
                          <w:p w14:paraId="4B55C915" w14:textId="77777777" w:rsidR="00851801" w:rsidRDefault="00851801" w:rsidP="00701E5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V relativeFrom="margin">
                  <wp14:pctHeight>0</wp14:pctHeight>
                </wp14:sizeRelV>
              </wp:anchor>
            </w:drawing>
          </mc:Choice>
          <mc:Fallback>
            <w:pict>
              <v:shape w14:anchorId="714C970A" id="_x0000_s1050" type="#_x0000_t202" style="position:absolute;left:0;text-align:left;margin-left:-3.95pt;margin-top:7.2pt;width:35.3pt;height:85.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">
                <v:textbox style="layout-flow:vertical-ideographic">
                  <w:txbxContent>
                    <w:p w14:paraId="4B55C915" w14:textId="77777777" w:rsidR="00851801" w:rsidRDefault="00851801" w:rsidP="00701E50">
                      <w:pPr>
                        <w:ind w:firstLineChars="0" w:firstLine="0"/>
                      </w:pPr>
                      <w:r>
                        <w:rPr>
                          <w:rFonts w:hint="eastAsia"/>
                        </w:rPr>
                        <w:t>纤维</w:t>
                      </w:r>
                      <w:r>
                        <w:t>拉伸失效</w:t>
                      </w:r>
                    </w:p>
                  </w:txbxContent>
                </v:textbox>
              </v:shape>
            </w:pict>
          </mc:Fallback>
        </mc:AlternateContent>
      </w:r>
      <w:r w:rsidR="00317D7A" w:rsidRPr="0031168A">
        <w:rPr>
          <w:noProof/>
        </w:rPr>
        <w:drawing>
          <wp:inline distT="0" distB="0" distL="0" distR="0" wp14:anchorId="322BA613" wp14:editId="51796354">
            <wp:extent cx="1497965" cy="1325245"/>
            <wp:effectExtent l="0" t="0" r="6985" b="8255"/>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7965" cy="1325245"/>
                    </a:xfrm>
                    <a:prstGeom prst="rect">
                      <a:avLst/>
                    </a:prstGeom>
                    <a:noFill/>
                    <a:ln>
                      <a:noFill/>
                    </a:ln>
                  </pic:spPr>
                </pic:pic>
              </a:graphicData>
            </a:graphic>
          </wp:inline>
        </w:drawing>
      </w:r>
      <w:r w:rsidR="008C26CE">
        <w:t xml:space="preserve">    </w:t>
      </w:r>
      <w:r w:rsidR="00317D7A" w:rsidRPr="0031168A">
        <w:rPr>
          <w:noProof/>
        </w:rPr>
        <w:drawing>
          <wp:inline distT="0" distB="0" distL="0" distR="0" wp14:anchorId="711A69FA" wp14:editId="38E47657">
            <wp:extent cx="1495425" cy="1323340"/>
            <wp:effectExtent l="0" t="0" r="9525" b="0"/>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495425" cy="1323340"/>
                    </a:xfrm>
                    <a:prstGeom prst="rect">
                      <a:avLst/>
                    </a:prstGeom>
                    <a:noFill/>
                    <a:ln>
                      <a:noFill/>
                    </a:ln>
                  </pic:spPr>
                </pic:pic>
              </a:graphicData>
            </a:graphic>
          </wp:inline>
        </w:drawing>
      </w:r>
      <w:r w:rsidR="008C26CE">
        <w:t xml:space="preserve">  </w:t>
      </w:r>
      <w:r w:rsidR="00317D7A" w:rsidRPr="00247FB2">
        <w:rPr>
          <w:rFonts w:hint="eastAsia"/>
        </w:rPr>
        <w:t xml:space="preserve"> </w:t>
      </w:r>
      <w:r w:rsidR="00A33B07">
        <w:t xml:space="preserve"> </w:t>
      </w:r>
      <w:r w:rsidR="00317D7A" w:rsidRPr="0031168A">
        <w:rPr>
          <w:noProof/>
        </w:rPr>
        <w:drawing>
          <wp:inline distT="0" distB="0" distL="0" distR="0" wp14:anchorId="59F11025" wp14:editId="2F9CC5DE">
            <wp:extent cx="1490345" cy="1319530"/>
            <wp:effectExtent l="0" t="0" r="0" b="0"/>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0345" cy="1319530"/>
                    </a:xfrm>
                    <a:prstGeom prst="rect">
                      <a:avLst/>
                    </a:prstGeom>
                    <a:noFill/>
                    <a:ln>
                      <a:noFill/>
                    </a:ln>
                  </pic:spPr>
                </pic:pic>
              </a:graphicData>
            </a:graphic>
          </wp:inline>
        </w:drawing>
      </w:r>
      <w:r w:rsidR="00317D7A" w:rsidRPr="00247FB2">
        <w:rPr>
          <w:rFonts w:hint="eastAsia"/>
        </w:rPr>
        <w:t xml:space="preserve"> </w:t>
      </w:r>
      <w:r w:rsidR="00317D7A" w:rsidRPr="0043492D">
        <w:rPr>
          <w:noProof/>
        </w:rPr>
        <w:drawing>
          <wp:inline distT="0" distB="0" distL="0" distR="0" wp14:anchorId="12CA94FF" wp14:editId="2C5F9C75">
            <wp:extent cx="1497965" cy="1322705"/>
            <wp:effectExtent l="0" t="0" r="6985" b="0"/>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97965" cy="1322705"/>
                    </a:xfrm>
                    <a:prstGeom prst="rect">
                      <a:avLst/>
                    </a:prstGeom>
                    <a:noFill/>
                    <a:ln>
                      <a:noFill/>
                    </a:ln>
                  </pic:spPr>
                </pic:pic>
              </a:graphicData>
            </a:graphic>
          </wp:inline>
        </w:drawing>
      </w:r>
      <w:r w:rsidR="00111E5C">
        <w:t xml:space="preserve">   </w:t>
      </w:r>
      <w:r w:rsidR="00317D7A" w:rsidRPr="00247FB2">
        <w:rPr>
          <w:rFonts w:hint="eastAsia"/>
        </w:rPr>
        <w:t xml:space="preserve"> </w:t>
      </w:r>
      <w:r w:rsidR="00317D7A" w:rsidRPr="0043492D">
        <w:rPr>
          <w:noProof/>
        </w:rPr>
        <w:drawing>
          <wp:inline distT="0" distB="0" distL="0" distR="0" wp14:anchorId="266169C7" wp14:editId="6B0200EE">
            <wp:extent cx="1517650" cy="1352550"/>
            <wp:effectExtent l="0" t="0" r="6350" b="0"/>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517650" cy="1352550"/>
                    </a:xfrm>
                    <a:prstGeom prst="rect">
                      <a:avLst/>
                    </a:prstGeom>
                    <a:noFill/>
                    <a:ln>
                      <a:noFill/>
                    </a:ln>
                  </pic:spPr>
                </pic:pic>
              </a:graphicData>
            </a:graphic>
          </wp:inline>
        </w:drawing>
      </w:r>
      <w:r w:rsidR="00FC0F08">
        <w:t xml:space="preserve"> </w:t>
      </w:r>
      <w:r w:rsidR="00111E5C">
        <w:t xml:space="preserve">  </w:t>
      </w:r>
      <w:r w:rsidR="00317D7A" w:rsidRPr="0043492D">
        <w:rPr>
          <w:noProof/>
        </w:rPr>
        <w:drawing>
          <wp:inline distT="0" distB="0" distL="0" distR="0" wp14:anchorId="7368E55B" wp14:editId="46EA8EC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14475" cy="1337310"/>
                    </a:xfrm>
                    <a:prstGeom prst="rect">
                      <a:avLst/>
                    </a:prstGeom>
                    <a:noFill/>
                    <a:ln>
                      <a:noFill/>
                    </a:ln>
                  </pic:spPr>
                </pic:pic>
              </a:graphicData>
            </a:graphic>
          </wp:inline>
        </w:drawing>
      </w:r>
    </w:p>
    <w:p w14:paraId="7051203A" w14:textId="18077321" w:rsidR="006D67DE" w:rsidRPr="00247FB2" w:rsidRDefault="00FC0F08" w:rsidP="00FC0F08">
      <w:pPr>
        <w:spacing w:line="240" w:lineRule="auto"/>
        <w:ind w:firstLineChars="83" w:firstLine="199"/>
        <w:jc w:val="center"/>
      </w:pPr>
      <w:r>
        <w:t xml:space="preserve">    </w:t>
      </w:r>
      <w:r w:rsidR="006D67DE" w:rsidRPr="00247FB2">
        <w:rPr>
          <w:rFonts w:hint="eastAsia"/>
        </w:rPr>
        <w:t>(</w:t>
      </w:r>
      <w:r w:rsidR="006D67DE" w:rsidRPr="00247FB2">
        <w:t>I</w:t>
      </w:r>
      <w:r w:rsidR="006D67DE" w:rsidRPr="00247FB2">
        <w:rPr>
          <w:rFonts w:hint="eastAsia"/>
        </w:rPr>
        <w:t>)</w:t>
      </w:r>
      <w:r w:rsidR="00D442B3" w:rsidRPr="00D442B3">
        <w:t xml:space="preserve"> </w:t>
      </w:r>
      <w:r w:rsidR="00D442B3">
        <w:t>0.85mm</w:t>
      </w:r>
      <w:r w:rsidR="00D442B3">
        <w:rPr>
          <w:rFonts w:hint="eastAsia"/>
        </w:rPr>
        <w:t>，</w:t>
      </w:r>
      <w:r w:rsidR="009D1841">
        <w:t>34.16KN</w:t>
      </w:r>
      <w:r w:rsidR="00D442B3" w:rsidRPr="00D442B3">
        <w:t xml:space="preserve"> </w:t>
      </w:r>
      <w:r w:rsidR="006D67DE" w:rsidRPr="00247FB2">
        <w:t xml:space="preserve"> </w:t>
      </w:r>
      <w:r w:rsidR="006D67DE">
        <w:t xml:space="preserve">  </w:t>
      </w:r>
      <w:r w:rsidR="006D67DE" w:rsidRPr="00247FB2">
        <w:t>(II)</w:t>
      </w:r>
      <w:r w:rsidR="00193E58">
        <w:t xml:space="preserve"> 0.87mm</w:t>
      </w:r>
      <w:r w:rsidR="00193E58">
        <w:rPr>
          <w:rFonts w:hint="eastAsia"/>
        </w:rPr>
        <w:t>，</w:t>
      </w:r>
      <w:r w:rsidR="00193E58">
        <w:t>24.75KN</w:t>
      </w:r>
      <w:r w:rsidR="00193E58" w:rsidRPr="00193E58">
        <w:t xml:space="preserve">  </w:t>
      </w:r>
      <w:r w:rsidR="006D67DE" w:rsidRPr="00247FB2">
        <w:t xml:space="preserve">  (III)</w:t>
      </w:r>
      <w:r w:rsidR="00F74DDD">
        <w:t xml:space="preserve"> 0.88mm</w:t>
      </w:r>
      <w:r w:rsidR="00F74DDD">
        <w:rPr>
          <w:rFonts w:hint="eastAsia"/>
        </w:rPr>
        <w:t>，</w:t>
      </w:r>
      <w:r w:rsidR="00F74DDD">
        <w:t>11.88KN</w:t>
      </w:r>
    </w:p>
    <w:p w14:paraId="734E3DCA" w14:textId="15E5835C" w:rsidR="006D67DE" w:rsidRDefault="006D67DE" w:rsidP="00C10839">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9E32E60" w14:textId="77777777" w:rsidR="002F2849" w:rsidRDefault="002F2849" w:rsidP="00C10839">
      <w:pPr>
        <w:spacing w:line="240" w:lineRule="auto"/>
        <w:ind w:firstLineChars="0" w:firstLine="0"/>
        <w:jc w:val="center"/>
        <w:rPr>
          <w:sz w:val="22"/>
          <w:szCs w:val="22"/>
        </w:rPr>
      </w:pPr>
    </w:p>
    <w:p w14:paraId="60957C79" w14:textId="22490863" w:rsidR="00B33C53"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26496" behindDoc="0" locked="0" layoutInCell="1" allowOverlap="1" wp14:anchorId="78A08ECF" wp14:editId="2F74BD9D">
                <wp:simplePos x="0" y="0"/>
                <wp:positionH relativeFrom="column">
                  <wp:posOffset>-52705</wp:posOffset>
                </wp:positionH>
                <wp:positionV relativeFrom="paragraph">
                  <wp:posOffset>130175</wp:posOffset>
                </wp:positionV>
                <wp:extent cx="448310" cy="1043305"/>
                <wp:effectExtent l="0" t="0" r="27940" b="23495"/>
                <wp:wrapNone/>
                <wp:docPr id="2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9C2F85D" w14:textId="77777777" w:rsidR="00851801" w:rsidRDefault="0085180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8ECF" id="_x0000_s1051" type="#_x0000_t202" style="position:absolute;left:0;text-align:left;margin-left:-4.15pt;margin-top:10.25pt;width:35.3pt;height:82.15pt;z-index:251626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">
                <v:textbox style="layout-flow:vertical-ideographic">
                  <w:txbxContent>
                    <w:p w14:paraId="69C2F85D" w14:textId="77777777" w:rsidR="00851801" w:rsidRDefault="00851801" w:rsidP="006D67DE">
                      <w:pPr>
                        <w:ind w:firstLineChars="0" w:firstLine="0"/>
                      </w:pPr>
                      <w:r>
                        <w:rPr>
                          <w:rFonts w:hint="eastAsia"/>
                        </w:rPr>
                        <w:t>纤维</w:t>
                      </w:r>
                      <w:r>
                        <w:t>拉伸失效</w:t>
                      </w:r>
                    </w:p>
                  </w:txbxContent>
                </v:textbox>
              </v:shape>
            </w:pict>
          </mc:Fallback>
        </mc:AlternateContent>
      </w:r>
      <w:r w:rsidR="00F94486" w:rsidRPr="00044DC1">
        <w:rPr>
          <w:noProof/>
        </w:rPr>
        <w:drawing>
          <wp:inline distT="0" distB="0" distL="0" distR="0" wp14:anchorId="54191CCA" wp14:editId="2C9B0EE5">
            <wp:extent cx="1393825" cy="1239520"/>
            <wp:effectExtent l="0" t="0" r="0"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r w:rsidR="009939AA">
        <w:rPr>
          <w:rFonts w:hint="eastAsia"/>
          <w:sz w:val="22"/>
          <w:szCs w:val="22"/>
        </w:rPr>
        <w:t xml:space="preserve">    </w:t>
      </w:r>
      <w:r w:rsidR="00F94486" w:rsidRPr="00044DC1">
        <w:rPr>
          <w:noProof/>
        </w:rPr>
        <w:drawing>
          <wp:inline distT="0" distB="0" distL="0" distR="0" wp14:anchorId="46974EA9" wp14:editId="53973F62">
            <wp:extent cx="1393825" cy="1239520"/>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r w:rsidR="009939AA">
        <w:rPr>
          <w:sz w:val="22"/>
          <w:szCs w:val="22"/>
        </w:rPr>
        <w:t xml:space="preserve">    </w:t>
      </w:r>
      <w:r w:rsidR="00F94486" w:rsidRPr="00044DC1">
        <w:rPr>
          <w:noProof/>
        </w:rPr>
        <w:drawing>
          <wp:inline distT="0" distB="0" distL="0" distR="0" wp14:anchorId="4AEB5348" wp14:editId="6C67646C">
            <wp:extent cx="1393825" cy="123952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p>
    <w:p w14:paraId="1BA55DCE" w14:textId="79965984" w:rsidR="006D67DE" w:rsidRPr="00247FB2"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24448" behindDoc="0" locked="0" layoutInCell="1" allowOverlap="1" wp14:anchorId="476B2FEF" wp14:editId="55846A8F">
                <wp:simplePos x="0" y="0"/>
                <wp:positionH relativeFrom="column">
                  <wp:posOffset>-50165</wp:posOffset>
                </wp:positionH>
                <wp:positionV relativeFrom="paragraph">
                  <wp:posOffset>71120</wp:posOffset>
                </wp:positionV>
                <wp:extent cx="448310" cy="1043305"/>
                <wp:effectExtent l="0" t="0" r="27940" b="23495"/>
                <wp:wrapNone/>
                <wp:docPr id="2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FF8BAC3" w14:textId="77777777" w:rsidR="00851801" w:rsidRDefault="0085180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B2FEF" id="_x0000_s1052" type="#_x0000_t202" style="position:absolute;left:0;text-align:left;margin-left:-3.95pt;margin-top:5.6pt;width:35.3pt;height:82.15pt;z-index:251624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">
                <v:textbox style="layout-flow:vertical-ideographic">
                  <w:txbxContent>
                    <w:p w14:paraId="4FF8BAC3" w14:textId="77777777" w:rsidR="00851801" w:rsidRDefault="00851801" w:rsidP="006D67DE">
                      <w:pPr>
                        <w:ind w:firstLineChars="0" w:firstLine="0"/>
                      </w:pPr>
                      <w:r>
                        <w:rPr>
                          <w:rFonts w:hint="eastAsia"/>
                        </w:rPr>
                        <w:t>基体</w:t>
                      </w:r>
                      <w:r>
                        <w:t>拉伸失效</w:t>
                      </w:r>
                    </w:p>
                  </w:txbxContent>
                </v:textbox>
              </v:shape>
            </w:pict>
          </mc:Fallback>
        </mc:AlternateContent>
      </w:r>
      <w:r w:rsidR="000E3A78" w:rsidRPr="000E3A78">
        <w:rPr>
          <w:noProof/>
        </w:rPr>
        <w:drawing>
          <wp:inline distT="0" distB="0" distL="0" distR="0" wp14:anchorId="57701E20" wp14:editId="53F8DC5F">
            <wp:extent cx="1407160" cy="1245870"/>
            <wp:effectExtent l="0" t="0" r="2540"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07160" cy="1245870"/>
                    </a:xfrm>
                    <a:prstGeom prst="rect">
                      <a:avLst/>
                    </a:prstGeom>
                    <a:noFill/>
                    <a:ln>
                      <a:noFill/>
                    </a:ln>
                  </pic:spPr>
                </pic:pic>
              </a:graphicData>
            </a:graphic>
          </wp:inline>
        </w:drawing>
      </w:r>
      <w:r w:rsidR="009939AA">
        <w:rPr>
          <w:rFonts w:hint="eastAsia"/>
          <w:sz w:val="22"/>
          <w:szCs w:val="22"/>
        </w:rPr>
        <w:t xml:space="preserve">    </w:t>
      </w:r>
      <w:r w:rsidR="00F94486" w:rsidRPr="00F9348F">
        <w:rPr>
          <w:noProof/>
        </w:rPr>
        <w:drawing>
          <wp:inline distT="0" distB="0" distL="0" distR="0" wp14:anchorId="032CCE77" wp14:editId="0D2AFBFC">
            <wp:extent cx="1393825" cy="1236345"/>
            <wp:effectExtent l="0" t="0" r="0" b="1905"/>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93825" cy="1236345"/>
                    </a:xfrm>
                    <a:prstGeom prst="rect">
                      <a:avLst/>
                    </a:prstGeom>
                    <a:noFill/>
                    <a:ln>
                      <a:noFill/>
                    </a:ln>
                  </pic:spPr>
                </pic:pic>
              </a:graphicData>
            </a:graphic>
          </wp:inline>
        </w:drawing>
      </w:r>
      <w:r w:rsidR="009939AA">
        <w:rPr>
          <w:sz w:val="22"/>
          <w:szCs w:val="22"/>
        </w:rPr>
        <w:t xml:space="preserve">    </w:t>
      </w:r>
      <w:r w:rsidR="00F9348F" w:rsidRPr="00F9348F">
        <w:rPr>
          <w:noProof/>
        </w:rPr>
        <w:drawing>
          <wp:inline distT="0" distB="0" distL="0" distR="0" wp14:anchorId="5D8D8E10" wp14:editId="4511B35C">
            <wp:extent cx="1387475" cy="1238250"/>
            <wp:effectExtent l="0" t="0" r="3175" b="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387475" cy="1238250"/>
                    </a:xfrm>
                    <a:prstGeom prst="rect">
                      <a:avLst/>
                    </a:prstGeom>
                    <a:noFill/>
                    <a:ln>
                      <a:noFill/>
                    </a:ln>
                  </pic:spPr>
                </pic:pic>
              </a:graphicData>
            </a:graphic>
          </wp:inline>
        </w:drawing>
      </w:r>
    </w:p>
    <w:p w14:paraId="63D432CA" w14:textId="42DC8D1C" w:rsidR="007D6A33" w:rsidRDefault="00F340A7" w:rsidP="006312F6">
      <w:pPr>
        <w:spacing w:line="240" w:lineRule="auto"/>
        <w:ind w:firstLine="480"/>
        <w:jc w:val="center"/>
      </w:pPr>
      <w:r>
        <w:t xml:space="preserve">  </w:t>
      </w:r>
      <w:r w:rsidRPr="00247FB2">
        <w:rPr>
          <w:rFonts w:hint="eastAsia"/>
        </w:rPr>
        <w:t>(</w:t>
      </w:r>
      <w:r w:rsidRPr="00247FB2">
        <w:t>I</w:t>
      </w:r>
      <w:r w:rsidRPr="00247FB2">
        <w:rPr>
          <w:rFonts w:hint="eastAsia"/>
        </w:rPr>
        <w:t>)</w:t>
      </w:r>
      <w:r w:rsidRPr="00D442B3">
        <w:t xml:space="preserve"> </w:t>
      </w:r>
      <w:r>
        <w:t>0.85mm</w:t>
      </w:r>
      <w:r>
        <w:rPr>
          <w:rFonts w:hint="eastAsia"/>
        </w:rPr>
        <w:t>，</w:t>
      </w:r>
      <w:r>
        <w:t>34.16KN</w:t>
      </w:r>
      <w:r w:rsidRPr="00D442B3">
        <w:t xml:space="preserve"> </w:t>
      </w:r>
      <w:r w:rsidRPr="00247FB2">
        <w:t xml:space="preserve"> </w:t>
      </w:r>
      <w:r>
        <w:t xml:space="preserve">  </w:t>
      </w:r>
      <w:r w:rsidRPr="00247FB2">
        <w:t>(II)</w:t>
      </w:r>
      <w:r>
        <w:t xml:space="preserve"> 0.87mm</w:t>
      </w:r>
      <w:r>
        <w:rPr>
          <w:rFonts w:hint="eastAsia"/>
        </w:rPr>
        <w:t>，</w:t>
      </w:r>
      <w:r>
        <w:t>24.75KN</w:t>
      </w:r>
      <w:r w:rsidRPr="00193E58">
        <w:t xml:space="preserve">  </w:t>
      </w:r>
      <w:r w:rsidRPr="00247FB2">
        <w:t xml:space="preserve">  (III)</w:t>
      </w:r>
      <w:r>
        <w:t xml:space="preserve"> 0.88mm</w:t>
      </w:r>
      <w:r>
        <w:rPr>
          <w:rFonts w:hint="eastAsia"/>
        </w:rPr>
        <w:t>，</w:t>
      </w:r>
      <w:r>
        <w:t>11.88KN</w:t>
      </w:r>
      <w:r w:rsidR="006D67DE" w:rsidRPr="00247FB2">
        <w:rPr>
          <w:rFonts w:hint="eastAsia"/>
        </w:rPr>
        <w:t xml:space="preserve">     </w:t>
      </w:r>
    </w:p>
    <w:p w14:paraId="320C5F36" w14:textId="3D1BB329" w:rsidR="006D67DE" w:rsidRPr="00247FB2" w:rsidRDefault="006D67DE" w:rsidP="006312F6">
      <w:pPr>
        <w:spacing w:line="240" w:lineRule="auto"/>
        <w:ind w:firstLine="480"/>
        <w:jc w:val="center"/>
        <w:rPr>
          <w:sz w:val="22"/>
          <w:szCs w:val="22"/>
        </w:rPr>
      </w:pPr>
      <w:r w:rsidRPr="00247FB2">
        <w:rPr>
          <w:rFonts w:hint="eastAsia"/>
        </w:rPr>
        <w:t xml:space="preserve">     </w:t>
      </w:r>
      <w:r w:rsidRPr="00247FB2">
        <w:rPr>
          <w:rFonts w:hint="eastAsia"/>
          <w:sz w:val="22"/>
          <w:szCs w:val="22"/>
        </w:rPr>
        <w:t xml:space="preserve">  (</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FAD5703" w14:textId="42DED898" w:rsidR="006D67DE" w:rsidRDefault="006D67DE" w:rsidP="006D67DE">
      <w:pPr>
        <w:pStyle w:val="6"/>
        <w:jc w:val="center"/>
      </w:pPr>
      <w:bookmarkStart w:id="402" w:name="_Ref510444680"/>
      <w:r w:rsidRPr="00247FB2">
        <w:rPr>
          <w:rFonts w:hint="eastAsia"/>
        </w:rPr>
        <w:t>使用线性退化模型的</w:t>
      </w:r>
      <w:r w:rsidR="00443054">
        <w:t>10</w:t>
      </w:r>
      <w:r w:rsidRPr="00247FB2">
        <w:t>0mm</w:t>
      </w:r>
      <w:r w:rsidRPr="00247FB2">
        <w:t>孔径正交铺层失效演化</w:t>
      </w:r>
      <w:bookmarkEnd w:id="402"/>
    </w:p>
    <w:p w14:paraId="31A3D53F" w14:textId="77777777" w:rsidR="00085AE4" w:rsidRDefault="00085AE4" w:rsidP="00085AE4">
      <w:pPr>
        <w:ind w:firstLine="480"/>
      </w:pPr>
    </w:p>
    <w:p w14:paraId="75389BC3" w14:textId="77777777" w:rsidR="00085AE4" w:rsidRDefault="00085AE4" w:rsidP="00085AE4">
      <w:pPr>
        <w:ind w:firstLine="480"/>
      </w:pPr>
    </w:p>
    <w:p w14:paraId="569E553F" w14:textId="77777777" w:rsidR="004F43F4" w:rsidRDefault="004F43F4" w:rsidP="00085AE4">
      <w:pPr>
        <w:ind w:firstLine="480"/>
      </w:pPr>
    </w:p>
    <w:p w14:paraId="1339383E" w14:textId="77777777" w:rsidR="004F43F4" w:rsidRDefault="004F43F4" w:rsidP="00085AE4">
      <w:pPr>
        <w:ind w:firstLine="480"/>
      </w:pPr>
    </w:p>
    <w:p w14:paraId="152F5AA6" w14:textId="77777777" w:rsidR="004F43F4" w:rsidRDefault="004F43F4" w:rsidP="00085AE4">
      <w:pPr>
        <w:ind w:firstLine="480"/>
      </w:pPr>
    </w:p>
    <w:p w14:paraId="54B547A7" w14:textId="77777777" w:rsidR="004F43F4" w:rsidRDefault="004F43F4" w:rsidP="00085AE4">
      <w:pPr>
        <w:ind w:firstLine="480"/>
      </w:pPr>
    </w:p>
    <w:p w14:paraId="498AB818" w14:textId="77777777" w:rsidR="004F43F4" w:rsidRPr="00085AE4" w:rsidRDefault="004F43F4" w:rsidP="00085AE4">
      <w:pPr>
        <w:ind w:firstLine="480"/>
      </w:pPr>
    </w:p>
    <w:p w14:paraId="60963D39" w14:textId="03FD408A" w:rsidR="006D67DE" w:rsidRPr="00247FB2" w:rsidRDefault="001A10B9" w:rsidP="00A01921">
      <w:pPr>
        <w:spacing w:line="240" w:lineRule="auto"/>
        <w:ind w:leftChars="400" w:left="960" w:firstLineChars="0" w:firstLine="0"/>
        <w:jc w:val="left"/>
      </w:pPr>
      <w:r w:rsidRPr="00247FB2">
        <w:rPr>
          <w:noProof/>
        </w:rPr>
        <mc:AlternateContent>
          <mc:Choice Requires="wps">
            <w:drawing>
              <wp:anchor distT="45720" distB="45720" distL="114300" distR="114300" simplePos="0" relativeHeight="251640832" behindDoc="0" locked="0" layoutInCell="1" allowOverlap="1" wp14:anchorId="0FDB31DA" wp14:editId="531AAED5">
                <wp:simplePos x="0" y="0"/>
                <wp:positionH relativeFrom="column">
                  <wp:posOffset>-2540</wp:posOffset>
                </wp:positionH>
                <wp:positionV relativeFrom="paragraph">
                  <wp:posOffset>1493520</wp:posOffset>
                </wp:positionV>
                <wp:extent cx="448310" cy="1043305"/>
                <wp:effectExtent l="0" t="0" r="27940" b="23495"/>
                <wp:wrapNone/>
                <wp:docPr id="235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3339660" w14:textId="77777777" w:rsidR="00851801" w:rsidRDefault="0085180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B31DA" id="_x0000_s1053" type="#_x0000_t202" style="position:absolute;left:0;text-align:left;margin-left:-.2pt;margin-top:117.6pt;width:35.3pt;height:82.15pt;z-index:251640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">
                <v:textbox style="layout-flow:vertical-ideographic">
                  <w:txbxContent>
                    <w:p w14:paraId="33339660" w14:textId="77777777" w:rsidR="00851801" w:rsidRDefault="00851801" w:rsidP="006D67DE">
                      <w:pPr>
                        <w:ind w:firstLineChars="0" w:firstLine="0"/>
                      </w:pPr>
                      <w:r>
                        <w:rPr>
                          <w:rFonts w:hint="eastAsia"/>
                        </w:rPr>
                        <w:t>基体</w:t>
                      </w:r>
                      <w:r>
                        <w:t>拉伸失效</w:t>
                      </w:r>
                    </w:p>
                  </w:txbxContent>
                </v:textbox>
              </v:shape>
            </w:pict>
          </mc:Fallback>
        </mc:AlternateContent>
      </w:r>
      <w:r w:rsidR="00701E50" w:rsidRPr="00247FB2">
        <w:rPr>
          <w:noProof/>
        </w:rPr>
        <mc:AlternateContent>
          <mc:Choice Requires="wps">
            <w:drawing>
              <wp:anchor distT="45720" distB="45720" distL="114300" distR="114300" simplePos="0" relativeHeight="251638784" behindDoc="0" locked="0" layoutInCell="1" allowOverlap="1" wp14:anchorId="057CEE39" wp14:editId="41B1F61F">
                <wp:simplePos x="0" y="0"/>
                <wp:positionH relativeFrom="column">
                  <wp:posOffset>-3175</wp:posOffset>
                </wp:positionH>
                <wp:positionV relativeFrom="paragraph">
                  <wp:posOffset>121920</wp:posOffset>
                </wp:positionV>
                <wp:extent cx="448310" cy="1043305"/>
                <wp:effectExtent l="0" t="0" r="27940" b="23495"/>
                <wp:wrapNone/>
                <wp:docPr id="235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E541CC5" w14:textId="77777777" w:rsidR="00851801" w:rsidRDefault="0085180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EE39" id="_x0000_s1054" type="#_x0000_t202" style="position:absolute;left:0;text-align:left;margin-left:-.25pt;margin-top:9.6pt;width:35.3pt;height:82.15pt;z-index:251638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">
                <v:textbox style="layout-flow:vertical-ideographic">
                  <w:txbxContent>
                    <w:p w14:paraId="2E541CC5" w14:textId="77777777" w:rsidR="00851801" w:rsidRDefault="00851801" w:rsidP="006D67DE">
                      <w:pPr>
                        <w:ind w:firstLineChars="0" w:firstLine="0"/>
                      </w:pPr>
                      <w:r>
                        <w:rPr>
                          <w:rFonts w:hint="eastAsia"/>
                        </w:rPr>
                        <w:t>纤维</w:t>
                      </w:r>
                      <w:r>
                        <w:t>拉伸失效</w:t>
                      </w:r>
                    </w:p>
                  </w:txbxContent>
                </v:textbox>
              </v:shape>
            </w:pict>
          </mc:Fallback>
        </mc:AlternateContent>
      </w:r>
      <w:r w:rsidR="0022235A" w:rsidRPr="00B31CB4">
        <w:rPr>
          <w:noProof/>
        </w:rPr>
        <w:drawing>
          <wp:inline distT="0" distB="0" distL="0" distR="0" wp14:anchorId="525F68B0" wp14:editId="633BEDCF">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22235A" w:rsidRPr="00B31CB4">
        <w:rPr>
          <w:noProof/>
        </w:rPr>
        <w:drawing>
          <wp:inline distT="0" distB="0" distL="0" distR="0" wp14:anchorId="4BCC5CC7" wp14:editId="0D1F0348">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22235A" w:rsidRPr="00B31CB4">
        <w:rPr>
          <w:noProof/>
        </w:rPr>
        <w:drawing>
          <wp:inline distT="0" distB="0" distL="0" distR="0" wp14:anchorId="1B1B193C" wp14:editId="79CD95E7">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r w:rsidR="0022235A" w:rsidRPr="00FF1F6C">
        <w:rPr>
          <w:noProof/>
        </w:rPr>
        <w:drawing>
          <wp:inline distT="0" distB="0" distL="0" distR="0" wp14:anchorId="117A69F8" wp14:editId="5EFCBA53">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433B5069" wp14:editId="2084E24A">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7912E18E" wp14:editId="24E9E615">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55EB5805" w:rsidR="006D67DE" w:rsidRPr="00247FB2" w:rsidRDefault="006D67DE" w:rsidP="00113B23">
      <w:pPr>
        <w:spacing w:line="240" w:lineRule="auto"/>
        <w:ind w:firstLineChars="400" w:firstLine="960"/>
        <w:jc w:val="left"/>
      </w:pPr>
      <w:r w:rsidRPr="00247FB2">
        <w:rPr>
          <w:rFonts w:hint="eastAsia"/>
        </w:rPr>
        <w:t>(</w:t>
      </w:r>
      <w:r w:rsidRPr="00247FB2">
        <w:t>I</w:t>
      </w:r>
      <w:r w:rsidRPr="00247FB2">
        <w:rPr>
          <w:rFonts w:hint="eastAsia"/>
        </w:rPr>
        <w:t>)</w:t>
      </w:r>
      <w:r w:rsidR="0029143E" w:rsidRPr="0029143E">
        <w:t xml:space="preserve"> </w:t>
      </w:r>
      <w:r w:rsidR="0029143E">
        <w:t>0.</w:t>
      </w:r>
      <w:r w:rsidR="0029143E" w:rsidRPr="0029143E">
        <w:t>98</w:t>
      </w:r>
      <w:r w:rsidR="0029143E">
        <w:t>mm</w:t>
      </w:r>
      <w:r w:rsidR="0029143E">
        <w:rPr>
          <w:rFonts w:hint="eastAsia"/>
        </w:rPr>
        <w:t>，</w:t>
      </w:r>
      <w:r w:rsidR="0029143E">
        <w:t>38.90KN</w:t>
      </w:r>
      <w:r>
        <w:t xml:space="preserve">  </w:t>
      </w:r>
      <w:r w:rsidR="00801272">
        <w:t xml:space="preserve">  </w:t>
      </w:r>
      <w:r w:rsidRPr="00247FB2">
        <w:t xml:space="preserve">(II) </w:t>
      </w:r>
      <w:r w:rsidR="00554750">
        <w:t>1.00mm</w:t>
      </w:r>
      <w:r w:rsidR="00554750">
        <w:rPr>
          <w:rFonts w:hint="eastAsia"/>
        </w:rPr>
        <w:t>，</w:t>
      </w:r>
      <w:r w:rsidR="00554750">
        <w:t>36.52KN</w:t>
      </w:r>
      <w:r w:rsidR="00801272">
        <w:t xml:space="preserve">   </w:t>
      </w:r>
      <w:r w:rsidRPr="00247FB2">
        <w:t xml:space="preserve"> (III)</w:t>
      </w:r>
      <w:r>
        <w:t xml:space="preserve"> </w:t>
      </w:r>
      <w:r w:rsidR="00801272">
        <w:t>1.01mm</w:t>
      </w:r>
      <w:r w:rsidR="00801272">
        <w:rPr>
          <w:rFonts w:hint="eastAsia"/>
        </w:rPr>
        <w:t>，</w:t>
      </w:r>
      <w:r w:rsidR="00801272">
        <w:t>15.05KN</w:t>
      </w:r>
    </w:p>
    <w:p w14:paraId="659824AE" w14:textId="295D2B6B" w:rsidR="006D67DE" w:rsidRDefault="006D67DE" w:rsidP="00780658">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163A42E" w14:textId="77777777" w:rsidR="004F43F4" w:rsidRDefault="004F43F4" w:rsidP="00780658">
      <w:pPr>
        <w:spacing w:line="240" w:lineRule="auto"/>
        <w:ind w:firstLineChars="0" w:firstLine="0"/>
        <w:jc w:val="center"/>
        <w:rPr>
          <w:sz w:val="22"/>
          <w:szCs w:val="22"/>
        </w:rPr>
      </w:pPr>
    </w:p>
    <w:p w14:paraId="7699454E" w14:textId="12543D94" w:rsidR="00A42E4B" w:rsidRDefault="00D52008" w:rsidP="005F2176">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36736" behindDoc="0" locked="0" layoutInCell="1" allowOverlap="1" wp14:anchorId="6003CA68" wp14:editId="3C2C8C1F">
                <wp:simplePos x="0" y="0"/>
                <wp:positionH relativeFrom="column">
                  <wp:posOffset>-5080</wp:posOffset>
                </wp:positionH>
                <wp:positionV relativeFrom="paragraph">
                  <wp:posOffset>77470</wp:posOffset>
                </wp:positionV>
                <wp:extent cx="448310" cy="1043305"/>
                <wp:effectExtent l="0" t="0" r="27940" b="23495"/>
                <wp:wrapNone/>
                <wp:docPr id="235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77A7E991" w14:textId="77777777" w:rsidR="00851801" w:rsidRDefault="0085180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3CA68" id="_x0000_s1055" type="#_x0000_t202" style="position:absolute;left:0;text-align:left;margin-left:-.4pt;margin-top:6.1pt;width:35.3pt;height:82.15pt;z-index:25163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">
                <v:textbox style="layout-flow:vertical-ideographic">
                  <w:txbxContent>
                    <w:p w14:paraId="77A7E991" w14:textId="77777777" w:rsidR="00851801" w:rsidRDefault="00851801" w:rsidP="006D67DE">
                      <w:pPr>
                        <w:ind w:firstLineChars="0" w:firstLine="0"/>
                      </w:pPr>
                      <w:r>
                        <w:rPr>
                          <w:rFonts w:hint="eastAsia"/>
                        </w:rPr>
                        <w:t>纤维</w:t>
                      </w:r>
                      <w:r>
                        <w:t>拉伸失效</w:t>
                      </w:r>
                    </w:p>
                  </w:txbxContent>
                </v:textbox>
              </v:shape>
            </w:pict>
          </mc:Fallback>
        </mc:AlternateContent>
      </w:r>
      <w:r w:rsidR="004E3ABC" w:rsidRPr="00896C5F">
        <w:rPr>
          <w:noProof/>
        </w:rPr>
        <w:drawing>
          <wp:inline distT="0" distB="0" distL="0" distR="0" wp14:anchorId="04628289" wp14:editId="14084899">
            <wp:extent cx="1423035" cy="1260475"/>
            <wp:effectExtent l="0" t="0" r="5715"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inline>
        </w:drawing>
      </w:r>
      <w:r w:rsidR="005F2176">
        <w:rPr>
          <w:rFonts w:hint="eastAsia"/>
          <w:sz w:val="22"/>
          <w:szCs w:val="22"/>
        </w:rPr>
        <w:t xml:space="preserve">    </w:t>
      </w:r>
      <w:r w:rsidR="004E3ABC" w:rsidRPr="00896C5F">
        <w:rPr>
          <w:noProof/>
        </w:rPr>
        <w:drawing>
          <wp:inline distT="0" distB="0" distL="0" distR="0" wp14:anchorId="639EAACA" wp14:editId="1CD5C610">
            <wp:extent cx="1412240" cy="12503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12240" cy="1250315"/>
                    </a:xfrm>
                    <a:prstGeom prst="rect">
                      <a:avLst/>
                    </a:prstGeom>
                    <a:noFill/>
                    <a:ln>
                      <a:noFill/>
                    </a:ln>
                  </pic:spPr>
                </pic:pic>
              </a:graphicData>
            </a:graphic>
          </wp:inline>
        </w:drawing>
      </w:r>
      <w:r w:rsidR="005F2176">
        <w:rPr>
          <w:sz w:val="22"/>
          <w:szCs w:val="22"/>
        </w:rPr>
        <w:t xml:space="preserve">    </w:t>
      </w:r>
      <w:r w:rsidR="004E3ABC" w:rsidRPr="00896C5F">
        <w:rPr>
          <w:noProof/>
        </w:rPr>
        <w:drawing>
          <wp:inline distT="0" distB="0" distL="0" distR="0" wp14:anchorId="2480E266" wp14:editId="501C1B4B">
            <wp:extent cx="1397000" cy="1237615"/>
            <wp:effectExtent l="0" t="0" r="0" b="635"/>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inline>
        </w:drawing>
      </w:r>
    </w:p>
    <w:p w14:paraId="18C41C07" w14:textId="4A6AD8B5" w:rsidR="006D67DE" w:rsidRPr="00247FB2" w:rsidRDefault="007466F6" w:rsidP="00D52008">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34688" behindDoc="0" locked="0" layoutInCell="1" allowOverlap="1" wp14:anchorId="40CD9DFF" wp14:editId="614FF106">
                <wp:simplePos x="0" y="0"/>
                <wp:positionH relativeFrom="column">
                  <wp:posOffset>-2540</wp:posOffset>
                </wp:positionH>
                <wp:positionV relativeFrom="paragraph">
                  <wp:posOffset>52705</wp:posOffset>
                </wp:positionV>
                <wp:extent cx="448310" cy="1043305"/>
                <wp:effectExtent l="0" t="0" r="27940" b="23495"/>
                <wp:wrapNone/>
                <wp:docPr id="2356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098C339" w14:textId="77777777" w:rsidR="00851801" w:rsidRDefault="0085180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D9DFF" id="_x0000_s1056" type="#_x0000_t202" style="position:absolute;left:0;text-align:left;margin-left:-.2pt;margin-top:4.15pt;width:35.3pt;height:82.15pt;z-index:25163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">
                <v:textbox style="layout-flow:vertical-ideographic">
                  <w:txbxContent>
                    <w:p w14:paraId="2098C339" w14:textId="77777777" w:rsidR="00851801" w:rsidRDefault="00851801" w:rsidP="006D67DE">
                      <w:pPr>
                        <w:ind w:firstLineChars="0" w:firstLine="0"/>
                      </w:pPr>
                      <w:r>
                        <w:rPr>
                          <w:rFonts w:hint="eastAsia"/>
                        </w:rPr>
                        <w:t>基体</w:t>
                      </w:r>
                      <w:r>
                        <w:t>拉伸失效</w:t>
                      </w:r>
                    </w:p>
                  </w:txbxContent>
                </v:textbox>
              </v:shape>
            </w:pict>
          </mc:Fallback>
        </mc:AlternateContent>
      </w:r>
      <w:r w:rsidR="004E3ABC" w:rsidRPr="007C34F8">
        <w:rPr>
          <w:noProof/>
        </w:rPr>
        <w:drawing>
          <wp:inline distT="0" distB="0" distL="0" distR="0" wp14:anchorId="3C17D95D" wp14:editId="52DE58C8">
            <wp:extent cx="1442085" cy="1276350"/>
            <wp:effectExtent l="0" t="0" r="5715"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42085" cy="1276350"/>
                    </a:xfrm>
                    <a:prstGeom prst="rect">
                      <a:avLst/>
                    </a:prstGeom>
                    <a:noFill/>
                    <a:ln>
                      <a:noFill/>
                    </a:ln>
                  </pic:spPr>
                </pic:pic>
              </a:graphicData>
            </a:graphic>
          </wp:inline>
        </w:drawing>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2A5E6A" w:rsidRPr="007C34F8">
        <w:rPr>
          <w:noProof/>
        </w:rPr>
        <w:drawing>
          <wp:inline distT="0" distB="0" distL="0" distR="0" wp14:anchorId="75C73717" wp14:editId="0BF3FBD4">
            <wp:extent cx="1426845" cy="1276350"/>
            <wp:effectExtent l="0" t="0" r="1905"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26845" cy="1276350"/>
                    </a:xfrm>
                    <a:prstGeom prst="rect">
                      <a:avLst/>
                    </a:prstGeom>
                    <a:noFill/>
                    <a:ln>
                      <a:noFill/>
                    </a:ln>
                  </pic:spPr>
                </pic:pic>
              </a:graphicData>
            </a:graphic>
          </wp:inline>
        </w:drawing>
      </w:r>
    </w:p>
    <w:p w14:paraId="4D2DFC00" w14:textId="3CFCFEFE" w:rsidR="0021686C" w:rsidRPr="00247FB2" w:rsidRDefault="004D04A4" w:rsidP="004D04A4">
      <w:pPr>
        <w:spacing w:line="240" w:lineRule="auto"/>
        <w:ind w:firstLineChars="0" w:firstLine="0"/>
        <w:jc w:val="center"/>
      </w:pPr>
      <w:r>
        <w:t xml:space="preserve">      </w:t>
      </w:r>
      <w:r w:rsidR="0021686C" w:rsidRPr="00247FB2">
        <w:rPr>
          <w:rFonts w:hint="eastAsia"/>
        </w:rPr>
        <w:t>(</w:t>
      </w:r>
      <w:r w:rsidR="0021686C" w:rsidRPr="00247FB2">
        <w:t>I</w:t>
      </w:r>
      <w:r w:rsidR="0021686C" w:rsidRPr="00247FB2">
        <w:rPr>
          <w:rFonts w:hint="eastAsia"/>
        </w:rPr>
        <w:t>)</w:t>
      </w:r>
      <w:r w:rsidR="0021686C" w:rsidRPr="0029143E">
        <w:t xml:space="preserve"> </w:t>
      </w:r>
      <w:r w:rsidR="0021686C">
        <w:t>0.</w:t>
      </w:r>
      <w:r w:rsidR="0021686C" w:rsidRPr="0029143E">
        <w:t>98</w:t>
      </w:r>
      <w:r w:rsidR="0021686C">
        <w:t>mm</w:t>
      </w:r>
      <w:r w:rsidR="0021686C">
        <w:rPr>
          <w:rFonts w:hint="eastAsia"/>
        </w:rPr>
        <w:t>，</w:t>
      </w:r>
      <w:r w:rsidR="0021686C">
        <w:t xml:space="preserve">38.90KN    </w:t>
      </w:r>
      <w:r w:rsidR="0021686C" w:rsidRPr="00247FB2">
        <w:t xml:space="preserve">(II) </w:t>
      </w:r>
      <w:r w:rsidR="0021686C">
        <w:t>1.00mm</w:t>
      </w:r>
      <w:r w:rsidR="0021686C">
        <w:rPr>
          <w:rFonts w:hint="eastAsia"/>
        </w:rPr>
        <w:t>，</w:t>
      </w:r>
      <w:r w:rsidR="0021686C">
        <w:t xml:space="preserve">36.52KN   </w:t>
      </w:r>
      <w:r w:rsidR="0021686C" w:rsidRPr="00247FB2">
        <w:t xml:space="preserve"> (III)</w:t>
      </w:r>
      <w:r w:rsidR="0021686C">
        <w:t xml:space="preserve"> 1.01mm</w:t>
      </w:r>
      <w:r w:rsidR="0021686C">
        <w:rPr>
          <w:rFonts w:hint="eastAsia"/>
        </w:rPr>
        <w:t>，</w:t>
      </w:r>
      <w:r w:rsidR="0021686C">
        <w:t>15.05KN</w:t>
      </w:r>
    </w:p>
    <w:p w14:paraId="3673F2D7" w14:textId="6E3D5C74" w:rsidR="006D67DE" w:rsidRPr="00247FB2" w:rsidRDefault="006D67DE" w:rsidP="00960ED0">
      <w:pPr>
        <w:spacing w:line="240" w:lineRule="auto"/>
        <w:ind w:firstLineChars="0" w:firstLine="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937E1B9" w14:textId="2D154033" w:rsidR="006D67DE" w:rsidRPr="00247FB2" w:rsidRDefault="002E2B90" w:rsidP="006D67DE">
      <w:pPr>
        <w:pStyle w:val="6"/>
        <w:jc w:val="center"/>
      </w:pPr>
      <w:bookmarkStart w:id="403"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03"/>
    </w:p>
    <w:p w14:paraId="0698EF16" w14:textId="21754D33" w:rsidR="0014459B" w:rsidRDefault="0014459B" w:rsidP="00176E8C">
      <w:pPr>
        <w:ind w:firstLineChars="0" w:firstLine="0"/>
        <w:jc w:val="left"/>
      </w:pPr>
    </w:p>
    <w:p w14:paraId="698B3C74" w14:textId="69854A49" w:rsidR="00EF04E0" w:rsidRPr="00247FB2" w:rsidRDefault="00176E8C" w:rsidP="00176E8C">
      <w:pPr>
        <w:spacing w:line="240" w:lineRule="auto"/>
        <w:ind w:firstLineChars="0" w:firstLine="0"/>
        <w:jc w:val="left"/>
      </w:pPr>
      <w:r w:rsidRPr="00176E8C">
        <w:rPr>
          <w:noProof/>
        </w:rPr>
        <w:lastRenderedPageBreak/>
        <w:drawing>
          <wp:inline distT="0" distB="0" distL="0" distR="0" wp14:anchorId="6EBB68EA" wp14:editId="0DEFC754">
            <wp:extent cx="1983740" cy="1279525"/>
            <wp:effectExtent l="0" t="0" r="0" b="0"/>
            <wp:docPr id="236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r>
        <w:t xml:space="preserve"> </w:t>
      </w: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39E39779" w:rsidR="00EF04E0" w:rsidRPr="009D7A17" w:rsidRDefault="00EF04E0" w:rsidP="00EF04E0">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E0527C">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E0527C">
        <w:rPr>
          <w:sz w:val="22"/>
          <w:szCs w:val="22"/>
        </w:rPr>
        <w:t>c</w:t>
      </w:r>
      <w:r w:rsidRPr="009D7A17">
        <w:rPr>
          <w:rFonts w:hint="eastAsia"/>
          <w:sz w:val="22"/>
          <w:szCs w:val="22"/>
        </w:rPr>
        <w:t>)</w:t>
      </w:r>
      <w:r w:rsidRPr="009D7A17">
        <w:rPr>
          <w:sz w:val="22"/>
          <w:szCs w:val="22"/>
        </w:rPr>
        <w:t>100mm</w:t>
      </w:r>
      <w:r w:rsidRPr="009D7A17">
        <w:rPr>
          <w:sz w:val="22"/>
          <w:szCs w:val="22"/>
        </w:rPr>
        <w:t>孔径</w:t>
      </w:r>
    </w:p>
    <w:p w14:paraId="6009944B" w14:textId="7358D22C" w:rsidR="00EF04E0" w:rsidRPr="00247FB2" w:rsidRDefault="00603351" w:rsidP="00EF04E0">
      <w:pPr>
        <w:pStyle w:val="6"/>
        <w:jc w:val="center"/>
      </w:pPr>
      <w:bookmarkStart w:id="404"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04"/>
    </w:p>
    <w:p w14:paraId="1DA646AA" w14:textId="493404D1" w:rsidR="006B6107" w:rsidRDefault="008B4108" w:rsidP="00A054BF">
      <w:pPr>
        <w:ind w:firstLine="480"/>
      </w:pPr>
      <w:r>
        <w:fldChar w:fldCharType="begin"/>
      </w:r>
      <w:r>
        <w:instrText xml:space="preserve"> REF _Ref510445377 \r \h </w:instrText>
      </w:r>
      <w:r>
        <w:fldChar w:fldCharType="separate"/>
      </w:r>
      <w:r w:rsidR="005B7C37">
        <w:rPr>
          <w:rFonts w:hint="eastAsia"/>
        </w:rPr>
        <w:t>图</w:t>
      </w:r>
      <w:r w:rsidR="005B7C37">
        <w:rPr>
          <w:rFonts w:hint="eastAsia"/>
        </w:rPr>
        <w:t>4.15</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照片</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484A75">
        <w:rPr>
          <w:rFonts w:hint="eastAsia"/>
        </w:rPr>
        <w:t>基体拉伸失效，失效的位置为孔边的应力集中处，紧接着出现的是</w:t>
      </w:r>
      <w:r w:rsidR="00C0151A">
        <w:rPr>
          <w:rFonts w:hint="eastAsia"/>
        </w:rPr>
        <w:t>0</w:t>
      </w:r>
      <w:r w:rsidR="00C0151A">
        <w:rPr>
          <w:rFonts w:hint="eastAsia"/>
        </w:rPr>
        <w:t>°层的基体拉伸失效，</w:t>
      </w:r>
      <w:r w:rsidR="00536B59">
        <w:rPr>
          <w:rFonts w:hint="eastAsia"/>
        </w:rPr>
        <w:t>随着载荷的继续增大，在</w:t>
      </w:r>
      <w:r w:rsidR="00536B59">
        <w:rPr>
          <w:rFonts w:hint="eastAsia"/>
        </w:rPr>
        <w:t>0</w:t>
      </w:r>
      <w:r w:rsidR="00536B59">
        <w:rPr>
          <w:rFonts w:hint="eastAsia"/>
        </w:rPr>
        <w:t>°层出现了纤维拉伸失效，此损伤沿着和拉伸方向垂直的方向扩展，</w:t>
      </w:r>
      <w:r w:rsidR="00902C8D">
        <w:rPr>
          <w:rFonts w:hint="eastAsia"/>
        </w:rPr>
        <w:t>并且在裂纹的周围伴随这基体的拉伸失效同时发生。</w:t>
      </w:r>
      <w:r w:rsidR="003A445D">
        <w:rPr>
          <w:rFonts w:hint="eastAsia"/>
        </w:rPr>
        <w:t>同时，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r w:rsidR="00F919DB">
        <w:fldChar w:fldCharType="begin"/>
      </w:r>
      <w:r w:rsidR="00F919DB">
        <w:instrText xml:space="preserve"> </w:instrText>
      </w:r>
      <w:r w:rsidR="00F919DB">
        <w:rPr>
          <w:rFonts w:hint="eastAsia"/>
        </w:rPr>
        <w:instrText>REF _Ref510614484 \r \h</w:instrText>
      </w:r>
      <w:r w:rsidR="00F919DB">
        <w:instrText xml:space="preserve"> </w:instrText>
      </w:r>
      <w:r w:rsidR="00F919DB">
        <w:fldChar w:fldCharType="separate"/>
      </w:r>
      <w:r w:rsidR="00F919DB">
        <w:rPr>
          <w:rFonts w:hint="eastAsia"/>
        </w:rPr>
        <w:t>表</w:t>
      </w:r>
      <w:r w:rsidR="00F919DB">
        <w:rPr>
          <w:rFonts w:hint="eastAsia"/>
        </w:rPr>
        <w:t>4.5</w:t>
      </w:r>
      <w:r w:rsidR="00F919DB">
        <w:fldChar w:fldCharType="end"/>
      </w:r>
      <w:r w:rsidR="00F919DB">
        <w:t>给出了</w:t>
      </w:r>
      <w:r w:rsidR="00F919DB">
        <w:rPr>
          <w:rFonts w:hint="eastAsia"/>
        </w:rPr>
        <w:t>0</w:t>
      </w:r>
      <w:r w:rsidR="00F919DB">
        <w:rPr>
          <w:rFonts w:hint="eastAsia"/>
        </w:rPr>
        <w:t>°和</w:t>
      </w:r>
      <w:r w:rsidR="00F919DB">
        <w:rPr>
          <w:rFonts w:hint="eastAsia"/>
        </w:rPr>
        <w:t>90</w:t>
      </w:r>
      <w:r w:rsidR="00F919DB">
        <w:rPr>
          <w:rFonts w:hint="eastAsia"/>
        </w:rPr>
        <w:t>°层上出现初始不同模式的损伤时的载荷情况，从中可以看出</w:t>
      </w:r>
      <w:r w:rsidR="00123C2B">
        <w:rPr>
          <w:rFonts w:hint="eastAsia"/>
        </w:rPr>
        <w:t>各层的损伤发生的先后顺序，同时也表明了当孔径增大时，初始损伤时的载荷减小。</w:t>
      </w:r>
    </w:p>
    <w:p w14:paraId="668996B5" w14:textId="219E9245" w:rsidR="006B6107" w:rsidRDefault="005C36EC" w:rsidP="00E16234">
      <w:pPr>
        <w:ind w:firstLine="480"/>
      </w:pPr>
      <w:r>
        <w:rPr>
          <w:rFonts w:hint="eastAsia"/>
        </w:rPr>
        <w:t>值得注意的是，</w:t>
      </w:r>
      <w:r w:rsidR="006B6107">
        <w:rPr>
          <w:rFonts w:hint="eastAsia"/>
        </w:rPr>
        <w:t>和单向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层合板中，从初始失效开始到结构彻底破坏需要经历一个比较长的</w:t>
      </w:r>
      <w:r w:rsidR="00A93C6B">
        <w:rPr>
          <w:rFonts w:hint="eastAsia"/>
        </w:rPr>
        <w:t>加载时间</w:t>
      </w:r>
      <w:r w:rsidR="009C55AF">
        <w:rPr>
          <w:rFonts w:hint="eastAsia"/>
        </w:rPr>
        <w:t>，而正交铺层的层合板中，</w:t>
      </w:r>
      <w:r w:rsidR="00DA7714">
        <w:rPr>
          <w:rFonts w:hint="eastAsia"/>
        </w:rPr>
        <w:t>由于纤维失效的发生，导致</w:t>
      </w:r>
      <w:r w:rsidR="008070B9">
        <w:rPr>
          <w:rFonts w:hint="eastAsia"/>
        </w:rPr>
        <w:t>了</w:t>
      </w:r>
      <w:r w:rsidR="00FB4AD6">
        <w:rPr>
          <w:rFonts w:hint="eastAsia"/>
        </w:rPr>
        <w:t>层合板</w:t>
      </w:r>
      <w:r w:rsidR="00A93C6B">
        <w:rPr>
          <w:rFonts w:hint="eastAsia"/>
        </w:rPr>
        <w:t>无论是达到极限载荷还是彻底失效都是比较快速的过程</w:t>
      </w:r>
    </w:p>
    <w:p w14:paraId="237526E2" w14:textId="68D5E202" w:rsidR="00787E7D" w:rsidRDefault="0052715A" w:rsidP="00A054BF">
      <w:pPr>
        <w:ind w:firstLine="480"/>
      </w:pPr>
      <w:r>
        <w:rPr>
          <w:rFonts w:hint="eastAsia"/>
        </w:rPr>
        <w:t>通过分析</w:t>
      </w:r>
      <w:r w:rsidR="00A71CF7">
        <w:rPr>
          <w:rFonts w:hint="eastAsia"/>
        </w:rPr>
        <w:t>损伤的</w:t>
      </w:r>
      <w:r w:rsidR="00CC143A">
        <w:rPr>
          <w:rFonts w:hint="eastAsia"/>
        </w:rPr>
        <w:t>演化</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7059CA">
        <w:rPr>
          <w:rFonts w:hint="eastAsia"/>
        </w:rPr>
        <w:t>实验和计算都</w:t>
      </w:r>
      <w:r w:rsidR="00A71CF7">
        <w:rPr>
          <w:rFonts w:hint="eastAsia"/>
        </w:rPr>
        <w:t>说明</w:t>
      </w:r>
      <w:r w:rsidR="007059CA">
        <w:rPr>
          <w:rFonts w:hint="eastAsia"/>
        </w:rPr>
        <w:t>了</w:t>
      </w:r>
      <w:r w:rsidR="00D01427">
        <w:rPr>
          <w:rFonts w:hint="eastAsia"/>
        </w:rPr>
        <w:t>正交铺层</w:t>
      </w:r>
      <w:r w:rsidR="00A71CF7">
        <w:rPr>
          <w:rFonts w:hint="eastAsia"/>
        </w:rPr>
        <w:t>层合板在单向拉伸载荷下的破坏</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05"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05"/>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CD1C88" w:rsidRPr="00247FB2" w14:paraId="3F9F8A21" w14:textId="77777777" w:rsidTr="005D79E5">
        <w:trPr>
          <w:jc w:val="center"/>
        </w:trPr>
        <w:tc>
          <w:tcPr>
            <w:tcW w:w="1411" w:type="dxa"/>
          </w:tcPr>
          <w:p w14:paraId="618A3217" w14:textId="77777777" w:rsidR="00CD1C88" w:rsidRPr="00247FB2" w:rsidRDefault="00CD1C88" w:rsidP="005D79E5">
            <w:pPr>
              <w:ind w:firstLine="480"/>
              <w:jc w:val="center"/>
              <w:rPr>
                <w:szCs w:val="21"/>
              </w:rPr>
            </w:pPr>
            <w:bookmarkStart w:id="406" w:name="OLE_LINK321"/>
            <w:r w:rsidRPr="00247FB2">
              <w:rPr>
                <w:rFonts w:hint="eastAsia"/>
              </w:rPr>
              <w:t>[</w:t>
            </w:r>
            <w:r w:rsidRPr="00247FB2">
              <w:t>0</w:t>
            </w:r>
            <w:r>
              <w:rPr>
                <w:rFonts w:hint="eastAsia"/>
              </w:rPr>
              <w:t>/90</w:t>
            </w:r>
            <w:r w:rsidRPr="00247FB2">
              <w:rPr>
                <w:rFonts w:hint="eastAsia"/>
              </w:rPr>
              <w:t>]</w:t>
            </w:r>
            <w:r>
              <w:rPr>
                <w:vertAlign w:val="subscript"/>
              </w:rPr>
              <w:t>5</w:t>
            </w:r>
          </w:p>
        </w:tc>
        <w:tc>
          <w:tcPr>
            <w:tcW w:w="1843" w:type="dxa"/>
          </w:tcPr>
          <w:p w14:paraId="0DB07752" w14:textId="77777777" w:rsidR="00CD1C88" w:rsidRPr="00247FB2" w:rsidRDefault="00CD1C88" w:rsidP="005D79E5">
            <w:pPr>
              <w:ind w:firstLine="440"/>
              <w:jc w:val="center"/>
              <w:rPr>
                <w:szCs w:val="21"/>
              </w:rPr>
            </w:pPr>
            <w:r w:rsidRPr="002055E7">
              <w:rPr>
                <w:sz w:val="22"/>
                <w:szCs w:val="21"/>
              </w:rPr>
              <w:t>损伤模式</w:t>
            </w:r>
          </w:p>
        </w:tc>
        <w:tc>
          <w:tcPr>
            <w:tcW w:w="1843" w:type="dxa"/>
          </w:tcPr>
          <w:p w14:paraId="45DE4BE5" w14:textId="77777777" w:rsidR="00CD1C88" w:rsidRPr="00247FB2" w:rsidRDefault="00CD1C88" w:rsidP="005D79E5">
            <w:pPr>
              <w:ind w:firstLine="480"/>
              <w:jc w:val="center"/>
              <w:rPr>
                <w:szCs w:val="21"/>
              </w:rPr>
            </w:pPr>
            <w:r w:rsidRPr="00247FB2">
              <w:rPr>
                <w:szCs w:val="21"/>
              </w:rPr>
              <w:t>60mm</w:t>
            </w:r>
          </w:p>
        </w:tc>
        <w:tc>
          <w:tcPr>
            <w:tcW w:w="1663" w:type="dxa"/>
          </w:tcPr>
          <w:p w14:paraId="7C12787D" w14:textId="77777777" w:rsidR="00CD1C88" w:rsidRPr="00247FB2" w:rsidRDefault="00CD1C88" w:rsidP="005D79E5">
            <w:pPr>
              <w:ind w:firstLine="480"/>
              <w:jc w:val="center"/>
              <w:rPr>
                <w:szCs w:val="21"/>
              </w:rPr>
            </w:pPr>
            <w:r w:rsidRPr="00247FB2">
              <w:rPr>
                <w:szCs w:val="21"/>
              </w:rPr>
              <w:t>80mm</w:t>
            </w:r>
          </w:p>
        </w:tc>
        <w:tc>
          <w:tcPr>
            <w:tcW w:w="2040" w:type="dxa"/>
          </w:tcPr>
          <w:p w14:paraId="6BA54D9E" w14:textId="77777777" w:rsidR="00CD1C88" w:rsidRPr="00247FB2" w:rsidRDefault="00CD1C88" w:rsidP="005D79E5">
            <w:pPr>
              <w:ind w:firstLine="480"/>
              <w:jc w:val="center"/>
              <w:rPr>
                <w:szCs w:val="21"/>
              </w:rPr>
            </w:pPr>
            <w:r w:rsidRPr="00247FB2">
              <w:rPr>
                <w:szCs w:val="21"/>
              </w:rPr>
              <w:t>100mm</w:t>
            </w:r>
          </w:p>
        </w:tc>
      </w:tr>
      <w:tr w:rsidR="00CD1C88" w:rsidRPr="00247FB2" w14:paraId="7562757F" w14:textId="77777777" w:rsidTr="005D79E5">
        <w:trPr>
          <w:trHeight w:val="184"/>
          <w:jc w:val="center"/>
        </w:trPr>
        <w:tc>
          <w:tcPr>
            <w:tcW w:w="1411" w:type="dxa"/>
            <w:vMerge w:val="restart"/>
            <w:vAlign w:val="center"/>
          </w:tcPr>
          <w:p w14:paraId="6682E4D5" w14:textId="77777777" w:rsidR="00CD1C88" w:rsidRPr="00247FB2" w:rsidRDefault="00CD1C88" w:rsidP="005D79E5">
            <w:pPr>
              <w:ind w:firstLine="360"/>
              <w:jc w:val="center"/>
              <w:rPr>
                <w:rFonts w:ascii="Cambria Math" w:hAnsi="Cambria Math"/>
                <w:szCs w:val="21"/>
                <w:oMath/>
              </w:rPr>
            </w:pPr>
            <w:r>
              <w:rPr>
                <w:sz w:val="18"/>
                <w:szCs w:val="18"/>
              </w:rPr>
              <w:t>0°</w:t>
            </w:r>
            <w:r>
              <w:rPr>
                <w:sz w:val="18"/>
                <w:szCs w:val="18"/>
              </w:rPr>
              <w:t>层</w:t>
            </w:r>
          </w:p>
        </w:tc>
        <w:tc>
          <w:tcPr>
            <w:tcW w:w="1843" w:type="dxa"/>
          </w:tcPr>
          <w:p w14:paraId="4691BF35" w14:textId="77777777" w:rsidR="00CD1C88" w:rsidRPr="00247FB2" w:rsidRDefault="00CD1C88" w:rsidP="005D79E5">
            <w:pPr>
              <w:ind w:firstLine="360"/>
              <w:jc w:val="center"/>
              <w:rPr>
                <w:color w:val="000000" w:themeColor="text1"/>
                <w:szCs w:val="21"/>
              </w:rPr>
            </w:pPr>
            <w:r>
              <w:rPr>
                <w:sz w:val="18"/>
                <w:szCs w:val="18"/>
              </w:rPr>
              <w:t>纤维拉伸损伤</w:t>
            </w:r>
          </w:p>
        </w:tc>
        <w:tc>
          <w:tcPr>
            <w:tcW w:w="1843" w:type="dxa"/>
            <w:vAlign w:val="bottom"/>
          </w:tcPr>
          <w:p w14:paraId="60612972" w14:textId="77777777" w:rsidR="00CD1C88" w:rsidRPr="00247FB2" w:rsidRDefault="00CD1C88" w:rsidP="005D79E5">
            <w:pPr>
              <w:ind w:firstLine="480"/>
              <w:jc w:val="center"/>
              <w:rPr>
                <w:color w:val="000000" w:themeColor="text1"/>
                <w:szCs w:val="21"/>
              </w:rPr>
            </w:pPr>
            <w:r w:rsidRPr="003908BD">
              <w:rPr>
                <w:color w:val="000000" w:themeColor="text1"/>
                <w:szCs w:val="21"/>
              </w:rPr>
              <w:t>50.27</w:t>
            </w:r>
          </w:p>
        </w:tc>
        <w:tc>
          <w:tcPr>
            <w:tcW w:w="1663" w:type="dxa"/>
            <w:vAlign w:val="bottom"/>
          </w:tcPr>
          <w:p w14:paraId="0A7FE86A" w14:textId="77777777" w:rsidR="00CD1C88" w:rsidRPr="00247FB2" w:rsidRDefault="00CD1C88" w:rsidP="005D79E5">
            <w:pPr>
              <w:ind w:firstLine="480"/>
              <w:jc w:val="center"/>
              <w:rPr>
                <w:color w:val="000000" w:themeColor="text1"/>
                <w:szCs w:val="21"/>
              </w:rPr>
            </w:pPr>
            <w:r w:rsidRPr="002F10F2">
              <w:rPr>
                <w:color w:val="000000" w:themeColor="text1"/>
                <w:szCs w:val="21"/>
              </w:rPr>
              <w:t>42.08</w:t>
            </w:r>
          </w:p>
        </w:tc>
        <w:tc>
          <w:tcPr>
            <w:tcW w:w="2040" w:type="dxa"/>
            <w:vAlign w:val="bottom"/>
          </w:tcPr>
          <w:p w14:paraId="6803D07F" w14:textId="77777777" w:rsidR="00CD1C88" w:rsidRPr="00247FB2" w:rsidRDefault="00CD1C88" w:rsidP="005D79E5">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5D79E5">
        <w:trPr>
          <w:trHeight w:val="183"/>
          <w:jc w:val="center"/>
        </w:trPr>
        <w:tc>
          <w:tcPr>
            <w:tcW w:w="1411" w:type="dxa"/>
            <w:vMerge/>
            <w:vAlign w:val="center"/>
          </w:tcPr>
          <w:p w14:paraId="5D426F6A" w14:textId="77777777" w:rsidR="00CD1C88" w:rsidRDefault="00CD1C88" w:rsidP="005D79E5">
            <w:pPr>
              <w:ind w:firstLine="360"/>
              <w:jc w:val="center"/>
              <w:rPr>
                <w:sz w:val="18"/>
                <w:szCs w:val="18"/>
              </w:rPr>
            </w:pPr>
          </w:p>
        </w:tc>
        <w:tc>
          <w:tcPr>
            <w:tcW w:w="1843" w:type="dxa"/>
          </w:tcPr>
          <w:p w14:paraId="58B90D19" w14:textId="77777777" w:rsidR="00CD1C88" w:rsidRPr="00247FB2" w:rsidRDefault="00CD1C88" w:rsidP="005D79E5">
            <w:pPr>
              <w:ind w:firstLine="360"/>
              <w:jc w:val="center"/>
              <w:rPr>
                <w:color w:val="000000" w:themeColor="text1"/>
                <w:szCs w:val="21"/>
              </w:rPr>
            </w:pPr>
            <w:r>
              <w:rPr>
                <w:sz w:val="18"/>
                <w:szCs w:val="18"/>
              </w:rPr>
              <w:t>基体拉伸损伤</w:t>
            </w:r>
          </w:p>
        </w:tc>
        <w:tc>
          <w:tcPr>
            <w:tcW w:w="1843" w:type="dxa"/>
            <w:vAlign w:val="bottom"/>
          </w:tcPr>
          <w:p w14:paraId="4E385EE2" w14:textId="77777777" w:rsidR="00CD1C88" w:rsidRPr="00247FB2" w:rsidRDefault="00CD1C88" w:rsidP="005D79E5">
            <w:pPr>
              <w:ind w:firstLine="480"/>
              <w:jc w:val="center"/>
              <w:rPr>
                <w:color w:val="000000" w:themeColor="text1"/>
                <w:szCs w:val="21"/>
              </w:rPr>
            </w:pPr>
            <w:r w:rsidRPr="00D24FEE">
              <w:rPr>
                <w:color w:val="000000" w:themeColor="text1"/>
                <w:szCs w:val="21"/>
              </w:rPr>
              <w:t>37.08</w:t>
            </w:r>
          </w:p>
        </w:tc>
        <w:tc>
          <w:tcPr>
            <w:tcW w:w="1663" w:type="dxa"/>
            <w:vAlign w:val="bottom"/>
          </w:tcPr>
          <w:p w14:paraId="639CE608" w14:textId="77777777" w:rsidR="00CD1C88" w:rsidRPr="00247FB2" w:rsidRDefault="00CD1C88" w:rsidP="005D79E5">
            <w:pPr>
              <w:ind w:firstLine="480"/>
              <w:jc w:val="center"/>
              <w:rPr>
                <w:color w:val="000000" w:themeColor="text1"/>
                <w:szCs w:val="21"/>
              </w:rPr>
            </w:pPr>
            <w:r w:rsidRPr="00F0015D">
              <w:rPr>
                <w:color w:val="000000" w:themeColor="text1"/>
                <w:szCs w:val="21"/>
              </w:rPr>
              <w:t>35.45</w:t>
            </w:r>
          </w:p>
        </w:tc>
        <w:tc>
          <w:tcPr>
            <w:tcW w:w="2040" w:type="dxa"/>
            <w:vAlign w:val="bottom"/>
          </w:tcPr>
          <w:p w14:paraId="1531AA42" w14:textId="77777777" w:rsidR="00CD1C88" w:rsidRPr="00247FB2" w:rsidRDefault="00CD1C88" w:rsidP="005D79E5">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5D79E5">
        <w:trPr>
          <w:trHeight w:val="151"/>
          <w:jc w:val="center"/>
        </w:trPr>
        <w:tc>
          <w:tcPr>
            <w:tcW w:w="1411" w:type="dxa"/>
            <w:vAlign w:val="center"/>
          </w:tcPr>
          <w:p w14:paraId="7376AF34" w14:textId="77777777" w:rsidR="00CD1C88" w:rsidRPr="00247FB2" w:rsidRDefault="00CD1C88" w:rsidP="005D79E5">
            <w:pPr>
              <w:ind w:firstLine="360"/>
              <w:jc w:val="center"/>
            </w:pPr>
            <w:r>
              <w:rPr>
                <w:rFonts w:hint="eastAsia"/>
                <w:sz w:val="18"/>
                <w:szCs w:val="18"/>
              </w:rPr>
              <w:lastRenderedPageBreak/>
              <w:t>9</w:t>
            </w:r>
            <w:r>
              <w:rPr>
                <w:sz w:val="18"/>
                <w:szCs w:val="18"/>
              </w:rPr>
              <w:t>0°</w:t>
            </w:r>
            <w:r>
              <w:rPr>
                <w:sz w:val="18"/>
                <w:szCs w:val="18"/>
              </w:rPr>
              <w:t>层</w:t>
            </w:r>
          </w:p>
        </w:tc>
        <w:tc>
          <w:tcPr>
            <w:tcW w:w="1843" w:type="dxa"/>
          </w:tcPr>
          <w:p w14:paraId="2B2C534E" w14:textId="77777777" w:rsidR="00CD1C88" w:rsidRPr="00247FB2" w:rsidRDefault="00CD1C88" w:rsidP="005D79E5">
            <w:pPr>
              <w:ind w:firstLine="360"/>
              <w:jc w:val="center"/>
              <w:rPr>
                <w:color w:val="000000" w:themeColor="text1"/>
              </w:rPr>
            </w:pPr>
            <w:r>
              <w:rPr>
                <w:sz w:val="18"/>
                <w:szCs w:val="18"/>
              </w:rPr>
              <w:t>基体拉伸损伤</w:t>
            </w:r>
          </w:p>
        </w:tc>
        <w:tc>
          <w:tcPr>
            <w:tcW w:w="1843" w:type="dxa"/>
            <w:vAlign w:val="bottom"/>
          </w:tcPr>
          <w:p w14:paraId="5E84A316" w14:textId="77777777" w:rsidR="00CD1C88" w:rsidRPr="00247FB2" w:rsidRDefault="00CD1C88" w:rsidP="005D79E5">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663" w:type="dxa"/>
            <w:vAlign w:val="bottom"/>
          </w:tcPr>
          <w:p w14:paraId="21717556" w14:textId="77777777" w:rsidR="00CD1C88" w:rsidRPr="00247FB2" w:rsidRDefault="00CD1C88" w:rsidP="005D79E5">
            <w:pPr>
              <w:ind w:firstLine="480"/>
              <w:jc w:val="center"/>
              <w:rPr>
                <w:color w:val="000000" w:themeColor="text1"/>
                <w:szCs w:val="21"/>
              </w:rPr>
            </w:pPr>
            <w:r w:rsidRPr="00C81CA9">
              <w:rPr>
                <w:color w:val="000000" w:themeColor="text1"/>
                <w:szCs w:val="21"/>
              </w:rPr>
              <w:t>19.68</w:t>
            </w:r>
          </w:p>
        </w:tc>
        <w:tc>
          <w:tcPr>
            <w:tcW w:w="2040" w:type="dxa"/>
            <w:vAlign w:val="bottom"/>
          </w:tcPr>
          <w:p w14:paraId="18AF1EC4" w14:textId="77777777" w:rsidR="00CD1C88" w:rsidRPr="00247FB2" w:rsidRDefault="00CD1C88" w:rsidP="005D79E5">
            <w:pPr>
              <w:ind w:firstLine="480"/>
              <w:jc w:val="center"/>
              <w:rPr>
                <w:color w:val="000000" w:themeColor="text1"/>
                <w:szCs w:val="21"/>
              </w:rPr>
            </w:pPr>
            <w:r w:rsidRPr="009968DB">
              <w:rPr>
                <w:color w:val="000000" w:themeColor="text1"/>
                <w:szCs w:val="21"/>
              </w:rPr>
              <w:t>15.57</w:t>
            </w:r>
          </w:p>
        </w:tc>
      </w:tr>
    </w:tbl>
    <w:p w14:paraId="1DAE976A" w14:textId="56E82EED" w:rsidR="007A2590" w:rsidRPr="00247FB2" w:rsidRDefault="007A2590" w:rsidP="00711FC0">
      <w:pPr>
        <w:pStyle w:val="3"/>
      </w:pPr>
      <w:bookmarkStart w:id="407" w:name="_Toc511050575"/>
      <w:bookmarkEnd w:id="395"/>
      <w:bookmarkEnd w:id="396"/>
      <w:bookmarkEnd w:id="406"/>
      <w:r w:rsidRPr="00247FB2">
        <w:rPr>
          <w:rFonts w:hint="eastAsia"/>
        </w:rPr>
        <w:t>角铺层大开口层合板的失效</w:t>
      </w:r>
      <w:bookmarkEnd w:id="407"/>
    </w:p>
    <w:p w14:paraId="3F14E129" w14:textId="3ACB6821" w:rsidR="001F762F" w:rsidRDefault="00C2776A" w:rsidP="00000294">
      <w:pPr>
        <w:ind w:firstLine="480"/>
      </w:pPr>
      <w:r>
        <w:fldChar w:fldCharType="begin"/>
      </w:r>
      <w:r>
        <w:instrText xml:space="preserve"> REF _Ref510614714 \r \h </w:instrText>
      </w:r>
      <w:r>
        <w:fldChar w:fldCharType="separate"/>
      </w:r>
      <w:r>
        <w:rPr>
          <w:rFonts w:hint="eastAsia"/>
        </w:rPr>
        <w:t>图</w:t>
      </w:r>
      <w:r>
        <w:rPr>
          <w:rFonts w:hint="eastAsia"/>
        </w:rPr>
        <w:t>4.16</w:t>
      </w:r>
      <w:r>
        <w:fldChar w:fldCharType="end"/>
      </w:r>
      <w:r>
        <w:t>和</w:t>
      </w:r>
      <w:r>
        <w:fldChar w:fldCharType="begin"/>
      </w:r>
      <w:r>
        <w:instrText xml:space="preserve"> REF _Ref510614715 \r \h </w:instrText>
      </w:r>
      <w:r>
        <w:fldChar w:fldCharType="separate"/>
      </w:r>
      <w:r>
        <w:rPr>
          <w:rFonts w:hint="eastAsia"/>
        </w:rPr>
        <w:t>图</w:t>
      </w:r>
      <w:r>
        <w:rPr>
          <w:rFonts w:hint="eastAsia"/>
        </w:rPr>
        <w:t>4.17</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C66544">
        <w:rPr>
          <w:rFonts w:hint="eastAsia"/>
        </w:rPr>
        <w:t>演化过程，图中分别给出了层合板中</w:t>
      </w:r>
      <w:r w:rsidR="009B3636">
        <w:rPr>
          <w:rFonts w:hint="eastAsia"/>
        </w:rPr>
        <w:t>基体</w:t>
      </w:r>
      <w:r w:rsidR="00C66544">
        <w:rPr>
          <w:rFonts w:hint="eastAsia"/>
        </w:rPr>
        <w:t>的损伤情况：</w:t>
      </w:r>
      <w:r w:rsidR="00000294">
        <w:t xml:space="preserve"> </w:t>
      </w:r>
    </w:p>
    <w:p w14:paraId="08933E49" w14:textId="010AF20B" w:rsidR="00A4303C" w:rsidRDefault="00055D04" w:rsidP="00A314D9">
      <w:pPr>
        <w:spacing w:line="240" w:lineRule="auto"/>
        <w:ind w:firstLineChars="0" w:firstLine="0"/>
        <w:jc w:val="center"/>
      </w:pPr>
      <w:bookmarkStart w:id="408" w:name="OLE_LINK235"/>
      <w:bookmarkStart w:id="409" w:name="OLE_LINK236"/>
      <w:bookmarkStart w:id="410"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311541EC" w:rsidR="00360A04" w:rsidRDefault="00A314D9" w:rsidP="00502CA7">
      <w:pPr>
        <w:spacing w:line="240" w:lineRule="auto"/>
        <w:ind w:firstLineChars="700" w:firstLine="1680"/>
        <w:jc w:val="left"/>
      </w:pPr>
      <w:r w:rsidRPr="00247FB2">
        <w:t>(a)</w:t>
      </w:r>
      <w:r>
        <w:t xml:space="preserve"> 0.67mm</w:t>
      </w:r>
      <w:r>
        <w:rPr>
          <w:rFonts w:hint="eastAsia"/>
        </w:rPr>
        <w:t>，</w:t>
      </w:r>
      <w:r>
        <w:rPr>
          <w:rFonts w:hint="eastAsia"/>
        </w:rPr>
        <w:t>16.27KN</w:t>
      </w:r>
      <w:r>
        <w:t xml:space="preserve">        </w:t>
      </w:r>
      <w:r w:rsidRPr="005B0862">
        <w:t xml:space="preserve"> </w:t>
      </w:r>
      <w:r>
        <w:t xml:space="preserve"> </w:t>
      </w:r>
      <w:r w:rsidRPr="00247FB2">
        <w:rPr>
          <w:rFonts w:hint="eastAsia"/>
        </w:rPr>
        <w:t>(</w:t>
      </w:r>
      <w:r w:rsidRPr="00247FB2">
        <w:t>b</w:t>
      </w:r>
      <w:r w:rsidRPr="00247FB2">
        <w:rPr>
          <w:rFonts w:hint="eastAsia"/>
        </w:rPr>
        <w:t>)</w:t>
      </w:r>
      <w:r>
        <w:t xml:space="preserve"> 0.94mm</w:t>
      </w:r>
      <w:r>
        <w:rPr>
          <w:rFonts w:hint="eastAsia"/>
        </w:rPr>
        <w:t>，</w:t>
      </w:r>
      <w: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78261A64" w:rsidR="00A41E99" w:rsidRPr="00247FB2" w:rsidRDefault="00A41E99" w:rsidP="000C457E">
      <w:pPr>
        <w:spacing w:line="240" w:lineRule="auto"/>
        <w:ind w:firstLineChars="700" w:firstLine="1680"/>
        <w:jc w:val="left"/>
      </w:pPr>
      <w:r w:rsidRPr="00247FB2">
        <w:t>(c)</w:t>
      </w:r>
      <w:r w:rsidR="00A55F14">
        <w:t xml:space="preserve"> 0.99mm</w:t>
      </w:r>
      <w:r w:rsidR="00A55F14">
        <w:rPr>
          <w:rFonts w:hint="eastAsia"/>
        </w:rPr>
        <w:t>，</w:t>
      </w:r>
      <w:r w:rsidR="00A55F14">
        <w:t>20.32KN</w:t>
      </w:r>
      <w:r>
        <w:rPr>
          <w:rFonts w:hint="eastAsia"/>
        </w:rPr>
        <w:t xml:space="preserve">     </w:t>
      </w:r>
      <w:r w:rsidR="000C457E">
        <w:t xml:space="preserve">  </w:t>
      </w:r>
      <w:r>
        <w:t xml:space="preserve">   </w:t>
      </w:r>
      <w:r w:rsidRPr="00247FB2">
        <w:rPr>
          <w:rFonts w:hint="eastAsia"/>
        </w:rPr>
        <w:t>(</w:t>
      </w:r>
      <w:r w:rsidRPr="00247FB2">
        <w:t>d</w:t>
      </w:r>
      <w:r w:rsidRPr="00247FB2">
        <w:rPr>
          <w:rFonts w:hint="eastAsia"/>
        </w:rPr>
        <w:t>)</w:t>
      </w:r>
      <w:r w:rsidR="00AF1685">
        <w:t xml:space="preserve"> 1.02mm</w:t>
      </w:r>
      <w:r w:rsidR="00AF1685">
        <w:rPr>
          <w:rFonts w:hint="eastAsia"/>
        </w:rPr>
        <w:t>，</w:t>
      </w:r>
      <w:r w:rsidR="00AF1685">
        <w:t>18.87KN</w:t>
      </w:r>
    </w:p>
    <w:p w14:paraId="2584A3BA" w14:textId="53C1E1E8" w:rsidR="006F3E71" w:rsidRDefault="00A41E99" w:rsidP="005A24F1">
      <w:pPr>
        <w:pStyle w:val="6"/>
        <w:jc w:val="center"/>
      </w:pPr>
      <w:bookmarkStart w:id="411" w:name="_Ref510614714"/>
      <w:r w:rsidRPr="00247FB2">
        <w:rPr>
          <w:rFonts w:hint="eastAsia"/>
        </w:rPr>
        <w:t>使用线性退化模型的</w:t>
      </w:r>
      <w:r w:rsidRPr="00247FB2">
        <w:t>60mm</w:t>
      </w:r>
      <w:r>
        <w:t>孔径角</w:t>
      </w:r>
      <w:r w:rsidRPr="00247FB2">
        <w:t>铺层失效演化</w:t>
      </w:r>
      <w:bookmarkEnd w:id="411"/>
    </w:p>
    <w:p w14:paraId="58B374B7" w14:textId="3718F547" w:rsidR="00ED5FFB" w:rsidRDefault="005074D2" w:rsidP="00FE38D1">
      <w:pPr>
        <w:spacing w:line="240" w:lineRule="auto"/>
        <w:ind w:firstLineChars="0" w:firstLine="0"/>
        <w:jc w:val="center"/>
      </w:pPr>
      <w:r w:rsidRPr="005074D2">
        <w:rPr>
          <w:noProof/>
        </w:rPr>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65ED09B5" w:rsidR="00C23AF4" w:rsidRDefault="001B0A6B" w:rsidP="00FE38D1">
      <w:pPr>
        <w:spacing w:line="240" w:lineRule="auto"/>
        <w:ind w:firstLineChars="0" w:firstLine="0"/>
        <w:jc w:val="center"/>
      </w:pPr>
      <w:r w:rsidRPr="00247FB2">
        <w:t>(a)</w:t>
      </w:r>
      <w:r>
        <w:t xml:space="preserve"> 0.61mm</w:t>
      </w:r>
      <w:r>
        <w:rPr>
          <w:rFonts w:hint="eastAsia"/>
        </w:rPr>
        <w:t>，</w:t>
      </w:r>
      <w:r>
        <w:t xml:space="preserve">14.76KN       </w:t>
      </w:r>
      <w:r w:rsidRPr="005B0862">
        <w:t xml:space="preserve"> </w:t>
      </w:r>
      <w:r>
        <w:t xml:space="preserve"> </w:t>
      </w:r>
      <w:r w:rsidRPr="00247FB2">
        <w:rPr>
          <w:rFonts w:hint="eastAsia"/>
        </w:rPr>
        <w:t>(</w:t>
      </w:r>
      <w:r w:rsidRPr="00247FB2">
        <w:t>b</w:t>
      </w:r>
      <w:r w:rsidRPr="00247FB2">
        <w:rPr>
          <w:rFonts w:hint="eastAsia"/>
        </w:rPr>
        <w:t>)</w:t>
      </w:r>
      <w:r>
        <w:t xml:space="preserve"> </w:t>
      </w:r>
      <w:r w:rsidRPr="007C3153">
        <w:t>1.20</w:t>
      </w:r>
      <w:r>
        <w:rPr>
          <w:rFonts w:hint="eastAsia"/>
        </w:rPr>
        <w:t>mm</w:t>
      </w:r>
      <w:r>
        <w:rPr>
          <w:rFonts w:hint="eastAsia"/>
        </w:rPr>
        <w:t>，</w:t>
      </w:r>
      <w:r>
        <w:t>25.86KN</w:t>
      </w:r>
    </w:p>
    <w:p w14:paraId="77917A47" w14:textId="538677E3" w:rsidR="00ED5FFB" w:rsidRPr="00247FB2" w:rsidRDefault="003F7595" w:rsidP="00FE38D1">
      <w:pPr>
        <w:spacing w:line="240" w:lineRule="auto"/>
        <w:ind w:firstLineChars="0" w:firstLine="0"/>
        <w:jc w:val="center"/>
      </w:pPr>
      <w:r w:rsidRPr="002C1D7C">
        <w:rPr>
          <w:noProof/>
        </w:rPr>
        <w:lastRenderedPageBreak/>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17D5B303" w:rsidR="00ED5FFB" w:rsidRPr="00247FB2" w:rsidRDefault="00ED5FFB" w:rsidP="008C6DDD">
      <w:pPr>
        <w:spacing w:line="240" w:lineRule="auto"/>
        <w:ind w:firstLineChars="0" w:firstLine="0"/>
        <w:jc w:val="center"/>
      </w:pPr>
      <w:r w:rsidRPr="00247FB2">
        <w:t>(c)</w:t>
      </w:r>
      <w:r w:rsidR="00C82CF8">
        <w:t xml:space="preserve"> 1.26mm</w:t>
      </w:r>
      <w:r w:rsidR="00C82CF8">
        <w:rPr>
          <w:rFonts w:hint="eastAsia"/>
        </w:rPr>
        <w:t>，</w:t>
      </w:r>
      <w:r w:rsidR="00C82CF8" w:rsidRPr="00C82CF8">
        <w:t>23.40</w:t>
      </w:r>
      <w:r w:rsidR="00C82CF8">
        <w:t xml:space="preserve">KN        </w:t>
      </w:r>
      <w:r>
        <w:t xml:space="preserve">  </w:t>
      </w:r>
      <w:r w:rsidRPr="00247FB2">
        <w:rPr>
          <w:rFonts w:hint="eastAsia"/>
        </w:rPr>
        <w:t>(</w:t>
      </w:r>
      <w:r w:rsidRPr="00247FB2">
        <w:t>d</w:t>
      </w:r>
      <w:r w:rsidRPr="00247FB2">
        <w:rPr>
          <w:rFonts w:hint="eastAsia"/>
        </w:rPr>
        <w:t>)</w:t>
      </w:r>
      <w:r w:rsidR="0021361C">
        <w:t xml:space="preserve"> 1.32mm</w:t>
      </w:r>
      <w:r w:rsidR="0021361C">
        <w:rPr>
          <w:rFonts w:hint="eastAsia"/>
        </w:rPr>
        <w:t>，</w:t>
      </w:r>
      <w:r w:rsidR="0021361C">
        <w:t>16.14KN</w:t>
      </w:r>
    </w:p>
    <w:p w14:paraId="4043AC0B" w14:textId="4BCD13B7" w:rsidR="00ED5FFB" w:rsidRPr="00247FB2" w:rsidRDefault="00ED5FFB" w:rsidP="00ED5FFB">
      <w:pPr>
        <w:pStyle w:val="6"/>
        <w:jc w:val="center"/>
      </w:pPr>
      <w:bookmarkStart w:id="412"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12"/>
    </w:p>
    <w:p w14:paraId="6242A502" w14:textId="708CC5C8" w:rsidR="00A4303C" w:rsidRDefault="00626E1B" w:rsidP="000B7597">
      <w:pPr>
        <w:ind w:firstLine="480"/>
      </w:pPr>
      <w:r>
        <w:fldChar w:fldCharType="begin"/>
      </w:r>
      <w:r>
        <w:instrText xml:space="preserve"> REF _Ref510615018 \r \h </w:instrText>
      </w:r>
      <w:r>
        <w:fldChar w:fldCharType="separate"/>
      </w:r>
      <w:r>
        <w:rPr>
          <w:rFonts w:hint="eastAsia"/>
        </w:rPr>
        <w:t>图</w:t>
      </w:r>
      <w:r>
        <w:rPr>
          <w:rFonts w:hint="eastAsia"/>
        </w:rPr>
        <w:t>4.18</w:t>
      </w:r>
      <w:r>
        <w:fldChar w:fldCharType="end"/>
      </w:r>
      <w:r>
        <w:t>和</w:t>
      </w:r>
      <w:r>
        <w:fldChar w:fldCharType="begin"/>
      </w:r>
      <w:r>
        <w:instrText xml:space="preserve"> REF _Ref510615020 \r \h </w:instrText>
      </w:r>
      <w:r>
        <w:fldChar w:fldCharType="separate"/>
      </w:r>
      <w:r>
        <w:rPr>
          <w:rFonts w:hint="eastAsia"/>
        </w:rPr>
        <w:t>图</w:t>
      </w:r>
      <w:r>
        <w:rPr>
          <w:rFonts w:hint="eastAsia"/>
        </w:rPr>
        <w:t>4.19</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图中分别给出了层合板中基体的损伤情况：</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51CC659B" w:rsidR="006E4FD9" w:rsidRDefault="000A0F0C" w:rsidP="000A0F0C">
      <w:pPr>
        <w:spacing w:line="240" w:lineRule="auto"/>
        <w:ind w:firstLineChars="0" w:firstLine="0"/>
        <w:jc w:val="center"/>
      </w:pPr>
      <w:r w:rsidRPr="00247FB2">
        <w:t>(a)</w:t>
      </w:r>
      <w:r w:rsidRPr="00434DFD">
        <w:t xml:space="preserve"> </w:t>
      </w:r>
      <w:r>
        <w:t>0.67mm</w:t>
      </w:r>
      <w:r>
        <w:rPr>
          <w:rFonts w:hint="eastAsia"/>
        </w:rPr>
        <w:t>，</w:t>
      </w:r>
      <w:r>
        <w:t>12.95KN</w:t>
      </w:r>
      <w:r w:rsidRPr="00434DFD">
        <w:t xml:space="preserve"> </w:t>
      </w:r>
      <w:r w:rsidRPr="00EB4954">
        <w:t xml:space="preserve"> </w:t>
      </w:r>
      <w:r>
        <w:t xml:space="preserve">      </w:t>
      </w:r>
      <w:r w:rsidRPr="00247FB2">
        <w:rPr>
          <w:rFonts w:hint="eastAsia"/>
        </w:rPr>
        <w:t>(</w:t>
      </w:r>
      <w:r w:rsidRPr="00247FB2">
        <w:t>b</w:t>
      </w:r>
      <w:r w:rsidRPr="00247FB2">
        <w:rPr>
          <w:rFonts w:hint="eastAsia"/>
        </w:rPr>
        <w:t>)</w:t>
      </w:r>
      <w:r>
        <w:t xml:space="preserve"> 0.95mm</w:t>
      </w:r>
      <w:r>
        <w:rPr>
          <w:rFonts w:hint="eastAsia"/>
        </w:rPr>
        <w:t>，</w:t>
      </w:r>
      <w: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76C55A96" w:rsidR="00F35C24" w:rsidRPr="00247FB2" w:rsidRDefault="000A0F0C" w:rsidP="003C3283">
      <w:pPr>
        <w:spacing w:line="240" w:lineRule="auto"/>
        <w:ind w:firstLineChars="0" w:firstLine="0"/>
        <w:jc w:val="center"/>
      </w:pPr>
      <w:r w:rsidRPr="00247FB2">
        <w:t xml:space="preserve"> </w:t>
      </w:r>
      <w:r w:rsidR="00F35C24" w:rsidRPr="00247FB2">
        <w:t>(c)</w:t>
      </w:r>
      <w:r w:rsidR="00F26669" w:rsidRPr="00F26669">
        <w:t xml:space="preserve"> </w:t>
      </w:r>
      <w:r w:rsidR="00F26669">
        <w:t>0.</w:t>
      </w:r>
      <w:r w:rsidR="00F26669" w:rsidRPr="00F26669">
        <w:t>97</w:t>
      </w:r>
      <w:r w:rsidR="00F26669">
        <w:t>mm</w:t>
      </w:r>
      <w:r w:rsidR="00F26669">
        <w:rPr>
          <w:rFonts w:hint="eastAsia"/>
        </w:rPr>
        <w:t>，</w:t>
      </w:r>
      <w:r w:rsidR="00F26669">
        <w:t>16.73KN</w:t>
      </w:r>
      <w:r w:rsidR="00F26669" w:rsidRPr="00F26669">
        <w:t xml:space="preserve"> </w:t>
      </w:r>
      <w:r w:rsidR="00F35C24">
        <w:rPr>
          <w:rFonts w:hint="eastAsia"/>
        </w:rPr>
        <w:t xml:space="preserve">     </w:t>
      </w:r>
      <w:r w:rsidR="00F35C24">
        <w:t xml:space="preserve">  </w:t>
      </w:r>
      <w:r w:rsidR="00F35C24">
        <w:rPr>
          <w:rFonts w:hint="eastAsia"/>
        </w:rPr>
        <w:t xml:space="preserve"> </w:t>
      </w:r>
      <w:r w:rsidR="00F35C24">
        <w:t xml:space="preserve">   </w:t>
      </w:r>
      <w:r w:rsidR="00F35C24" w:rsidRPr="00247FB2">
        <w:rPr>
          <w:rFonts w:hint="eastAsia"/>
        </w:rPr>
        <w:t>(</w:t>
      </w:r>
      <w:r w:rsidR="00F35C24" w:rsidRPr="00247FB2">
        <w:t>d</w:t>
      </w:r>
      <w:r w:rsidR="00F35C24" w:rsidRPr="00247FB2">
        <w:rPr>
          <w:rFonts w:hint="eastAsia"/>
        </w:rPr>
        <w:t>)</w:t>
      </w:r>
      <w:r w:rsidR="0074199C">
        <w:t xml:space="preserve"> 1.00mm</w:t>
      </w:r>
      <w:r w:rsidR="0074199C">
        <w:rPr>
          <w:rFonts w:hint="eastAsia"/>
        </w:rPr>
        <w:t>，</w:t>
      </w:r>
      <w:r w:rsidR="0074199C">
        <w:t>15.88KN</w:t>
      </w:r>
    </w:p>
    <w:p w14:paraId="0EF8DF48" w14:textId="62BAE182" w:rsidR="00A4323A" w:rsidRPr="00A4323A" w:rsidRDefault="00F35C24" w:rsidP="005A24F1">
      <w:pPr>
        <w:pStyle w:val="6"/>
        <w:jc w:val="center"/>
      </w:pPr>
      <w:bookmarkStart w:id="413" w:name="_Ref510615018"/>
      <w:r w:rsidRPr="00247FB2">
        <w:rPr>
          <w:rFonts w:hint="eastAsia"/>
        </w:rPr>
        <w:t>使用线性退化模型的</w:t>
      </w:r>
      <w:r>
        <w:t>8</w:t>
      </w:r>
      <w:r w:rsidRPr="00247FB2">
        <w:t>0mm</w:t>
      </w:r>
      <w:r>
        <w:t>孔径角</w:t>
      </w:r>
      <w:r w:rsidRPr="00247FB2">
        <w:t>铺层失效演化</w:t>
      </w:r>
      <w:bookmarkEnd w:id="413"/>
    </w:p>
    <w:p w14:paraId="4A8DFD2F" w14:textId="66134BFC" w:rsidR="00F35C24" w:rsidRDefault="000D3E8A" w:rsidP="006B543A">
      <w:pPr>
        <w:spacing w:line="240" w:lineRule="auto"/>
        <w:ind w:firstLineChars="0" w:firstLine="0"/>
        <w:jc w:val="center"/>
      </w:pPr>
      <w:r w:rsidRPr="000D3E8A">
        <w:rPr>
          <w:noProof/>
        </w:rPr>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15BF6483" w:rsidR="006B543A" w:rsidRDefault="00B67029" w:rsidP="006B543A">
      <w:pPr>
        <w:spacing w:line="240" w:lineRule="auto"/>
        <w:ind w:firstLineChars="0" w:firstLine="0"/>
        <w:jc w:val="center"/>
      </w:pPr>
      <w:r w:rsidRPr="00247FB2">
        <w:lastRenderedPageBreak/>
        <w:t>(a)</w:t>
      </w:r>
      <w:r>
        <w:t xml:space="preserve"> 0.61mm</w:t>
      </w:r>
      <w:r>
        <w:rPr>
          <w:rFonts w:hint="eastAsia"/>
        </w:rPr>
        <w:t>，</w:t>
      </w:r>
      <w:r>
        <w:t xml:space="preserve">11.75KN      </w:t>
      </w:r>
      <w:r w:rsidRPr="005B0862">
        <w:t xml:space="preserve"> </w:t>
      </w:r>
      <w:r>
        <w:t xml:space="preserve"> </w:t>
      </w:r>
      <w:r w:rsidRPr="00247FB2">
        <w:rPr>
          <w:rFonts w:hint="eastAsia"/>
        </w:rPr>
        <w:t>(</w:t>
      </w:r>
      <w:r w:rsidRPr="00247FB2">
        <w:t>b</w:t>
      </w:r>
      <w:r w:rsidRPr="00247FB2">
        <w:rPr>
          <w:rFonts w:hint="eastAsia"/>
        </w:rPr>
        <w:t>)</w:t>
      </w:r>
      <w:r w:rsidRPr="001D0B9A">
        <w:t xml:space="preserve"> </w:t>
      </w:r>
      <w:r>
        <w:t>1.23mm</w:t>
      </w:r>
      <w:r>
        <w:rPr>
          <w:rFonts w:hint="eastAsia"/>
        </w:rPr>
        <w:t>，</w:t>
      </w:r>
      <w: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78EF552F" w:rsidR="00F35C24" w:rsidRPr="00247FB2" w:rsidRDefault="00F35C24" w:rsidP="006B543A">
      <w:pPr>
        <w:spacing w:line="240" w:lineRule="auto"/>
        <w:ind w:firstLineChars="0" w:firstLine="0"/>
        <w:jc w:val="center"/>
      </w:pPr>
      <w:r w:rsidRPr="00247FB2">
        <w:t>(c)</w:t>
      </w:r>
      <w:r w:rsidR="003E5ACD">
        <w:t xml:space="preserve"> 1.28mm</w:t>
      </w:r>
      <w:r w:rsidR="003E5ACD">
        <w:rPr>
          <w:rFonts w:hint="eastAsia"/>
        </w:rPr>
        <w:t>，</w:t>
      </w:r>
      <w:r w:rsidR="003E5ACD">
        <w:t>18.73KN</w:t>
      </w:r>
      <w:r>
        <w:t xml:space="preserve">   </w:t>
      </w:r>
      <w:r w:rsidR="00AA6755">
        <w:t xml:space="preserve">  </w:t>
      </w:r>
      <w:r>
        <w:t xml:space="preserve">     </w:t>
      </w:r>
      <w:r w:rsidRPr="00247FB2">
        <w:rPr>
          <w:rFonts w:hint="eastAsia"/>
        </w:rPr>
        <w:t>(</w:t>
      </w:r>
      <w:r w:rsidRPr="00247FB2">
        <w:t>d</w:t>
      </w:r>
      <w:r w:rsidRPr="00247FB2">
        <w:rPr>
          <w:rFonts w:hint="eastAsia"/>
        </w:rPr>
        <w:t>)</w:t>
      </w:r>
      <w:r>
        <w:t xml:space="preserve"> </w:t>
      </w:r>
      <w:r w:rsidR="00373F5C">
        <w:t>1.34mm</w:t>
      </w:r>
      <w:r w:rsidR="00373F5C">
        <w:rPr>
          <w:rFonts w:hint="eastAsia"/>
        </w:rPr>
        <w:t>，</w:t>
      </w:r>
      <w:r w:rsidR="00373F5C">
        <w:t>12.53KN</w:t>
      </w:r>
    </w:p>
    <w:p w14:paraId="5D9575D4" w14:textId="5B688FFA" w:rsidR="00F35C24" w:rsidRPr="00247FB2" w:rsidRDefault="00F35C24" w:rsidP="00F35C24">
      <w:pPr>
        <w:pStyle w:val="6"/>
        <w:jc w:val="center"/>
      </w:pPr>
      <w:bookmarkStart w:id="414"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14"/>
    </w:p>
    <w:p w14:paraId="5CC52CE4" w14:textId="1A296452" w:rsidR="00A4303C" w:rsidRDefault="00E85D41" w:rsidP="00E85D41">
      <w:pPr>
        <w:ind w:firstLine="480"/>
      </w:pPr>
      <w:r>
        <w:fldChar w:fldCharType="begin"/>
      </w:r>
      <w:r>
        <w:instrText xml:space="preserve"> REF _Ref510615081 \r \h </w:instrText>
      </w:r>
      <w:r>
        <w:fldChar w:fldCharType="separate"/>
      </w:r>
      <w:r>
        <w:rPr>
          <w:rFonts w:hint="eastAsia"/>
        </w:rPr>
        <w:t>图</w:t>
      </w:r>
      <w:r>
        <w:rPr>
          <w:rFonts w:hint="eastAsia"/>
        </w:rPr>
        <w:t>4.20</w:t>
      </w:r>
      <w:r>
        <w:fldChar w:fldCharType="end"/>
      </w:r>
      <w:r>
        <w:t>和</w:t>
      </w:r>
      <w:r>
        <w:fldChar w:fldCharType="begin"/>
      </w:r>
      <w:r>
        <w:instrText xml:space="preserve"> REF _Ref510615082 \r \h </w:instrText>
      </w:r>
      <w:r>
        <w:fldChar w:fldCharType="separate"/>
      </w:r>
      <w:r>
        <w:rPr>
          <w:rFonts w:hint="eastAsia"/>
        </w:rPr>
        <w:t>图</w:t>
      </w:r>
      <w:r>
        <w:rPr>
          <w:rFonts w:hint="eastAsia"/>
        </w:rPr>
        <w:t>4.21</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图中分别给出了层合板中基体的损伤情况：</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0C2D0788" w:rsidR="00896E95" w:rsidRDefault="002255E0" w:rsidP="00AA1EA6">
      <w:pPr>
        <w:spacing w:line="240" w:lineRule="auto"/>
        <w:ind w:firstLineChars="0" w:firstLine="0"/>
        <w:jc w:val="center"/>
      </w:pPr>
      <w:r w:rsidRPr="00247FB2">
        <w:t>(a)</w:t>
      </w:r>
      <w:r>
        <w:t xml:space="preserve"> 0.67mm</w:t>
      </w:r>
      <w:r>
        <w:rPr>
          <w:rFonts w:hint="eastAsia"/>
        </w:rPr>
        <w:t>，</w:t>
      </w:r>
      <w:r>
        <w:t xml:space="preserve">9.70KN     </w:t>
      </w:r>
      <w:r w:rsidRPr="005B0862">
        <w:t xml:space="preserve"> </w:t>
      </w:r>
      <w:r>
        <w:t xml:space="preserve"> </w:t>
      </w:r>
      <w:r w:rsidRPr="00247FB2">
        <w:rPr>
          <w:rFonts w:hint="eastAsia"/>
        </w:rPr>
        <w:t>(</w:t>
      </w:r>
      <w:r w:rsidRPr="00247FB2">
        <w:t>b</w:t>
      </w:r>
      <w:r w:rsidRPr="00247FB2">
        <w:rPr>
          <w:rFonts w:hint="eastAsia"/>
        </w:rPr>
        <w:t>)</w:t>
      </w:r>
      <w:r>
        <w:t xml:space="preserve"> 0.95mm</w:t>
      </w:r>
      <w:r>
        <w:rPr>
          <w:rFonts w:hint="eastAsia"/>
        </w:rPr>
        <w:t>，</w:t>
      </w:r>
      <w: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6D9BE0EE" w:rsidR="00B2740B" w:rsidRPr="00247FB2" w:rsidRDefault="00B2740B" w:rsidP="00AA1EA6">
      <w:pPr>
        <w:spacing w:line="240" w:lineRule="auto"/>
        <w:ind w:firstLineChars="0" w:firstLine="0"/>
        <w:jc w:val="center"/>
      </w:pPr>
      <w:r w:rsidRPr="00247FB2">
        <w:t>(c)</w:t>
      </w:r>
      <w:r w:rsidR="00E92454">
        <w:t xml:space="preserve"> 0.98mm</w:t>
      </w:r>
      <w:r w:rsidR="00E92454">
        <w:rPr>
          <w:rFonts w:hint="eastAsia"/>
        </w:rPr>
        <w:t>，</w:t>
      </w:r>
      <w:r w:rsidR="00E92454">
        <w:t>12.44KN</w:t>
      </w:r>
      <w:r>
        <w:t xml:space="preserve">  </w:t>
      </w:r>
      <w:r>
        <w:rPr>
          <w:rFonts w:hint="eastAsia"/>
        </w:rPr>
        <w:t xml:space="preserve"> </w:t>
      </w:r>
      <w:r>
        <w:t xml:space="preserve">  </w:t>
      </w:r>
      <w:r w:rsidR="006E5F2C">
        <w:t xml:space="preserve">  </w:t>
      </w:r>
      <w:r>
        <w:t xml:space="preserve"> </w:t>
      </w:r>
      <w:r w:rsidRPr="00247FB2">
        <w:rPr>
          <w:rFonts w:hint="eastAsia"/>
        </w:rPr>
        <w:t>(</w:t>
      </w:r>
      <w:r w:rsidRPr="00247FB2">
        <w:t>d</w:t>
      </w:r>
      <w:r w:rsidRPr="00247FB2">
        <w:rPr>
          <w:rFonts w:hint="eastAsia"/>
        </w:rPr>
        <w:t>)</w:t>
      </w:r>
      <w:r w:rsidR="00E71425">
        <w:t xml:space="preserve"> 0.99mm</w:t>
      </w:r>
      <w:r w:rsidR="00E71425">
        <w:rPr>
          <w:rFonts w:hint="eastAsia"/>
        </w:rPr>
        <w:t>，</w:t>
      </w:r>
      <w:r w:rsidR="00E71425">
        <w:t>11.62KN</w:t>
      </w:r>
    </w:p>
    <w:p w14:paraId="41F6E458" w14:textId="79E50181" w:rsidR="00B2740B" w:rsidRPr="00247FB2" w:rsidRDefault="00B2740B" w:rsidP="00B2740B">
      <w:pPr>
        <w:pStyle w:val="6"/>
        <w:jc w:val="center"/>
      </w:pPr>
      <w:bookmarkStart w:id="415" w:name="_Ref510615081"/>
      <w:r w:rsidRPr="00247FB2">
        <w:rPr>
          <w:rFonts w:hint="eastAsia"/>
        </w:rPr>
        <w:t>使用线性退化模型的</w:t>
      </w:r>
      <w:r w:rsidR="00816F28">
        <w:t>10</w:t>
      </w:r>
      <w:r w:rsidRPr="00247FB2">
        <w:t>0mm</w:t>
      </w:r>
      <w:r>
        <w:t>孔径角</w:t>
      </w:r>
      <w:r w:rsidRPr="00247FB2">
        <w:t>铺层失效演化</w:t>
      </w:r>
      <w:bookmarkEnd w:id="415"/>
    </w:p>
    <w:p w14:paraId="37A2C8C1" w14:textId="45BD27D9" w:rsidR="00B2740B" w:rsidRDefault="00766265" w:rsidP="00554C32">
      <w:pPr>
        <w:spacing w:line="240" w:lineRule="auto"/>
        <w:ind w:firstLineChars="0" w:firstLine="0"/>
        <w:jc w:val="center"/>
      </w:pPr>
      <w:r w:rsidRPr="00766265">
        <w:rPr>
          <w:noProof/>
        </w:rPr>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4ECC2D8C" w:rsidR="00381BD6" w:rsidRDefault="0077619C" w:rsidP="00554C32">
      <w:pPr>
        <w:spacing w:line="240" w:lineRule="auto"/>
        <w:ind w:firstLineChars="0" w:firstLine="0"/>
        <w:jc w:val="center"/>
      </w:pPr>
      <w:r w:rsidRPr="00247FB2">
        <w:lastRenderedPageBreak/>
        <w:t>(a)</w:t>
      </w:r>
      <w:r>
        <w:t xml:space="preserve"> 0.61mm,</w:t>
      </w:r>
      <w:r>
        <w:rPr>
          <w:rFonts w:hint="eastAsia"/>
        </w:rPr>
        <w:t>，</w:t>
      </w:r>
      <w:r>
        <w:t xml:space="preserve">8.80KN      </w:t>
      </w:r>
      <w:r w:rsidRPr="005B0862">
        <w:t xml:space="preserve"> </w:t>
      </w:r>
      <w:r>
        <w:t xml:space="preserve"> </w:t>
      </w:r>
      <w:r w:rsidRPr="00247FB2">
        <w:rPr>
          <w:rFonts w:hint="eastAsia"/>
        </w:rPr>
        <w:t>(</w:t>
      </w:r>
      <w:r w:rsidRPr="00247FB2">
        <w:t>b</w:t>
      </w:r>
      <w:r w:rsidRPr="00247FB2">
        <w:rPr>
          <w:rFonts w:hint="eastAsia"/>
        </w:rPr>
        <w:t>)</w:t>
      </w:r>
      <w:r w:rsidRPr="001748B2">
        <w:t xml:space="preserve"> 1.2</w:t>
      </w:r>
      <w:r>
        <w:t>2mm</w:t>
      </w:r>
      <w:r>
        <w:rPr>
          <w:rFonts w:hint="eastAsia"/>
        </w:rPr>
        <w:t>，</w:t>
      </w:r>
      <w: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7FA6B6A3" w:rsidR="00B2740B" w:rsidRPr="00247FB2" w:rsidRDefault="00B2740B" w:rsidP="003058FF">
      <w:pPr>
        <w:spacing w:line="240" w:lineRule="auto"/>
        <w:ind w:firstLineChars="0" w:firstLine="0"/>
        <w:jc w:val="center"/>
      </w:pPr>
      <w:r w:rsidRPr="00247FB2">
        <w:t>(c)</w:t>
      </w:r>
      <w:r w:rsidR="009E3A9C">
        <w:t xml:space="preserve"> 1.26mm</w:t>
      </w:r>
      <w:r w:rsidR="009E3A9C">
        <w:rPr>
          <w:rFonts w:hint="eastAsia"/>
        </w:rPr>
        <w:t>，</w:t>
      </w:r>
      <w:r w:rsidR="009E3A9C">
        <w:t>14.51KN</w:t>
      </w:r>
      <w:r w:rsidR="009E3A9C" w:rsidRPr="009E3A9C">
        <w:t xml:space="preserve"> </w:t>
      </w:r>
      <w:r w:rsidR="00DF5DAE">
        <w:t xml:space="preserve">    </w:t>
      </w:r>
      <w:r>
        <w:t xml:space="preserve">   </w:t>
      </w:r>
      <w:r w:rsidRPr="00247FB2">
        <w:rPr>
          <w:rFonts w:hint="eastAsia"/>
        </w:rPr>
        <w:t>(</w:t>
      </w:r>
      <w:r w:rsidRPr="00247FB2">
        <w:t>d</w:t>
      </w:r>
      <w:r w:rsidRPr="00247FB2">
        <w:rPr>
          <w:rFonts w:hint="eastAsia"/>
        </w:rPr>
        <w:t>)</w:t>
      </w:r>
      <w:r w:rsidR="00DF4C9E" w:rsidRPr="00DF4C9E">
        <w:t xml:space="preserve"> 1.3</w:t>
      </w:r>
      <w:r w:rsidR="00DF4C9E">
        <w:t>3mm</w:t>
      </w:r>
      <w:r w:rsidR="00DF4C9E">
        <w:rPr>
          <w:rFonts w:hint="eastAsia"/>
        </w:rPr>
        <w:t>，</w:t>
      </w:r>
      <w:r w:rsidR="00DF4C9E">
        <w:t>8.33KN</w:t>
      </w:r>
    </w:p>
    <w:p w14:paraId="107E3FAB" w14:textId="3105A65A" w:rsidR="00B2740B" w:rsidRPr="00247FB2" w:rsidRDefault="00B2740B" w:rsidP="00B2740B">
      <w:pPr>
        <w:pStyle w:val="6"/>
        <w:jc w:val="center"/>
      </w:pPr>
      <w:bookmarkStart w:id="416"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16"/>
    </w:p>
    <w:bookmarkEnd w:id="408"/>
    <w:bookmarkEnd w:id="409"/>
    <w:bookmarkEnd w:id="410"/>
    <w:p w14:paraId="1358114E" w14:textId="34EC6D56" w:rsidR="00A4303C" w:rsidRDefault="00A4303C" w:rsidP="008D4BC3">
      <w:pPr>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19"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9D7A17" w:rsidRDefault="00FF7873" w:rsidP="00FF7873">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Pr>
          <w:sz w:val="22"/>
          <w:szCs w:val="22"/>
        </w:rPr>
        <w:t>c</w:t>
      </w:r>
      <w:r w:rsidRPr="009D7A17">
        <w:rPr>
          <w:rFonts w:hint="eastAsia"/>
          <w:sz w:val="22"/>
          <w:szCs w:val="22"/>
        </w:rPr>
        <w:t>)</w:t>
      </w:r>
      <w:r w:rsidRPr="009D7A17">
        <w:rPr>
          <w:sz w:val="22"/>
          <w:szCs w:val="22"/>
        </w:rPr>
        <w:t>100mm</w:t>
      </w:r>
      <w:r w:rsidRPr="009D7A17">
        <w:rPr>
          <w:sz w:val="22"/>
          <w:szCs w:val="22"/>
        </w:rPr>
        <w:t>孔径</w:t>
      </w:r>
    </w:p>
    <w:p w14:paraId="2570F114" w14:textId="42B74219" w:rsidR="00FF7873" w:rsidRPr="00247FB2" w:rsidRDefault="00FF7873" w:rsidP="00FF7873">
      <w:pPr>
        <w:pStyle w:val="6"/>
        <w:jc w:val="center"/>
      </w:pPr>
      <w:bookmarkStart w:id="417"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17"/>
    </w:p>
    <w:p w14:paraId="0C0CFD21" w14:textId="77777777" w:rsidR="00980044"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5B7C37">
        <w:rPr>
          <w:rFonts w:hint="eastAsia"/>
        </w:rPr>
        <w:t>图</w:t>
      </w:r>
      <w:r w:rsidR="005B7C37">
        <w:rPr>
          <w:rFonts w:hint="eastAsia"/>
        </w:rPr>
        <w:t>4.22</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Pr="00247FB2">
        <w:t>铺层</w:t>
      </w:r>
      <w:r w:rsidR="008D53E1">
        <w:t>层合板在拉伸破坏过程中拍摄的照片</w:t>
      </w:r>
      <w:r w:rsidR="008D53E1">
        <w:rPr>
          <w:rFonts w:hint="eastAsia"/>
        </w:rPr>
        <w:t>，通过和将模拟的结果和实验结果进行对比，</w:t>
      </w:r>
      <w:r w:rsidR="007C3FE4">
        <w:rPr>
          <w:rFonts w:hint="eastAsia"/>
        </w:rPr>
        <w:t>可以总结出角铺层层合板的失效过程：</w:t>
      </w:r>
      <w:r w:rsidR="00623631">
        <w:rPr>
          <w:rFonts w:hint="eastAsia"/>
        </w:rPr>
        <w:t>在单向拉伸载荷的作用下，初始损伤出现在孔边应力集中的位置</w:t>
      </w:r>
      <w:r w:rsidR="0060383E">
        <w:rPr>
          <w:rFonts w:hint="eastAsia"/>
        </w:rPr>
        <w:t>，损伤的模式为基体拉伸损伤，而后，随着载荷的增加，</w:t>
      </w:r>
      <w:r w:rsidR="00290BDE">
        <w:rPr>
          <w:rFonts w:hint="eastAsia"/>
        </w:rPr>
        <w:t>损伤沿着</w:t>
      </w:r>
      <w:r w:rsidR="00290BDE">
        <w:rPr>
          <w:rFonts w:hint="eastAsia"/>
        </w:rPr>
        <w:t>45</w:t>
      </w:r>
      <w:r w:rsidR="00290BDE">
        <w:rPr>
          <w:rFonts w:hint="eastAsia"/>
        </w:rPr>
        <w:t>°方向向</w:t>
      </w:r>
      <w:r w:rsidR="003D0178">
        <w:rPr>
          <w:rFonts w:hint="eastAsia"/>
        </w:rPr>
        <w:t>边界扩展，</w:t>
      </w:r>
      <w:r w:rsidR="004D2E5E">
        <w:rPr>
          <w:rFonts w:hint="eastAsia"/>
        </w:rPr>
        <w:t>一直到结构达到极限载荷，此时损伤并未离边界仍有一段距离，</w:t>
      </w:r>
      <w:r w:rsidR="008D53E1">
        <w:rPr>
          <w:rFonts w:hint="eastAsia"/>
        </w:rPr>
        <w:t>材料的</w:t>
      </w:r>
      <w:r w:rsidR="004D2E5E">
        <w:rPr>
          <w:rFonts w:hint="eastAsia"/>
        </w:rPr>
        <w:t>承载能力</w:t>
      </w:r>
      <w:r w:rsidR="008D53E1">
        <w:rPr>
          <w:rFonts w:hint="eastAsia"/>
        </w:rPr>
        <w:t>下降</w:t>
      </w:r>
      <w:r w:rsidR="004D2E5E">
        <w:rPr>
          <w:rFonts w:hint="eastAsia"/>
        </w:rPr>
        <w:t>，进一步地加载，裂纹最终扩展至边界处，结构彻底</w:t>
      </w:r>
      <w:r w:rsidR="008D53E1">
        <w:rPr>
          <w:rFonts w:hint="eastAsia"/>
        </w:rPr>
        <w:t>失效。</w:t>
      </w:r>
    </w:p>
    <w:p w14:paraId="77376DD2" w14:textId="67CE68A6" w:rsidR="00A4303C" w:rsidRDefault="008D53E1" w:rsidP="00980044">
      <w:pPr>
        <w:ind w:firstLine="480"/>
      </w:pPr>
      <w:r>
        <w:rPr>
          <w:rFonts w:hint="eastAsia"/>
        </w:rPr>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46787A">
        <w:rPr>
          <w:rFonts w:hint="eastAsia"/>
        </w:rPr>
        <w:t>铺层层合板在单向拉伸载荷下的损伤演化</w:t>
      </w:r>
      <w:r>
        <w:rPr>
          <w:rFonts w:hint="eastAsia"/>
        </w:rPr>
        <w:t>并不受开孔大小的影响。并且</w:t>
      </w:r>
      <w:r w:rsidR="006F7509">
        <w:rPr>
          <w:rFonts w:hint="eastAsia"/>
        </w:rPr>
        <w:t>在角铺层</w:t>
      </w:r>
      <w:r>
        <w:rPr>
          <w:rFonts w:hint="eastAsia"/>
        </w:rPr>
        <w:t>层合板的破坏过程中，</w:t>
      </w:r>
      <w:r w:rsidR="006F7509">
        <w:rPr>
          <w:rFonts w:hint="eastAsia"/>
        </w:rPr>
        <w:t>只出现了</w:t>
      </w:r>
      <w:r>
        <w:rPr>
          <w:rFonts w:hint="eastAsia"/>
        </w:rPr>
        <w:t>基体拉伸</w:t>
      </w:r>
      <w:r w:rsidR="006F7509">
        <w:rPr>
          <w:rFonts w:hint="eastAsia"/>
        </w:rPr>
        <w:t>这一种失效模式。</w:t>
      </w:r>
      <w:r w:rsidR="00CD1FD4">
        <w:fldChar w:fldCharType="begin"/>
      </w:r>
      <w:r w:rsidR="00CD1FD4">
        <w:instrText xml:space="preserve"> REF _Ref510615175 \r \h </w:instrText>
      </w:r>
      <w:r w:rsidR="00CD1FD4">
        <w:fldChar w:fldCharType="separate"/>
      </w:r>
      <w:r w:rsidR="00CD1FD4">
        <w:rPr>
          <w:rFonts w:hint="eastAsia"/>
        </w:rPr>
        <w:t>表</w:t>
      </w:r>
      <w:r w:rsidR="00CD1FD4">
        <w:rPr>
          <w:rFonts w:hint="eastAsia"/>
        </w:rPr>
        <w:t>4.6</w:t>
      </w:r>
      <w:r w:rsidR="00CD1FD4">
        <w:fldChar w:fldCharType="end"/>
      </w:r>
      <w:r w:rsidR="00CD1FD4">
        <w:t>展示了各孔径角铺层</w:t>
      </w:r>
      <w:r w:rsidR="00CD1FD4">
        <w:rPr>
          <w:rFonts w:hint="eastAsia"/>
        </w:rPr>
        <w:t>层合板</w:t>
      </w:r>
      <w:r w:rsidR="00A22E63">
        <w:rPr>
          <w:rFonts w:hint="eastAsia"/>
        </w:rPr>
        <w:t>出现初始损伤时的载荷</w:t>
      </w:r>
      <w:r w:rsidR="00CD1FD4">
        <w:rPr>
          <w:rFonts w:hint="eastAsia"/>
        </w:rPr>
        <w:t>，</w:t>
      </w:r>
      <w:r w:rsidR="008839A6">
        <w:rPr>
          <w:rFonts w:hint="eastAsia"/>
        </w:rPr>
        <w:t>初始失效载荷随着孔径的增大而不断减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p>
    <w:p w14:paraId="7E6278AB" w14:textId="77777777" w:rsidR="00825105" w:rsidRPr="00247FB2" w:rsidRDefault="00825105" w:rsidP="00825105">
      <w:pPr>
        <w:pStyle w:val="7"/>
      </w:pPr>
      <w:bookmarkStart w:id="418" w:name="_Ref510615175"/>
      <w:r>
        <w:t>各孔径角</w:t>
      </w:r>
      <w:r w:rsidRPr="00247FB2">
        <w:t>铺层层合板出现初始损伤时的载荷</w:t>
      </w:r>
      <w:r w:rsidRPr="00247FB2">
        <w:rPr>
          <w:rFonts w:hint="eastAsia"/>
        </w:rPr>
        <w:t>（</w:t>
      </w:r>
      <w:r w:rsidRPr="00247FB2">
        <w:rPr>
          <w:rFonts w:hint="eastAsia"/>
        </w:rPr>
        <w:t>KN</w:t>
      </w:r>
      <w:r w:rsidRPr="00247FB2">
        <w:rPr>
          <w:rFonts w:hint="eastAsia"/>
        </w:rPr>
        <w:t>）</w:t>
      </w:r>
      <w:bookmarkEnd w:id="418"/>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5D79E5">
        <w:trPr>
          <w:jc w:val="center"/>
        </w:trPr>
        <w:tc>
          <w:tcPr>
            <w:tcW w:w="1576" w:type="dxa"/>
          </w:tcPr>
          <w:p w14:paraId="22BC3CF9" w14:textId="77777777" w:rsidR="00825105" w:rsidRPr="00247FB2" w:rsidRDefault="00825105" w:rsidP="005D79E5">
            <w:pPr>
              <w:ind w:firstLine="480"/>
              <w:jc w:val="center"/>
              <w:rPr>
                <w:szCs w:val="21"/>
              </w:rPr>
            </w:pPr>
            <w:bookmarkStart w:id="419" w:name="OLE_LINK322"/>
            <w:bookmarkStart w:id="420" w:name="OLE_LINK323"/>
            <w:r w:rsidRPr="00247FB2">
              <w:rPr>
                <w:rFonts w:hint="eastAsia"/>
              </w:rPr>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5D79E5">
            <w:pPr>
              <w:ind w:firstLine="440"/>
              <w:jc w:val="center"/>
              <w:rPr>
                <w:szCs w:val="21"/>
              </w:rPr>
            </w:pPr>
            <w:r w:rsidRPr="002055E7">
              <w:rPr>
                <w:sz w:val="22"/>
                <w:szCs w:val="21"/>
              </w:rPr>
              <w:t>损伤模式</w:t>
            </w:r>
          </w:p>
        </w:tc>
        <w:tc>
          <w:tcPr>
            <w:tcW w:w="1678" w:type="dxa"/>
          </w:tcPr>
          <w:p w14:paraId="6B2F9222" w14:textId="77777777" w:rsidR="00825105" w:rsidRPr="00247FB2" w:rsidRDefault="00825105" w:rsidP="005D79E5">
            <w:pPr>
              <w:ind w:firstLine="480"/>
              <w:jc w:val="center"/>
              <w:rPr>
                <w:szCs w:val="21"/>
              </w:rPr>
            </w:pPr>
            <w:r w:rsidRPr="00247FB2">
              <w:rPr>
                <w:szCs w:val="21"/>
              </w:rPr>
              <w:t>60mm</w:t>
            </w:r>
          </w:p>
        </w:tc>
        <w:tc>
          <w:tcPr>
            <w:tcW w:w="1663" w:type="dxa"/>
          </w:tcPr>
          <w:p w14:paraId="1B0603B0" w14:textId="77777777" w:rsidR="00825105" w:rsidRPr="00247FB2" w:rsidRDefault="00825105" w:rsidP="005D79E5">
            <w:pPr>
              <w:ind w:firstLine="480"/>
              <w:jc w:val="center"/>
              <w:rPr>
                <w:szCs w:val="21"/>
              </w:rPr>
            </w:pPr>
            <w:r w:rsidRPr="00247FB2">
              <w:rPr>
                <w:szCs w:val="21"/>
              </w:rPr>
              <w:t>80mm</w:t>
            </w:r>
          </w:p>
        </w:tc>
        <w:tc>
          <w:tcPr>
            <w:tcW w:w="2040" w:type="dxa"/>
          </w:tcPr>
          <w:p w14:paraId="50C8289D" w14:textId="77777777" w:rsidR="00825105" w:rsidRPr="00247FB2" w:rsidRDefault="00825105" w:rsidP="005D79E5">
            <w:pPr>
              <w:ind w:firstLine="480"/>
              <w:jc w:val="center"/>
              <w:rPr>
                <w:szCs w:val="21"/>
              </w:rPr>
            </w:pPr>
            <w:r w:rsidRPr="00247FB2">
              <w:rPr>
                <w:szCs w:val="21"/>
              </w:rPr>
              <w:t>100mm</w:t>
            </w:r>
          </w:p>
        </w:tc>
      </w:tr>
      <w:tr w:rsidR="00825105" w:rsidRPr="00247FB2" w14:paraId="64FFE7B0" w14:textId="77777777" w:rsidTr="005D79E5">
        <w:trPr>
          <w:trHeight w:val="151"/>
          <w:jc w:val="center"/>
        </w:trPr>
        <w:tc>
          <w:tcPr>
            <w:tcW w:w="1576" w:type="dxa"/>
            <w:vAlign w:val="center"/>
          </w:tcPr>
          <w:p w14:paraId="6ACA2EB9" w14:textId="4C6702A8" w:rsidR="00825105" w:rsidRPr="00247FB2" w:rsidRDefault="00825105" w:rsidP="005D79E5">
            <w:pPr>
              <w:ind w:firstLine="360"/>
              <w:jc w:val="center"/>
              <w:rPr>
                <w:rFonts w:ascii="Cambria Math" w:hAnsi="Cambria Math"/>
                <w:szCs w:val="21"/>
                <w:oMath/>
              </w:rPr>
            </w:pPr>
            <w:r>
              <w:rPr>
                <w:rFonts w:hint="eastAsia"/>
                <w:sz w:val="18"/>
                <w:szCs w:val="18"/>
              </w:rPr>
              <w:lastRenderedPageBreak/>
              <w:t>4</w:t>
            </w:r>
            <w:r>
              <w:rPr>
                <w:sz w:val="18"/>
                <w:szCs w:val="18"/>
              </w:rPr>
              <w:t>5°</w:t>
            </w:r>
            <w:r w:rsidR="00AB7676">
              <w:rPr>
                <w:sz w:val="18"/>
                <w:szCs w:val="18"/>
              </w:rPr>
              <w:t>层</w:t>
            </w:r>
          </w:p>
        </w:tc>
        <w:tc>
          <w:tcPr>
            <w:tcW w:w="1678" w:type="dxa"/>
          </w:tcPr>
          <w:p w14:paraId="696F5ACD" w14:textId="77777777" w:rsidR="00825105" w:rsidRPr="00442E81" w:rsidRDefault="00825105" w:rsidP="005D79E5">
            <w:pPr>
              <w:ind w:firstLine="360"/>
              <w:jc w:val="center"/>
            </w:pPr>
            <w:r>
              <w:rPr>
                <w:sz w:val="18"/>
                <w:szCs w:val="18"/>
              </w:rPr>
              <w:t>基体拉伸损伤</w:t>
            </w:r>
          </w:p>
        </w:tc>
        <w:tc>
          <w:tcPr>
            <w:tcW w:w="1678" w:type="dxa"/>
          </w:tcPr>
          <w:p w14:paraId="6FFB6461" w14:textId="77777777" w:rsidR="00825105" w:rsidRPr="00247FB2" w:rsidRDefault="00825105" w:rsidP="005D79E5">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5D79E5">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5D79E5">
            <w:pPr>
              <w:ind w:firstLine="480"/>
              <w:jc w:val="center"/>
              <w:rPr>
                <w:color w:val="000000" w:themeColor="text1"/>
                <w:szCs w:val="21"/>
              </w:rPr>
            </w:pPr>
            <w:r w:rsidRPr="00442E81">
              <w:t>9.55</w:t>
            </w:r>
          </w:p>
        </w:tc>
      </w:tr>
    </w:tbl>
    <w:p w14:paraId="7E4B8D59" w14:textId="2184D534" w:rsidR="00BF5E00" w:rsidRDefault="00BF5E00" w:rsidP="00BF5E00">
      <w:pPr>
        <w:pStyle w:val="2"/>
      </w:pPr>
      <w:bookmarkStart w:id="421" w:name="_Toc511050576"/>
      <w:bookmarkEnd w:id="419"/>
      <w:bookmarkEnd w:id="420"/>
      <w:r>
        <w:t>大开孔</w:t>
      </w:r>
      <w:r>
        <w:rPr>
          <w:rFonts w:hint="eastAsia"/>
        </w:rPr>
        <w:t>层合板的</w:t>
      </w:r>
      <w:r w:rsidRPr="00247FB2">
        <w:t>失效载荷</w:t>
      </w:r>
      <w:r>
        <w:rPr>
          <w:rFonts w:hint="eastAsia"/>
        </w:rPr>
        <w:t>计算</w:t>
      </w:r>
      <w:bookmarkEnd w:id="421"/>
    </w:p>
    <w:p w14:paraId="350B7F5C" w14:textId="051F544B"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Pr>
          <w:rFonts w:hint="eastAsia"/>
        </w:rPr>
        <w:t>，本节将分别给出</w:t>
      </w:r>
      <w:bookmarkStart w:id="422" w:name="OLE_LINK265"/>
      <w:bookmarkStart w:id="423" w:name="OLE_LINK266"/>
      <w:bookmarkStart w:id="424"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22"/>
      <w:bookmarkEnd w:id="423"/>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rsidR="00AF34B6">
        <w:t>三种层合板</w:t>
      </w:r>
      <w:bookmarkEnd w:id="424"/>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25" w:name="_Ref510452098"/>
      <w:bookmarkStart w:id="426" w:name="_Toc511050577"/>
      <w:r>
        <w:rPr>
          <w:rFonts w:hint="eastAsia"/>
        </w:rPr>
        <w:t>位移</w:t>
      </w:r>
      <w:r w:rsidR="003013BA">
        <w:rPr>
          <w:rFonts w:hint="eastAsia"/>
        </w:rPr>
        <w:t>载荷曲线</w:t>
      </w:r>
      <w:bookmarkEnd w:id="425"/>
      <w:bookmarkEnd w:id="426"/>
    </w:p>
    <w:p w14:paraId="320A7F23" w14:textId="570F3D10" w:rsidR="008D1DCA" w:rsidRDefault="00533D12" w:rsidP="005D3EAB">
      <w:pPr>
        <w:ind w:firstLine="480"/>
      </w:pPr>
      <w:r>
        <w:fldChar w:fldCharType="begin"/>
      </w:r>
      <w:r>
        <w:instrText xml:space="preserve"> REF _Ref510447542 \r \h </w:instrText>
      </w:r>
      <w:r>
        <w:fldChar w:fldCharType="separate"/>
      </w:r>
      <w:r w:rsidR="005B7C37">
        <w:rPr>
          <w:rFonts w:hint="eastAsia"/>
        </w:rPr>
        <w:t>图</w:t>
      </w:r>
      <w:r w:rsidR="005B7C37">
        <w:rPr>
          <w:rFonts w:hint="eastAsia"/>
        </w:rPr>
        <w:t>4.23</w:t>
      </w:r>
      <w:r>
        <w:fldChar w:fldCharType="end"/>
      </w:r>
      <w:r>
        <w:t>和</w:t>
      </w:r>
      <w:r>
        <w:fldChar w:fldCharType="begin"/>
      </w:r>
      <w:r>
        <w:instrText xml:space="preserve"> REF _Ref510447544 \r \h </w:instrText>
      </w:r>
      <w:r>
        <w:fldChar w:fldCharType="separate"/>
      </w:r>
      <w:r w:rsidR="005B7C37">
        <w:rPr>
          <w:rFonts w:hint="eastAsia"/>
        </w:rPr>
        <w:t>图</w:t>
      </w:r>
      <w:r w:rsidR="005B7C37">
        <w:rPr>
          <w:rFonts w:hint="eastAsia"/>
        </w:rPr>
        <w:t>4.24</w:t>
      </w:r>
      <w:r>
        <w:fldChar w:fldCharType="end"/>
      </w:r>
      <w:bookmarkStart w:id="427"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试验结果和计算结果</w:t>
      </w:r>
      <w:bookmarkEnd w:id="427"/>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5B7C37">
        <w:rPr>
          <w:rFonts w:hint="eastAsia"/>
        </w:rPr>
        <w:t>图</w:t>
      </w:r>
      <w:r w:rsidR="005B7C37">
        <w:rPr>
          <w:rFonts w:hint="eastAsia"/>
        </w:rPr>
        <w:t>4.24</w:t>
      </w:r>
      <w:r w:rsidR="007E6B55">
        <w:fldChar w:fldCharType="end"/>
      </w:r>
      <w:r w:rsidR="007E6B55">
        <w:t>中</w:t>
      </w:r>
      <w:r w:rsidR="007E6B55">
        <w:rPr>
          <w:rFonts w:hint="eastAsia"/>
        </w:rPr>
        <w:t>，</w:t>
      </w:r>
      <w:bookmarkStart w:id="428" w:name="OLE_LINK272"/>
      <w:bookmarkStart w:id="429"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28"/>
      <w:bookmarkEnd w:id="429"/>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AAA3E8C">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30" w:name="_Ref510447542"/>
    <w:bookmarkStart w:id="431" w:name="OLE_LINK262"/>
    <w:bookmarkStart w:id="432" w:name="OLE_LINK250"/>
    <w:bookmarkStart w:id="433" w:name="OLE_LINK251"/>
    <w:bookmarkStart w:id="434" w:name="OLE_LINK248"/>
    <w:bookmarkStart w:id="435" w:name="OLE_LINK249"/>
    <w:p w14:paraId="0717ED7C" w14:textId="4CD2DB17" w:rsidR="00BF5E00" w:rsidRDefault="00E45B52"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36" w:name="OLE_LINK263"/>
      <w:bookmarkStart w:id="437" w:name="OLE_LINK264"/>
      <w:r w:rsidR="00282825">
        <w:rPr>
          <w:rFonts w:hint="eastAsia"/>
        </w:rPr>
        <w:t>单向铺层层合板的位移</w:t>
      </w:r>
      <w:r w:rsidR="00282825">
        <w:rPr>
          <w:rFonts w:hint="eastAsia"/>
        </w:rPr>
        <w:t>-</w:t>
      </w:r>
      <w:r w:rsidR="00282825">
        <w:rPr>
          <w:rFonts w:hint="eastAsia"/>
        </w:rPr>
        <w:t>载荷曲线实验结果</w:t>
      </w:r>
      <w:bookmarkEnd w:id="430"/>
    </w:p>
    <w:bookmarkEnd w:id="431"/>
    <w:bookmarkEnd w:id="436"/>
    <w:bookmarkEnd w:id="437"/>
    <w:p w14:paraId="32BE6A57" w14:textId="77777777" w:rsidR="0094619A" w:rsidRPr="0094619A" w:rsidRDefault="0094619A" w:rsidP="0094619A">
      <w:pPr>
        <w:ind w:firstLine="480"/>
      </w:pPr>
    </w:p>
    <w:bookmarkEnd w:id="432"/>
    <w:bookmarkEnd w:id="433"/>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4EB6EFFE">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38" w:name="_Ref510447544"/>
    <w:bookmarkEnd w:id="434"/>
    <w:bookmarkEnd w:id="435"/>
    <w:p w14:paraId="7BA2920D" w14:textId="2AD153FF" w:rsidR="00A21478" w:rsidRDefault="00E45B52"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38"/>
    </w:p>
    <w:p w14:paraId="7E79B77A" w14:textId="2ABFA6B1" w:rsidR="005C53B5" w:rsidRDefault="00AF6A91" w:rsidP="005C53B5">
      <w:pPr>
        <w:ind w:firstLine="480"/>
      </w:pPr>
      <w:bookmarkStart w:id="439" w:name="OLE_LINK269"/>
      <w:bookmarkStart w:id="440"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C65498" w:rsidRPr="00C65498">
        <w:rPr>
          <w:rFonts w:hint="eastAsia"/>
        </w:rPr>
        <w:t>的失效过程为脆性断裂</w:t>
      </w:r>
      <w:r w:rsidR="00C65498">
        <w:rPr>
          <w:rFonts w:hint="eastAsia"/>
        </w:rPr>
        <w:t>行为</w:t>
      </w:r>
      <w:r w:rsidR="00E834C8">
        <w:rPr>
          <w:rFonts w:hint="eastAsia"/>
        </w:rPr>
        <w:t>，</w:t>
      </w:r>
      <w:bookmarkStart w:id="441" w:name="OLE_LINK271"/>
      <w:r w:rsidR="00E834C8">
        <w:rPr>
          <w:rFonts w:hint="eastAsia"/>
        </w:rPr>
        <w:t>而</w:t>
      </w:r>
      <w:r w:rsidR="00610655">
        <w:rPr>
          <w:rFonts w:hint="eastAsia"/>
        </w:rPr>
        <w:t>从</w:t>
      </w:r>
      <w:r w:rsidR="00E834C8">
        <w:rPr>
          <w:rFonts w:hint="eastAsia"/>
        </w:rPr>
        <w:t>数值</w:t>
      </w:r>
      <w:r w:rsidR="00B702AD">
        <w:rPr>
          <w:rFonts w:hint="eastAsia"/>
        </w:rPr>
        <w:t>计算</w:t>
      </w:r>
      <w:r w:rsidR="00E834C8">
        <w:rPr>
          <w:rFonts w:hint="eastAsia"/>
        </w:rPr>
        <w:t>得到的结果</w:t>
      </w:r>
      <w:r w:rsidR="00610655">
        <w:rPr>
          <w:rFonts w:hint="eastAsia"/>
        </w:rPr>
        <w:t>也可以看出，不论是线性退化模型还是指数退化模型都能</w:t>
      </w:r>
      <w:r w:rsidR="0020796C">
        <w:rPr>
          <w:rFonts w:hint="eastAsia"/>
        </w:rPr>
        <w:t>比较准确的</w:t>
      </w:r>
      <w:r w:rsidR="00B702AD">
        <w:rPr>
          <w:rFonts w:hint="eastAsia"/>
        </w:rPr>
        <w:t>模拟</w:t>
      </w:r>
      <w:r w:rsidR="0020796C">
        <w:rPr>
          <w:rFonts w:hint="eastAsia"/>
        </w:rPr>
        <w:t>出了这种脆性断裂。</w:t>
      </w:r>
      <w:bookmarkEnd w:id="441"/>
    </w:p>
    <w:bookmarkEnd w:id="439"/>
    <w:bookmarkEnd w:id="440"/>
    <w:p w14:paraId="1E80CBD8" w14:textId="1D5F0D95" w:rsidR="005C53B5" w:rsidRPr="005C53B5" w:rsidRDefault="005C53B5" w:rsidP="005C53B5">
      <w:pPr>
        <w:ind w:firstLine="480"/>
      </w:pPr>
    </w:p>
    <w:p w14:paraId="3BFE5DC7" w14:textId="7756892D" w:rsidR="00BF5E00" w:rsidRPr="00247FB2" w:rsidRDefault="00BF5E00" w:rsidP="00BF5E00">
      <w:pPr>
        <w:ind w:firstLine="480"/>
      </w:pPr>
    </w:p>
    <w:p w14:paraId="28607832" w14:textId="1F4019A9" w:rsidR="00BF5E00" w:rsidRPr="00247FB2" w:rsidRDefault="00BF5E00" w:rsidP="00BF5E00">
      <w:pPr>
        <w:ind w:firstLine="480"/>
      </w:pPr>
    </w:p>
    <w:p w14:paraId="17EFE9B6" w14:textId="59AB0C0D" w:rsidR="00BF5E00" w:rsidRPr="00247FB2" w:rsidRDefault="00BF5E00" w:rsidP="00BF5E00">
      <w:pPr>
        <w:ind w:firstLine="480"/>
      </w:pPr>
    </w:p>
    <w:p w14:paraId="6FEDCB73" w14:textId="2C679C8A" w:rsidR="00AE154F" w:rsidRDefault="00AE154F" w:rsidP="0092522E">
      <w:pPr>
        <w:ind w:firstLineChars="0" w:firstLine="0"/>
      </w:pPr>
    </w:p>
    <w:p w14:paraId="645D9A2A" w14:textId="77777777" w:rsidR="00E61BCD" w:rsidRDefault="00E61BCD" w:rsidP="0092522E">
      <w:pPr>
        <w:ind w:firstLineChars="0" w:firstLine="0"/>
      </w:pPr>
    </w:p>
    <w:p w14:paraId="75F03C68" w14:textId="2139E5F4"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5B7C37">
        <w:rPr>
          <w:rFonts w:hint="eastAsia"/>
        </w:rPr>
        <w:t>图</w:t>
      </w:r>
      <w:r w:rsidR="005B7C37">
        <w:rPr>
          <w:rFonts w:hint="eastAsia"/>
        </w:rPr>
        <w:t>4.25</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5B7C37">
        <w:rPr>
          <w:rFonts w:hint="eastAsia"/>
        </w:rPr>
        <w:t>图</w:t>
      </w:r>
      <w:r w:rsidR="005B7C37">
        <w:rPr>
          <w:rFonts w:hint="eastAsia"/>
        </w:rPr>
        <w:t>4.26</w:t>
      </w:r>
      <w:r>
        <w:fldChar w:fldCharType="end"/>
      </w:r>
      <w:bookmarkStart w:id="442" w:name="OLE_LINK268"/>
      <w:r w:rsidR="002A4E3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试验结果和计算结果</w:t>
      </w:r>
      <w:bookmarkEnd w:id="442"/>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5B7C37">
        <w:rPr>
          <w:rFonts w:hint="eastAsia"/>
        </w:rPr>
        <w:t>图</w:t>
      </w:r>
      <w:r w:rsidR="005B7C37">
        <w:rPr>
          <w:rFonts w:hint="eastAsia"/>
        </w:rPr>
        <w:t>4.26</w:t>
      </w:r>
      <w:r w:rsidR="00441A21">
        <w:fldChar w:fldCharType="end"/>
      </w:r>
      <w:r w:rsidR="00441A21">
        <w:t>中</w:t>
      </w:r>
      <w:r w:rsidR="00441A21">
        <w:rPr>
          <w:rFonts w:hint="eastAsia"/>
        </w:rPr>
        <w:t>，</w:t>
      </w:r>
      <w:bookmarkStart w:id="443" w:name="OLE_LINK277"/>
      <w:bookmarkStart w:id="444" w:name="OLE_LINK278"/>
      <w:bookmarkStart w:id="445" w:name="OLE_LINK282"/>
      <w:r w:rsidR="00441A21">
        <w:t>实线为使用线性退化模型计算得到的结果</w:t>
      </w:r>
      <w:r w:rsidR="00441A21">
        <w:rPr>
          <w:rFonts w:hint="eastAsia"/>
        </w:rPr>
        <w:t>，</w:t>
      </w:r>
      <w:r w:rsidR="00441A21">
        <w:t>虚线为使用指数退化模型计算得到的结果</w:t>
      </w:r>
      <w:r w:rsidR="00441A21">
        <w:rPr>
          <w:rFonts w:hint="eastAsia"/>
        </w:rPr>
        <w:t>：</w:t>
      </w:r>
      <w:bookmarkEnd w:id="443"/>
      <w:bookmarkEnd w:id="444"/>
      <w:bookmarkEnd w:id="445"/>
    </w:p>
    <w:p w14:paraId="33F84349" w14:textId="3D04609D" w:rsidR="00971310" w:rsidRDefault="00231034" w:rsidP="00070AAF">
      <w:pPr>
        <w:spacing w:line="240" w:lineRule="auto"/>
        <w:ind w:firstLineChars="0" w:firstLine="0"/>
        <w:jc w:val="center"/>
      </w:pPr>
      <w:r w:rsidRPr="0041077A">
        <w:rPr>
          <w:noProof/>
        </w:rPr>
        <w:lastRenderedPageBreak/>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3ADBE65E" w14:textId="77777777" w:rsidR="00CB7013" w:rsidRDefault="00344F73" w:rsidP="0092522E">
      <w:pPr>
        <w:pStyle w:val="6"/>
        <w:jc w:val="center"/>
      </w:pPr>
      <w:bookmarkStart w:id="446"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0E95068" w14:textId="77777777" w:rsidR="001F2B28" w:rsidRDefault="001F2B28" w:rsidP="001F2B28">
      <w:pPr>
        <w:spacing w:line="240" w:lineRule="auto"/>
        <w:ind w:firstLineChars="0" w:firstLine="0"/>
      </w:pPr>
    </w:p>
    <w:p w14:paraId="429AFE64" w14:textId="21218961" w:rsidR="00A21478" w:rsidRDefault="008E20A1" w:rsidP="003E6FC0">
      <w:pPr>
        <w:spacing w:line="240" w:lineRule="auto"/>
        <w:ind w:firstLine="480"/>
        <w:jc w:val="center"/>
      </w:pPr>
      <w:r w:rsidRPr="008E20A1">
        <w:rPr>
          <w:noProof/>
        </w:rPr>
        <w:drawing>
          <wp:inline distT="0" distB="0" distL="0" distR="0" wp14:anchorId="5EAED41C" wp14:editId="271076F2">
            <wp:extent cx="4665345" cy="2533650"/>
            <wp:effectExtent l="0" t="0" r="1905" b="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665345" cy="2533650"/>
                    </a:xfrm>
                    <a:prstGeom prst="rect">
                      <a:avLst/>
                    </a:prstGeom>
                    <a:noFill/>
                    <a:ln>
                      <a:noFill/>
                    </a:ln>
                  </pic:spPr>
                </pic:pic>
              </a:graphicData>
            </a:graphic>
          </wp:inline>
        </w:drawing>
      </w:r>
      <w:bookmarkEnd w:id="446"/>
    </w:p>
    <w:p w14:paraId="3EEC34B0" w14:textId="40788714" w:rsidR="00344F73" w:rsidRDefault="00344F73" w:rsidP="00344F73">
      <w:pPr>
        <w:pStyle w:val="6"/>
        <w:jc w:val="center"/>
      </w:pPr>
      <w:bookmarkStart w:id="447" w:name="OLE_LINK252"/>
      <w:bookmarkStart w:id="448" w:name="OLE_LINK253"/>
      <w:bookmarkStart w:id="449" w:name="_Ref510447751"/>
      <w:bookmarkStart w:id="450" w:name="OLE_LINK254"/>
      <w:r>
        <w:rPr>
          <w:rFonts w:hint="eastAsia"/>
        </w:rPr>
        <w:t>[</w:t>
      </w:r>
      <w:r>
        <w:t>0/90</w:t>
      </w:r>
      <w:r>
        <w:rPr>
          <w:rFonts w:hint="eastAsia"/>
        </w:rPr>
        <w:t>]</w:t>
      </w:r>
      <w:r w:rsidRPr="00344F73">
        <w:rPr>
          <w:vertAlign w:val="subscript"/>
        </w:rPr>
        <w:t>5</w:t>
      </w:r>
      <w:bookmarkEnd w:id="447"/>
      <w:bookmarkEnd w:id="448"/>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49"/>
    </w:p>
    <w:p w14:paraId="158C3F80" w14:textId="645A5CE8" w:rsidR="00610655" w:rsidRDefault="00610655" w:rsidP="00610655">
      <w:pPr>
        <w:ind w:firstLine="480"/>
      </w:pPr>
      <w:bookmarkStart w:id="451" w:name="OLE_LINK286"/>
      <w:bookmarkEnd w:id="450"/>
      <w:r>
        <w:t>从实验结果可以看出</w:t>
      </w:r>
      <w:r>
        <w:rPr>
          <w:rFonts w:hint="eastAsia"/>
        </w:rPr>
        <w:t>，</w:t>
      </w:r>
      <w:r w:rsidR="001F3322">
        <w:rPr>
          <w:rFonts w:hint="eastAsia"/>
        </w:rPr>
        <w:t>[</w:t>
      </w:r>
      <w:r w:rsidR="001F3322">
        <w:t>0/90</w:t>
      </w:r>
      <w:r w:rsidR="001F3322">
        <w:rPr>
          <w:rFonts w:hint="eastAsia"/>
        </w:rPr>
        <w:t>]</w:t>
      </w:r>
      <w:r w:rsidR="001F3322" w:rsidRPr="00251900">
        <w:rPr>
          <w:vertAlign w:val="subscript"/>
        </w:rPr>
        <w:t>5</w:t>
      </w:r>
      <w:r>
        <w:t>正交铺层</w:t>
      </w:r>
      <w:r w:rsidRPr="00C65498">
        <w:rPr>
          <w:rFonts w:hint="eastAsia"/>
        </w:rPr>
        <w:t>层合板</w:t>
      </w:r>
      <w:r>
        <w:rPr>
          <w:rFonts w:hint="eastAsia"/>
        </w:rPr>
        <w:t>在单向拉伸载荷下的</w:t>
      </w:r>
      <w:r w:rsidRPr="00C65498">
        <w:rPr>
          <w:rFonts w:hint="eastAsia"/>
        </w:rPr>
        <w:t>的失效过程为脆性断裂</w:t>
      </w:r>
      <w:r>
        <w:rPr>
          <w:rFonts w:hint="eastAsia"/>
        </w:rPr>
        <w:t>行为，</w:t>
      </w:r>
      <w:r w:rsidR="001A4563">
        <w:rPr>
          <w:rFonts w:hint="eastAsia"/>
        </w:rPr>
        <w:t>而从数值计算得到的结果也可以看出，不论是线性退化模型还是指数退化模型都能比较准确的模拟出了这种脆性断裂。</w:t>
      </w:r>
    </w:p>
    <w:bookmarkEnd w:id="451"/>
    <w:p w14:paraId="57138B5F" w14:textId="337409D4" w:rsidR="00A21478" w:rsidRDefault="00A21478" w:rsidP="0092522E">
      <w:pPr>
        <w:ind w:firstLineChars="0" w:firstLine="0"/>
      </w:pPr>
    </w:p>
    <w:p w14:paraId="23D6985A" w14:textId="3B444682" w:rsidR="00A21478" w:rsidRDefault="00A21478" w:rsidP="0092522E">
      <w:pPr>
        <w:ind w:firstLineChars="0" w:firstLine="0"/>
      </w:pPr>
    </w:p>
    <w:p w14:paraId="78570661" w14:textId="56B14C5C" w:rsidR="00CD0167" w:rsidRDefault="00CD0167" w:rsidP="0092522E">
      <w:pPr>
        <w:ind w:firstLineChars="0" w:firstLine="0"/>
      </w:pPr>
    </w:p>
    <w:p w14:paraId="3D9CBBF0" w14:textId="6B4ABFA4"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5B7C37">
        <w:rPr>
          <w:rFonts w:hint="eastAsia"/>
        </w:rPr>
        <w:t>图</w:t>
      </w:r>
      <w:r w:rsidR="005B7C37">
        <w:rPr>
          <w:rFonts w:hint="eastAsia"/>
        </w:rPr>
        <w:t>4.27</w:t>
      </w:r>
      <w:r>
        <w:fldChar w:fldCharType="end"/>
      </w:r>
      <w:r>
        <w:t>和</w:t>
      </w:r>
      <w:r>
        <w:fldChar w:fldCharType="begin"/>
      </w:r>
      <w:r>
        <w:instrText xml:space="preserve"> REF _Ref510447987 \r \h </w:instrText>
      </w:r>
      <w:r>
        <w:fldChar w:fldCharType="separate"/>
      </w:r>
      <w:r w:rsidR="005B7C37">
        <w:rPr>
          <w:rFonts w:hint="eastAsia"/>
        </w:rPr>
        <w:t>图</w:t>
      </w:r>
      <w:r w:rsidR="005B7C37">
        <w:rPr>
          <w:rFonts w:hint="eastAsia"/>
        </w:rPr>
        <w:t>4.28</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ED1FDF" w:rsidRPr="00247FB2">
        <w:t>铺层</w:t>
      </w:r>
      <w:r w:rsidR="00ED1FDF">
        <w:t>层合板的位移</w:t>
      </w:r>
      <w:r w:rsidR="00ED1FDF">
        <w:rPr>
          <w:rFonts w:hint="eastAsia"/>
        </w:rPr>
        <w:t>-</w:t>
      </w:r>
      <w:r w:rsidR="00ED1FDF">
        <w:t>载荷曲线的试验结果和计算结果</w:t>
      </w:r>
      <w:r w:rsidR="00ED1FDF">
        <w:rPr>
          <w:rFonts w:hint="eastAsia"/>
        </w:rPr>
        <w:t>：</w:t>
      </w:r>
      <w:r w:rsidR="00EF57E7">
        <w:t>实线为使用线性退化模型计算得到的结果</w:t>
      </w:r>
      <w:r w:rsidR="00EF57E7">
        <w:rPr>
          <w:rFonts w:hint="eastAsia"/>
        </w:rPr>
        <w:t>，</w:t>
      </w:r>
      <w:r w:rsidR="00EF57E7">
        <w:t>虚线为使用指数退化</w:t>
      </w:r>
      <w:r w:rsidR="00EF57E7">
        <w:lastRenderedPageBreak/>
        <w:t>模型计算得到的结果</w:t>
      </w:r>
      <w:r w:rsidR="00EF57E7">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03615949">
            <wp:extent cx="4472940" cy="2428875"/>
            <wp:effectExtent l="0" t="0" r="3810" b="952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472940" cy="24288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52" w:name="_Ref510447985"/>
      <w:bookmarkStart w:id="453" w:name="OLE_LINK255"/>
      <w:bookmarkStart w:id="454"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52"/>
    </w:p>
    <w:p w14:paraId="1537D47B" w14:textId="77777777" w:rsidR="00D66DD3" w:rsidRDefault="00D66DD3" w:rsidP="00D66DD3">
      <w:pPr>
        <w:spacing w:line="240" w:lineRule="auto"/>
        <w:ind w:firstLineChars="0" w:firstLine="0"/>
      </w:pPr>
    </w:p>
    <w:p w14:paraId="4FE28837" w14:textId="5A3D51EC" w:rsidR="00067B44" w:rsidRDefault="00EF30F5" w:rsidP="00F906F8">
      <w:pPr>
        <w:spacing w:line="240" w:lineRule="auto"/>
        <w:ind w:firstLine="480"/>
        <w:jc w:val="center"/>
      </w:pPr>
      <w:r w:rsidRPr="00772696">
        <w:rPr>
          <w:noProof/>
        </w:rPr>
        <w:drawing>
          <wp:inline distT="0" distB="0" distL="0" distR="0" wp14:anchorId="672EFC3E" wp14:editId="07BC000C">
            <wp:extent cx="4613049" cy="2505075"/>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614427" cy="2505823"/>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55" w:name="_Ref510447987"/>
      <w:bookmarkEnd w:id="453"/>
      <w:bookmarkEnd w:id="454"/>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55"/>
    </w:p>
    <w:p w14:paraId="0BE347A5" w14:textId="64FE8670" w:rsidR="00561B62" w:rsidRDefault="00561B62" w:rsidP="00561B62">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t>铺层</w:t>
      </w:r>
      <w:r w:rsidRPr="00C65498">
        <w:rPr>
          <w:rFonts w:hint="eastAsia"/>
        </w:rPr>
        <w:t>层合板</w:t>
      </w:r>
      <w:r>
        <w:rPr>
          <w:rFonts w:hint="eastAsia"/>
        </w:rPr>
        <w:t>在单向拉伸载荷下的</w:t>
      </w:r>
      <w:r w:rsidRPr="00C65498">
        <w:rPr>
          <w:rFonts w:hint="eastAsia"/>
        </w:rPr>
        <w:t>的失效过程为脆性断裂</w:t>
      </w:r>
      <w:r>
        <w:rPr>
          <w:rFonts w:hint="eastAsia"/>
        </w:rPr>
        <w:t>行为，而从数值计算得到的结果也可以看出，不论是线性退化模型还是指数退化模型都能比较准确的模拟出了这种脆性断裂。</w:t>
      </w:r>
      <w:r w:rsidR="00BA3A13">
        <w:rPr>
          <w:rFonts w:hint="eastAsia"/>
        </w:rPr>
        <w:t>但是与前面两种铺层不同的是，</w:t>
      </w:r>
      <w:bookmarkStart w:id="456" w:name="OLE_LINK293"/>
      <w:bookmarkStart w:id="457" w:name="OLE_LINK294"/>
      <w:r w:rsidR="00DC2F33">
        <w:rPr>
          <w:rFonts w:hint="eastAsia"/>
        </w:rPr>
        <w:t>角铺层中的位移和载荷呈非线性的关系，</w:t>
      </w:r>
      <w:bookmarkEnd w:id="456"/>
      <w:bookmarkEnd w:id="457"/>
      <w:r w:rsidR="001132BC">
        <w:rPr>
          <w:rFonts w:hint="eastAsia"/>
        </w:rPr>
        <w:t>但是计算结果中却是线性关系，这是由于没有考虑剪切非线性造成的，后面的小节中将使用剪切非线性理论进行修正。</w:t>
      </w:r>
    </w:p>
    <w:p w14:paraId="5421B2E8" w14:textId="0DBDC02A" w:rsidR="00CD0167" w:rsidRDefault="00CD0167" w:rsidP="004211FC">
      <w:pPr>
        <w:ind w:left="420" w:firstLineChars="0" w:firstLine="0"/>
      </w:pPr>
    </w:p>
    <w:p w14:paraId="548FFAFD" w14:textId="2E48451D" w:rsidR="00971310" w:rsidRPr="00247FB2" w:rsidRDefault="00971310" w:rsidP="0092522E">
      <w:pPr>
        <w:ind w:firstLineChars="0" w:firstLine="0"/>
      </w:pPr>
    </w:p>
    <w:p w14:paraId="16EDDDC4" w14:textId="4B8A4C82" w:rsidR="00BF5E00" w:rsidRDefault="00AE154F" w:rsidP="00AE154F">
      <w:pPr>
        <w:pStyle w:val="3"/>
      </w:pPr>
      <w:bookmarkStart w:id="458" w:name="_Toc511050578"/>
      <w:r>
        <w:lastRenderedPageBreak/>
        <w:t>极限</w:t>
      </w:r>
      <w:r w:rsidR="00983CFD">
        <w:t>破坏</w:t>
      </w:r>
      <w:r>
        <w:t>载荷</w:t>
      </w:r>
      <w:bookmarkEnd w:id="458"/>
    </w:p>
    <w:p w14:paraId="6216C49C" w14:textId="56FECC22" w:rsidR="004D6AE2" w:rsidRPr="004D6AE2" w:rsidRDefault="00253BF1" w:rsidP="009642A0">
      <w:pPr>
        <w:ind w:firstLine="480"/>
      </w:pPr>
      <w:r>
        <w:fldChar w:fldCharType="begin"/>
      </w:r>
      <w:r>
        <w:instrText xml:space="preserve"> REF _Ref510452093 \r \h  \* MERGEFORMAT </w:instrText>
      </w:r>
      <w:r>
        <w:fldChar w:fldCharType="separate"/>
      </w:r>
      <w:r w:rsidR="005B7C37">
        <w:rPr>
          <w:rFonts w:hint="eastAsia"/>
        </w:rPr>
        <w:t>表</w:t>
      </w:r>
      <w:r w:rsidR="005B7C37">
        <w:rPr>
          <w:rFonts w:hint="eastAsia"/>
        </w:rPr>
        <w:t>4.4</w:t>
      </w:r>
      <w:r>
        <w:fldChar w:fldCharType="end"/>
      </w:r>
      <w:r>
        <w:rPr>
          <w:rFonts w:hint="eastAsia"/>
        </w:rPr>
        <w:t>、</w:t>
      </w:r>
      <w:r>
        <w:fldChar w:fldCharType="begin"/>
      </w:r>
      <w:r>
        <w:instrText xml:space="preserve"> REF _Ref510452094 \r \h  \* MERGEFORMAT </w:instrText>
      </w:r>
      <w:r>
        <w:fldChar w:fldCharType="separate"/>
      </w:r>
      <w:r w:rsidR="005B7C37">
        <w:rPr>
          <w:rFonts w:hint="eastAsia"/>
        </w:rPr>
        <w:t>表</w:t>
      </w:r>
      <w:r w:rsidR="005B7C37">
        <w:rPr>
          <w:rFonts w:hint="eastAsia"/>
        </w:rPr>
        <w:t>4.5</w:t>
      </w:r>
      <w:r>
        <w:fldChar w:fldCharType="end"/>
      </w:r>
      <w:r>
        <w:t>以及</w:t>
      </w:r>
      <w:r>
        <w:fldChar w:fldCharType="begin"/>
      </w:r>
      <w:r>
        <w:instrText xml:space="preserve"> REF _Ref510452096 \r \h  \* MERGEFORMAT </w:instrText>
      </w:r>
      <w:r>
        <w:fldChar w:fldCharType="separate"/>
      </w:r>
      <w:r w:rsidR="005B7C37">
        <w:rPr>
          <w:rFonts w:hint="eastAsia"/>
        </w:rPr>
        <w:t>表</w:t>
      </w:r>
      <w:r w:rsidR="005B7C37">
        <w:rPr>
          <w:rFonts w:hint="eastAsia"/>
        </w:rPr>
        <w:t>4.6</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t>三种层合板的极限载荷的计算结果和</w:t>
      </w:r>
      <w:bookmarkStart w:id="459" w:name="OLE_LINK309"/>
      <w:r>
        <w:t>实验结果的</w:t>
      </w:r>
      <w:bookmarkEnd w:id="459"/>
      <w:r>
        <w:t>对比</w:t>
      </w:r>
      <w:r w:rsidR="00163575">
        <w:rPr>
          <w:rFonts w:hint="eastAsia"/>
        </w:rPr>
        <w:t>，</w:t>
      </w:r>
      <w:r w:rsidR="00163575">
        <w:t>每种铺层层合板有三种不同的孔径</w:t>
      </w:r>
      <w:r w:rsidR="00163575">
        <w:rPr>
          <w:rFonts w:hint="eastAsia"/>
        </w:rPr>
        <w:t>，</w:t>
      </w:r>
      <w:r w:rsidR="00AB421B">
        <w:rPr>
          <w:rFonts w:hint="eastAsia"/>
        </w:rPr>
        <w:t>每张表都给出了使用线性退化和指数退化两种退化模型计算所得到得结果和实验结果的误差对比</w:t>
      </w:r>
      <w:r w:rsidR="00895830">
        <w:rPr>
          <w:rFonts w:hint="eastAsia"/>
        </w:rPr>
        <w:t>。</w:t>
      </w:r>
    </w:p>
    <w:p w14:paraId="3E6156CF" w14:textId="77777777" w:rsidR="00BF5E00" w:rsidRPr="00247FB2" w:rsidRDefault="00BF5E00" w:rsidP="00D853FE">
      <w:pPr>
        <w:pStyle w:val="7"/>
      </w:pPr>
      <w:bookmarkStart w:id="460" w:name="_Ref510452093"/>
      <w:bookmarkStart w:id="461" w:name="OLE_LINK238"/>
      <w:bookmarkStart w:id="462" w:name="OLE_LINK239"/>
      <w:r w:rsidRPr="00247FB2">
        <w:t>各孔径单向铺层层合板的极限载荷计算结果和实验对比</w:t>
      </w:r>
      <w:bookmarkEnd w:id="460"/>
    </w:p>
    <w:tbl>
      <w:tblPr>
        <w:tblStyle w:val="50"/>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125"/>
        <w:gridCol w:w="990"/>
        <w:gridCol w:w="913"/>
        <w:gridCol w:w="1072"/>
        <w:gridCol w:w="994"/>
        <w:gridCol w:w="901"/>
        <w:gridCol w:w="1133"/>
      </w:tblGrid>
      <w:tr w:rsidR="00BF5E00" w:rsidRPr="00247FB2" w14:paraId="3921801E" w14:textId="77777777" w:rsidTr="00113BF7">
        <w:trPr>
          <w:jc w:val="center"/>
        </w:trPr>
        <w:tc>
          <w:tcPr>
            <w:tcW w:w="528" w:type="pct"/>
            <w:vMerge w:val="restart"/>
            <w:vAlign w:val="center"/>
          </w:tcPr>
          <w:p w14:paraId="374C1C4A" w14:textId="77777777" w:rsidR="00BF5E00" w:rsidRPr="00247FB2" w:rsidRDefault="00BF5E00" w:rsidP="00F856B5">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526"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460"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486"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BF5E00" w:rsidRPr="00247FB2" w14:paraId="4D4E234E" w14:textId="77777777" w:rsidTr="00113BF7">
        <w:trPr>
          <w:jc w:val="center"/>
        </w:trPr>
        <w:tc>
          <w:tcPr>
            <w:tcW w:w="528"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86" w:type="pct"/>
            <w:vAlign w:val="center"/>
          </w:tcPr>
          <w:p w14:paraId="1ACF36C6"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1A750B92"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17499803"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6C7EA4F4"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误差</w:t>
            </w:r>
          </w:p>
        </w:tc>
        <w:tc>
          <w:tcPr>
            <w:tcW w:w="486" w:type="pct"/>
            <w:vAlign w:val="center"/>
          </w:tcPr>
          <w:p w14:paraId="518B096B"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8" w:type="pct"/>
            <w:vAlign w:val="center"/>
          </w:tcPr>
          <w:p w14:paraId="22C76E5C"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6" w:type="pct"/>
            <w:vAlign w:val="center"/>
          </w:tcPr>
          <w:p w14:paraId="7F18B230" w14:textId="77777777" w:rsidR="00BF5E00" w:rsidRPr="00247FB2" w:rsidRDefault="00BF5E00" w:rsidP="00F856B5">
            <w:pPr>
              <w:spacing w:before="60" w:after="60" w:line="240" w:lineRule="auto"/>
              <w:ind w:firstLineChars="0" w:firstLine="0"/>
              <w:jc w:val="center"/>
              <w:rPr>
                <w:sz w:val="22"/>
                <w:szCs w:val="22"/>
              </w:rPr>
            </w:pPr>
            <w:r w:rsidRPr="00247FB2">
              <w:rPr>
                <w:sz w:val="18"/>
                <w:szCs w:val="18"/>
              </w:rPr>
              <w:t>误差</w:t>
            </w:r>
          </w:p>
        </w:tc>
        <w:tc>
          <w:tcPr>
            <w:tcW w:w="488" w:type="pct"/>
            <w:vAlign w:val="center"/>
          </w:tcPr>
          <w:p w14:paraId="7178E095"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42" w:type="pct"/>
            <w:vAlign w:val="center"/>
          </w:tcPr>
          <w:p w14:paraId="2967415F"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6" w:type="pct"/>
            <w:vAlign w:val="center"/>
          </w:tcPr>
          <w:p w14:paraId="31E8DC09" w14:textId="77777777"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p>
        </w:tc>
      </w:tr>
      <w:tr w:rsidR="00BF5E00" w:rsidRPr="00247FB2" w14:paraId="30182FE8" w14:textId="77777777" w:rsidTr="00113BF7">
        <w:trPr>
          <w:jc w:val="center"/>
        </w:trPr>
        <w:tc>
          <w:tcPr>
            <w:tcW w:w="528"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bookmarkStart w:id="463" w:name="_Hlk510798668"/>
            <w:r w:rsidRPr="00247FB2">
              <w:rPr>
                <w:rFonts w:hint="eastAsia"/>
                <w:sz w:val="18"/>
                <w:szCs w:val="18"/>
              </w:rPr>
              <w:t>线性退化</w:t>
            </w:r>
          </w:p>
        </w:tc>
        <w:tc>
          <w:tcPr>
            <w:tcW w:w="486" w:type="pct"/>
            <w:vAlign w:val="center"/>
          </w:tcPr>
          <w:p w14:paraId="166DCFBD" w14:textId="77777777" w:rsidR="00BF5E00" w:rsidRPr="00247FB2" w:rsidRDefault="00BF5E00" w:rsidP="000C5F1D">
            <w:pPr>
              <w:spacing w:before="60" w:after="60" w:line="240" w:lineRule="auto"/>
              <w:ind w:leftChars="-72" w:left="-173" w:firstLineChars="100" w:firstLine="220"/>
              <w:rPr>
                <w:sz w:val="22"/>
                <w:szCs w:val="22"/>
              </w:rPr>
            </w:pPr>
            <w:r w:rsidRPr="00247FB2">
              <w:rPr>
                <w:color w:val="000000"/>
                <w:sz w:val="22"/>
                <w:szCs w:val="22"/>
              </w:rPr>
              <w:t>87.60</w:t>
            </w:r>
          </w:p>
        </w:tc>
        <w:tc>
          <w:tcPr>
            <w:tcW w:w="488" w:type="pct"/>
            <w:vMerge w:val="restart"/>
            <w:vAlign w:val="center"/>
          </w:tcPr>
          <w:p w14:paraId="0DC74281"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78.23</w:t>
            </w:r>
          </w:p>
        </w:tc>
        <w:tc>
          <w:tcPr>
            <w:tcW w:w="552" w:type="pct"/>
            <w:vAlign w:val="center"/>
          </w:tcPr>
          <w:p w14:paraId="304F1539" w14:textId="0F3BB0C1" w:rsidR="00BF5E00" w:rsidRPr="00247FB2" w:rsidRDefault="00CD10E6" w:rsidP="000C5F1D">
            <w:pPr>
              <w:spacing w:before="60" w:after="60" w:line="240" w:lineRule="auto"/>
              <w:ind w:firstLineChars="0" w:firstLine="0"/>
              <w:rPr>
                <w:sz w:val="22"/>
                <w:szCs w:val="22"/>
              </w:rPr>
            </w:pPr>
            <w:r>
              <w:rPr>
                <w:rFonts w:hint="eastAsia"/>
                <w:sz w:val="22"/>
                <w:szCs w:val="22"/>
              </w:rPr>
              <w:t>11</w:t>
            </w:r>
            <w:r w:rsidR="005C4A9F">
              <w:rPr>
                <w:rFonts w:hint="eastAsia"/>
                <w:sz w:val="22"/>
                <w:szCs w:val="22"/>
              </w:rPr>
              <w:t>.98</w:t>
            </w:r>
            <w:r w:rsidR="00BF5E00" w:rsidRPr="00247FB2">
              <w:rPr>
                <w:rFonts w:hint="eastAsia"/>
                <w:sz w:val="22"/>
                <w:szCs w:val="22"/>
              </w:rPr>
              <w:t>%</w:t>
            </w:r>
          </w:p>
        </w:tc>
        <w:tc>
          <w:tcPr>
            <w:tcW w:w="486" w:type="pct"/>
            <w:vAlign w:val="center"/>
          </w:tcPr>
          <w:p w14:paraId="64EDF4AF" w14:textId="77777777" w:rsidR="00BF5E00" w:rsidRPr="00247FB2" w:rsidRDefault="00BF5E00" w:rsidP="000C5F1D">
            <w:pPr>
              <w:spacing w:before="60" w:after="60" w:line="240" w:lineRule="auto"/>
              <w:ind w:leftChars="-79" w:left="-190" w:firstLineChars="0" w:firstLine="0"/>
              <w:jc w:val="center"/>
              <w:rPr>
                <w:sz w:val="22"/>
                <w:szCs w:val="22"/>
              </w:rPr>
            </w:pPr>
            <w:r w:rsidRPr="00247FB2">
              <w:rPr>
                <w:color w:val="000000"/>
                <w:sz w:val="22"/>
                <w:szCs w:val="22"/>
              </w:rPr>
              <w:t>72.00</w:t>
            </w:r>
          </w:p>
        </w:tc>
        <w:tc>
          <w:tcPr>
            <w:tcW w:w="448" w:type="pct"/>
            <w:vMerge w:val="restart"/>
            <w:vAlign w:val="center"/>
          </w:tcPr>
          <w:p w14:paraId="17D0DAA2"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526" w:type="pct"/>
            <w:vAlign w:val="center"/>
          </w:tcPr>
          <w:p w14:paraId="42603266" w14:textId="48ADAD4B" w:rsidR="00BF5E00" w:rsidRPr="00247FB2" w:rsidRDefault="009210E0" w:rsidP="00BA1122">
            <w:pPr>
              <w:spacing w:before="60" w:after="60" w:line="240" w:lineRule="auto"/>
              <w:ind w:leftChars="-80" w:left="-1" w:hangingChars="87" w:hanging="191"/>
              <w:jc w:val="center"/>
              <w:rPr>
                <w:sz w:val="22"/>
                <w:szCs w:val="22"/>
              </w:rPr>
            </w:pPr>
            <w:r>
              <w:rPr>
                <w:rFonts w:hint="eastAsia"/>
                <w:sz w:val="22"/>
                <w:szCs w:val="22"/>
              </w:rPr>
              <w:t>3.26</w:t>
            </w:r>
            <w:r w:rsidR="00BF5E00" w:rsidRPr="00247FB2">
              <w:rPr>
                <w:rFonts w:hint="eastAsia"/>
                <w:sz w:val="22"/>
                <w:szCs w:val="22"/>
              </w:rPr>
              <w:t>%</w:t>
            </w:r>
          </w:p>
        </w:tc>
        <w:tc>
          <w:tcPr>
            <w:tcW w:w="488" w:type="pct"/>
          </w:tcPr>
          <w:p w14:paraId="7F7A39B5" w14:textId="77777777" w:rsidR="00BF5E00" w:rsidRPr="00247FB2" w:rsidRDefault="00BF5E00" w:rsidP="00BA1122">
            <w:pPr>
              <w:spacing w:before="60" w:after="60" w:line="240" w:lineRule="auto"/>
              <w:ind w:leftChars="-75" w:hangingChars="82" w:hanging="180"/>
              <w:jc w:val="center"/>
              <w:rPr>
                <w:color w:val="000000"/>
                <w:sz w:val="22"/>
                <w:szCs w:val="22"/>
              </w:rPr>
            </w:pPr>
            <w:r w:rsidRPr="00247FB2">
              <w:rPr>
                <w:rFonts w:hint="eastAsia"/>
                <w:color w:val="000000"/>
                <w:sz w:val="22"/>
                <w:szCs w:val="22"/>
              </w:rPr>
              <w:t>52.42</w:t>
            </w:r>
          </w:p>
        </w:tc>
        <w:tc>
          <w:tcPr>
            <w:tcW w:w="442" w:type="pct"/>
            <w:vMerge w:val="restart"/>
            <w:vAlign w:val="center"/>
          </w:tcPr>
          <w:p w14:paraId="0F04DFF9" w14:textId="639B6049" w:rsidR="00BF5E00" w:rsidRPr="00247FB2" w:rsidRDefault="00D853FE" w:rsidP="00F856B5">
            <w:pPr>
              <w:spacing w:before="60" w:after="60" w:line="240" w:lineRule="auto"/>
              <w:ind w:firstLineChars="0" w:firstLine="0"/>
              <w:jc w:val="center"/>
              <w:rPr>
                <w:sz w:val="22"/>
                <w:szCs w:val="22"/>
              </w:rPr>
            </w:pPr>
            <w:r>
              <w:rPr>
                <w:rFonts w:hint="eastAsia"/>
                <w:sz w:val="22"/>
                <w:szCs w:val="22"/>
              </w:rPr>
              <w:t>35.00</w:t>
            </w:r>
          </w:p>
        </w:tc>
        <w:tc>
          <w:tcPr>
            <w:tcW w:w="556" w:type="pct"/>
          </w:tcPr>
          <w:p w14:paraId="491119D1" w14:textId="4B5D6459" w:rsidR="00BF5E00" w:rsidRPr="00247FB2" w:rsidRDefault="00CF42CF" w:rsidP="00BA1122">
            <w:pPr>
              <w:spacing w:before="60" w:after="60" w:line="240" w:lineRule="auto"/>
              <w:ind w:leftChars="-75" w:left="-179" w:firstLineChars="0" w:hanging="1"/>
              <w:jc w:val="center"/>
              <w:rPr>
                <w:color w:val="000000"/>
                <w:sz w:val="22"/>
                <w:szCs w:val="22"/>
              </w:rPr>
            </w:pPr>
            <w:r>
              <w:rPr>
                <w:rFonts w:hint="eastAsia"/>
                <w:color w:val="000000"/>
                <w:sz w:val="22"/>
                <w:szCs w:val="22"/>
              </w:rPr>
              <w:t>49.77</w:t>
            </w:r>
            <w:r w:rsidR="00BF5E00" w:rsidRPr="00247FB2">
              <w:rPr>
                <w:rFonts w:hint="eastAsia"/>
                <w:color w:val="000000"/>
                <w:sz w:val="22"/>
                <w:szCs w:val="22"/>
              </w:rPr>
              <w:t>%</w:t>
            </w:r>
          </w:p>
        </w:tc>
      </w:tr>
      <w:tr w:rsidR="00BF5E00" w:rsidRPr="00247FB2" w14:paraId="3D4CA32A" w14:textId="77777777" w:rsidTr="00113BF7">
        <w:trPr>
          <w:jc w:val="center"/>
        </w:trPr>
        <w:tc>
          <w:tcPr>
            <w:tcW w:w="528"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3B09095E" w14:textId="77777777" w:rsidR="00BF5E00" w:rsidRPr="00247FB2" w:rsidRDefault="00BF5E00" w:rsidP="00F856B5">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4B921CE" w14:textId="77777777" w:rsidR="00BF5E00" w:rsidRPr="00247FB2" w:rsidRDefault="00BF5E00" w:rsidP="00F856B5">
            <w:pPr>
              <w:spacing w:before="60" w:after="60" w:line="240" w:lineRule="auto"/>
              <w:ind w:right="220" w:firstLineChars="0" w:firstLine="0"/>
              <w:jc w:val="center"/>
              <w:rPr>
                <w:sz w:val="22"/>
                <w:szCs w:val="22"/>
              </w:rPr>
            </w:pPr>
          </w:p>
        </w:tc>
        <w:tc>
          <w:tcPr>
            <w:tcW w:w="552" w:type="pct"/>
            <w:vAlign w:val="center"/>
          </w:tcPr>
          <w:p w14:paraId="2D52C0B1" w14:textId="462716A7" w:rsidR="00BF5E00" w:rsidRPr="00247FB2" w:rsidRDefault="006A01BC" w:rsidP="00F856B5">
            <w:pPr>
              <w:spacing w:before="60" w:after="60" w:line="240" w:lineRule="auto"/>
              <w:ind w:right="220" w:firstLineChars="0" w:firstLine="0"/>
              <w:jc w:val="center"/>
              <w:rPr>
                <w:sz w:val="22"/>
                <w:szCs w:val="22"/>
              </w:rPr>
            </w:pPr>
            <w:r>
              <w:rPr>
                <w:rFonts w:hint="eastAsia"/>
                <w:sz w:val="22"/>
                <w:szCs w:val="22"/>
              </w:rPr>
              <w:t>11.67</w:t>
            </w:r>
            <w:r w:rsidR="00BF5E00" w:rsidRPr="00247FB2">
              <w:rPr>
                <w:rFonts w:hint="eastAsia"/>
                <w:sz w:val="22"/>
                <w:szCs w:val="22"/>
              </w:rPr>
              <w:t>%</w:t>
            </w:r>
          </w:p>
        </w:tc>
        <w:tc>
          <w:tcPr>
            <w:tcW w:w="486" w:type="pct"/>
            <w:vAlign w:val="center"/>
          </w:tcPr>
          <w:p w14:paraId="5AB70C82" w14:textId="77777777" w:rsidR="00BF5E00" w:rsidRPr="00247FB2" w:rsidRDefault="00BF5E00" w:rsidP="000C5F1D">
            <w:pPr>
              <w:spacing w:before="60" w:after="60" w:line="240" w:lineRule="auto"/>
              <w:ind w:leftChars="-3" w:right="220" w:hangingChars="3" w:hanging="7"/>
              <w:jc w:val="center"/>
              <w:rPr>
                <w:sz w:val="22"/>
                <w:szCs w:val="22"/>
              </w:rPr>
            </w:pPr>
            <w:r w:rsidRPr="00247FB2">
              <w:rPr>
                <w:rFonts w:hint="eastAsia"/>
                <w:sz w:val="22"/>
                <w:szCs w:val="22"/>
              </w:rPr>
              <w:t>71.05</w:t>
            </w:r>
          </w:p>
        </w:tc>
        <w:tc>
          <w:tcPr>
            <w:tcW w:w="448" w:type="pct"/>
            <w:vMerge/>
            <w:vAlign w:val="center"/>
          </w:tcPr>
          <w:p w14:paraId="3B67B8A2" w14:textId="77777777" w:rsidR="00BF5E00" w:rsidRPr="00247FB2" w:rsidRDefault="00BF5E00" w:rsidP="00F856B5">
            <w:pPr>
              <w:spacing w:before="60" w:after="60" w:line="240" w:lineRule="auto"/>
              <w:ind w:right="220" w:firstLineChars="0" w:firstLine="0"/>
              <w:jc w:val="center"/>
              <w:rPr>
                <w:sz w:val="22"/>
                <w:szCs w:val="22"/>
              </w:rPr>
            </w:pPr>
          </w:p>
        </w:tc>
        <w:tc>
          <w:tcPr>
            <w:tcW w:w="526" w:type="pct"/>
            <w:vAlign w:val="center"/>
          </w:tcPr>
          <w:p w14:paraId="1522FDCA" w14:textId="1DF27EED"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w:t>
            </w:r>
            <w:r w:rsidR="0001102C">
              <w:rPr>
                <w:sz w:val="22"/>
                <w:szCs w:val="22"/>
              </w:rPr>
              <w:t>8</w:t>
            </w:r>
            <w:r w:rsidRPr="00247FB2">
              <w:rPr>
                <w:rFonts w:hint="eastAsia"/>
                <w:sz w:val="22"/>
                <w:szCs w:val="22"/>
              </w:rPr>
              <w:t>9%</w:t>
            </w:r>
          </w:p>
        </w:tc>
        <w:tc>
          <w:tcPr>
            <w:tcW w:w="488" w:type="pct"/>
          </w:tcPr>
          <w:p w14:paraId="7A6EE72D"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42" w:type="pct"/>
            <w:vMerge/>
          </w:tcPr>
          <w:p w14:paraId="0BA79D6A" w14:textId="77777777" w:rsidR="00BF5E00" w:rsidRPr="00247FB2" w:rsidRDefault="00BF5E00" w:rsidP="00F856B5">
            <w:pPr>
              <w:spacing w:before="60" w:after="60" w:line="240" w:lineRule="auto"/>
              <w:ind w:right="220" w:firstLineChars="0" w:firstLine="0"/>
              <w:jc w:val="center"/>
              <w:rPr>
                <w:color w:val="000000"/>
                <w:sz w:val="22"/>
                <w:szCs w:val="22"/>
              </w:rPr>
            </w:pPr>
          </w:p>
        </w:tc>
        <w:tc>
          <w:tcPr>
            <w:tcW w:w="556" w:type="pct"/>
          </w:tcPr>
          <w:p w14:paraId="384EACEC" w14:textId="034FE5B3" w:rsidR="00BF5E00" w:rsidRPr="00247FB2" w:rsidRDefault="00905A65" w:rsidP="00F856B5">
            <w:pPr>
              <w:spacing w:before="60" w:after="60" w:line="240" w:lineRule="auto"/>
              <w:ind w:right="220" w:firstLineChars="0" w:firstLine="0"/>
              <w:jc w:val="center"/>
              <w:rPr>
                <w:color w:val="000000"/>
                <w:sz w:val="22"/>
                <w:szCs w:val="22"/>
              </w:rPr>
            </w:pPr>
            <w:r>
              <w:rPr>
                <w:rFonts w:hint="eastAsia"/>
                <w:color w:val="000000"/>
                <w:sz w:val="22"/>
                <w:szCs w:val="22"/>
              </w:rPr>
              <w:t>49.46</w:t>
            </w:r>
            <w:r w:rsidR="00BF5E00" w:rsidRPr="00247FB2">
              <w:rPr>
                <w:rFonts w:hint="eastAsia"/>
                <w:color w:val="000000"/>
                <w:sz w:val="22"/>
                <w:szCs w:val="22"/>
              </w:rPr>
              <w:t>%</w:t>
            </w:r>
          </w:p>
        </w:tc>
      </w:tr>
    </w:tbl>
    <w:p w14:paraId="52013FC0" w14:textId="0A6270BF" w:rsidR="007C6F83" w:rsidRDefault="00192F90" w:rsidP="008F7749">
      <w:pPr>
        <w:ind w:firstLine="480"/>
      </w:pPr>
      <w:bookmarkStart w:id="464" w:name="OLE_LINK288"/>
      <w:bookmarkEnd w:id="461"/>
      <w:bookmarkEnd w:id="462"/>
      <w:bookmarkEnd w:id="463"/>
      <w:r>
        <w:rPr>
          <w:rFonts w:hint="eastAsia"/>
        </w:rPr>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5B7C37">
        <w:rPr>
          <w:rFonts w:hint="eastAsia"/>
        </w:rPr>
        <w:t>表</w:t>
      </w:r>
      <w:r w:rsidR="005B7C37">
        <w:rPr>
          <w:rFonts w:hint="eastAsia"/>
        </w:rPr>
        <w:t>4.4</w:t>
      </w:r>
      <w:r w:rsidR="007C6F83">
        <w:fldChar w:fldCharType="end"/>
      </w:r>
      <w:r w:rsidR="00A361A6">
        <w:t>可以看出</w:t>
      </w:r>
      <w:r w:rsidR="00A361A6">
        <w:rPr>
          <w:rFonts w:hint="eastAsia"/>
        </w:rPr>
        <w:t>，</w:t>
      </w:r>
      <w:bookmarkStart w:id="465" w:name="OLE_LINK317"/>
      <w:bookmarkStart w:id="466"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本文的计算模型并没有考虑屈曲，所以造成了比较大的误差</w:t>
      </w:r>
    </w:p>
    <w:p w14:paraId="67047606" w14:textId="67ADB1D9" w:rsidR="0092522E" w:rsidRPr="00247FB2" w:rsidRDefault="00B0006F" w:rsidP="0092522E">
      <w:pPr>
        <w:pStyle w:val="7"/>
      </w:pPr>
      <w:bookmarkStart w:id="467" w:name="_Ref510452094"/>
      <w:bookmarkEnd w:id="464"/>
      <w:bookmarkEnd w:id="465"/>
      <w:bookmarkEnd w:id="466"/>
      <w:r>
        <w:t>各孔径正交</w:t>
      </w:r>
      <w:r w:rsidR="0092522E" w:rsidRPr="00247FB2">
        <w:t>铺层层合板的极限载荷计算结果和实验对比</w:t>
      </w:r>
      <w:bookmarkEnd w:id="467"/>
    </w:p>
    <w:tbl>
      <w:tblPr>
        <w:tblStyle w:val="50"/>
        <w:tblW w:w="5589"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80"/>
        <w:gridCol w:w="990"/>
        <w:gridCol w:w="995"/>
        <w:gridCol w:w="1126"/>
        <w:gridCol w:w="993"/>
        <w:gridCol w:w="909"/>
        <w:gridCol w:w="1077"/>
        <w:gridCol w:w="991"/>
        <w:gridCol w:w="962"/>
        <w:gridCol w:w="1132"/>
      </w:tblGrid>
      <w:tr w:rsidR="00AA6DD4" w:rsidRPr="00247FB2" w14:paraId="718AA6D7" w14:textId="77777777" w:rsidTr="00AA6DD4">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AA6DD4">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483" w:type="pct"/>
            <w:vAlign w:val="center"/>
          </w:tcPr>
          <w:p w14:paraId="0D6B7496"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5" w:type="pct"/>
            <w:vAlign w:val="center"/>
          </w:tcPr>
          <w:p w14:paraId="182DF9D7"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5A40FA6B"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84" w:type="pct"/>
            <w:vAlign w:val="center"/>
          </w:tcPr>
          <w:p w14:paraId="09D3C93E"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3" w:type="pct"/>
            <w:vAlign w:val="center"/>
          </w:tcPr>
          <w:p w14:paraId="429F23D0"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83" w:type="pct"/>
            <w:vAlign w:val="center"/>
          </w:tcPr>
          <w:p w14:paraId="763785EF"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4322891A"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59900D44"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AA6DD4" w:rsidRPr="00247FB2" w14:paraId="53B72C09" w14:textId="77777777" w:rsidTr="00AA6DD4">
        <w:trPr>
          <w:jc w:val="center"/>
        </w:trPr>
        <w:tc>
          <w:tcPr>
            <w:tcW w:w="527" w:type="pct"/>
            <w:vAlign w:val="center"/>
          </w:tcPr>
          <w:p w14:paraId="3FFF7704"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83" w:type="pct"/>
            <w:vAlign w:val="center"/>
          </w:tcPr>
          <w:p w14:paraId="4685B9C2" w14:textId="142C8099" w:rsidR="0092522E" w:rsidRPr="00247FB2" w:rsidRDefault="003818B6" w:rsidP="003568AE">
            <w:pPr>
              <w:spacing w:before="60" w:after="60" w:line="240" w:lineRule="auto"/>
              <w:ind w:leftChars="-72" w:left="-173" w:firstLineChars="100" w:firstLine="220"/>
              <w:rPr>
                <w:sz w:val="22"/>
                <w:szCs w:val="22"/>
              </w:rPr>
            </w:pPr>
            <w:r>
              <w:rPr>
                <w:color w:val="000000"/>
                <w:sz w:val="22"/>
                <w:szCs w:val="22"/>
              </w:rPr>
              <w:t>52.11</w:t>
            </w:r>
          </w:p>
        </w:tc>
        <w:tc>
          <w:tcPr>
            <w:tcW w:w="485"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3EDF0AEE" w:rsidR="0092522E" w:rsidRPr="00247FB2" w:rsidRDefault="00783232" w:rsidP="003568AE">
            <w:pPr>
              <w:spacing w:before="60" w:after="60" w:line="240" w:lineRule="auto"/>
              <w:ind w:firstLineChars="0" w:firstLine="0"/>
              <w:rPr>
                <w:sz w:val="22"/>
                <w:szCs w:val="22"/>
              </w:rPr>
            </w:pPr>
            <w:bookmarkStart w:id="468" w:name="OLE_LINK240"/>
            <w:bookmarkStart w:id="469" w:name="OLE_LINK241"/>
            <w:r>
              <w:rPr>
                <w:rFonts w:hint="eastAsia"/>
                <w:sz w:val="22"/>
                <w:szCs w:val="22"/>
              </w:rPr>
              <w:t>12.15</w:t>
            </w:r>
            <w:r w:rsidR="0092522E" w:rsidRPr="00247FB2">
              <w:rPr>
                <w:rFonts w:hint="eastAsia"/>
                <w:sz w:val="22"/>
                <w:szCs w:val="22"/>
              </w:rPr>
              <w:t>%</w:t>
            </w:r>
            <w:bookmarkEnd w:id="468"/>
            <w:bookmarkEnd w:id="469"/>
          </w:p>
        </w:tc>
        <w:tc>
          <w:tcPr>
            <w:tcW w:w="484" w:type="pct"/>
            <w:vAlign w:val="center"/>
          </w:tcPr>
          <w:p w14:paraId="4B612A16" w14:textId="3CFD1A0B" w:rsidR="0092522E" w:rsidRPr="00247FB2" w:rsidRDefault="000163FA" w:rsidP="003568AE">
            <w:pPr>
              <w:spacing w:before="60" w:after="60" w:line="240" w:lineRule="auto"/>
              <w:ind w:leftChars="-79" w:left="-190" w:firstLineChars="0" w:firstLine="0"/>
              <w:jc w:val="center"/>
              <w:rPr>
                <w:sz w:val="22"/>
                <w:szCs w:val="22"/>
              </w:rPr>
            </w:pPr>
            <w:r>
              <w:rPr>
                <w:color w:val="000000"/>
                <w:sz w:val="22"/>
                <w:szCs w:val="22"/>
              </w:rPr>
              <w:t>43.30</w:t>
            </w:r>
          </w:p>
        </w:tc>
        <w:tc>
          <w:tcPr>
            <w:tcW w:w="443" w:type="pct"/>
            <w:vMerge w:val="restart"/>
            <w:vAlign w:val="center"/>
          </w:tcPr>
          <w:p w14:paraId="69987E62" w14:textId="37E4E298" w:rsidR="0092522E" w:rsidRPr="00247FB2" w:rsidRDefault="000163FA" w:rsidP="003568AE">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6020829" w:rsidR="0092522E" w:rsidRPr="00247FB2" w:rsidRDefault="00A5263A" w:rsidP="003568AE">
            <w:pPr>
              <w:spacing w:before="60" w:after="60" w:line="240" w:lineRule="auto"/>
              <w:ind w:leftChars="-80" w:left="-1" w:hangingChars="87" w:hanging="191"/>
              <w:jc w:val="center"/>
              <w:rPr>
                <w:sz w:val="22"/>
                <w:szCs w:val="22"/>
              </w:rPr>
            </w:pPr>
            <w:r>
              <w:rPr>
                <w:rFonts w:hint="eastAsia"/>
                <w:sz w:val="22"/>
                <w:szCs w:val="22"/>
              </w:rPr>
              <w:t>8.05</w:t>
            </w:r>
            <w:r w:rsidR="0092522E" w:rsidRPr="00247FB2">
              <w:rPr>
                <w:rFonts w:hint="eastAsia"/>
                <w:sz w:val="22"/>
                <w:szCs w:val="22"/>
              </w:rPr>
              <w:t>%</w:t>
            </w:r>
          </w:p>
        </w:tc>
        <w:tc>
          <w:tcPr>
            <w:tcW w:w="483" w:type="pct"/>
          </w:tcPr>
          <w:p w14:paraId="0CDBD535" w14:textId="4471DA3A" w:rsidR="0092522E" w:rsidRPr="00247FB2" w:rsidRDefault="00985476" w:rsidP="003568AE">
            <w:pPr>
              <w:spacing w:before="60" w:after="60" w:line="240" w:lineRule="auto"/>
              <w:ind w:leftChars="-75" w:hangingChars="82" w:hanging="18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3568AE">
            <w:pPr>
              <w:spacing w:before="60" w:after="60" w:line="240" w:lineRule="auto"/>
              <w:ind w:firstLineChars="0" w:firstLine="0"/>
              <w:jc w:val="center"/>
              <w:rPr>
                <w:sz w:val="22"/>
                <w:szCs w:val="22"/>
              </w:rPr>
            </w:pPr>
            <w:r>
              <w:rPr>
                <w:rFonts w:hint="eastAsia"/>
                <w:sz w:val="22"/>
                <w:szCs w:val="22"/>
              </w:rPr>
              <w:t>37.54</w:t>
            </w:r>
          </w:p>
        </w:tc>
        <w:tc>
          <w:tcPr>
            <w:tcW w:w="552" w:type="pct"/>
          </w:tcPr>
          <w:p w14:paraId="4FC500A9" w14:textId="13275D94" w:rsidR="0092522E" w:rsidRPr="00247FB2" w:rsidRDefault="00985476" w:rsidP="003568AE">
            <w:pPr>
              <w:spacing w:before="60" w:after="60" w:line="240" w:lineRule="auto"/>
              <w:ind w:leftChars="-75" w:left="-179" w:firstLineChars="0" w:hanging="1"/>
              <w:jc w:val="center"/>
              <w:rPr>
                <w:color w:val="000000"/>
                <w:sz w:val="22"/>
                <w:szCs w:val="22"/>
              </w:rPr>
            </w:pPr>
            <w:r>
              <w:rPr>
                <w:rFonts w:hint="eastAsia"/>
                <w:color w:val="000000"/>
                <w:sz w:val="22"/>
                <w:szCs w:val="22"/>
              </w:rPr>
              <w:t>9.00</w:t>
            </w:r>
            <w:r w:rsidR="0092522E" w:rsidRPr="00247FB2">
              <w:rPr>
                <w:rFonts w:hint="eastAsia"/>
                <w:color w:val="000000"/>
                <w:sz w:val="22"/>
                <w:szCs w:val="22"/>
              </w:rPr>
              <w:t>%</w:t>
            </w:r>
          </w:p>
        </w:tc>
      </w:tr>
      <w:tr w:rsidR="00AA6DD4" w:rsidRPr="00247FB2" w14:paraId="476FBC1A" w14:textId="77777777" w:rsidTr="00AA6DD4">
        <w:trPr>
          <w:jc w:val="center"/>
        </w:trPr>
        <w:tc>
          <w:tcPr>
            <w:tcW w:w="527" w:type="pct"/>
            <w:vAlign w:val="center"/>
          </w:tcPr>
          <w:p w14:paraId="35212A8A"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83" w:type="pct"/>
            <w:vAlign w:val="center"/>
          </w:tcPr>
          <w:p w14:paraId="5469BEBB" w14:textId="710C7CFE" w:rsidR="0092522E" w:rsidRPr="00247FB2" w:rsidRDefault="003818B6" w:rsidP="003568AE">
            <w:pPr>
              <w:spacing w:before="60" w:after="60" w:line="240" w:lineRule="auto"/>
              <w:ind w:right="220" w:firstLineChars="0" w:firstLine="0"/>
              <w:jc w:val="center"/>
              <w:rPr>
                <w:sz w:val="22"/>
                <w:szCs w:val="22"/>
              </w:rPr>
            </w:pPr>
            <w:r>
              <w:rPr>
                <w:color w:val="000000"/>
                <w:sz w:val="22"/>
                <w:szCs w:val="22"/>
              </w:rPr>
              <w:t>53.01</w:t>
            </w:r>
          </w:p>
        </w:tc>
        <w:tc>
          <w:tcPr>
            <w:tcW w:w="485"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4D84D0F0" w:rsidR="0092522E" w:rsidRPr="00247FB2" w:rsidRDefault="00324E90" w:rsidP="00FE38DD">
            <w:pPr>
              <w:spacing w:before="60" w:after="60" w:line="240" w:lineRule="auto"/>
              <w:ind w:right="220" w:firstLineChars="0" w:firstLine="0"/>
              <w:rPr>
                <w:sz w:val="22"/>
                <w:szCs w:val="22"/>
              </w:rPr>
            </w:pPr>
            <w:r>
              <w:rPr>
                <w:rFonts w:hint="eastAsia"/>
                <w:sz w:val="22"/>
                <w:szCs w:val="22"/>
              </w:rPr>
              <w:t>10.64</w:t>
            </w:r>
            <w:r w:rsidR="0092522E" w:rsidRPr="00247FB2">
              <w:rPr>
                <w:rFonts w:hint="eastAsia"/>
                <w:sz w:val="22"/>
                <w:szCs w:val="22"/>
              </w:rPr>
              <w:t>%</w:t>
            </w:r>
          </w:p>
        </w:tc>
        <w:tc>
          <w:tcPr>
            <w:tcW w:w="484" w:type="pct"/>
            <w:vAlign w:val="center"/>
          </w:tcPr>
          <w:p w14:paraId="578CB71F" w14:textId="3ADD546C" w:rsidR="0092522E" w:rsidRPr="00247FB2" w:rsidRDefault="000163FA" w:rsidP="003568AE">
            <w:pPr>
              <w:spacing w:before="60" w:after="60" w:line="240" w:lineRule="auto"/>
              <w:ind w:leftChars="-3" w:right="220" w:hangingChars="3" w:hanging="7"/>
              <w:jc w:val="center"/>
              <w:rPr>
                <w:sz w:val="22"/>
                <w:szCs w:val="22"/>
              </w:rPr>
            </w:pPr>
            <w:r>
              <w:rPr>
                <w:rFonts w:hint="eastAsia"/>
                <w:sz w:val="22"/>
                <w:szCs w:val="22"/>
              </w:rPr>
              <w:t>48.29</w:t>
            </w:r>
          </w:p>
        </w:tc>
        <w:tc>
          <w:tcPr>
            <w:tcW w:w="443" w:type="pct"/>
            <w:vMerge/>
            <w:vAlign w:val="center"/>
          </w:tcPr>
          <w:p w14:paraId="4C5A1081" w14:textId="77777777" w:rsidR="0092522E" w:rsidRPr="00247FB2" w:rsidRDefault="0092522E" w:rsidP="003568AE">
            <w:pPr>
              <w:spacing w:before="60" w:after="60" w:line="240" w:lineRule="auto"/>
              <w:ind w:right="220" w:firstLineChars="0" w:firstLine="0"/>
              <w:jc w:val="center"/>
              <w:rPr>
                <w:sz w:val="22"/>
                <w:szCs w:val="22"/>
              </w:rPr>
            </w:pPr>
          </w:p>
        </w:tc>
        <w:tc>
          <w:tcPr>
            <w:tcW w:w="525" w:type="pct"/>
            <w:vAlign w:val="center"/>
          </w:tcPr>
          <w:p w14:paraId="36380273" w14:textId="31DEF07F" w:rsidR="0092522E" w:rsidRPr="00247FB2" w:rsidRDefault="00A5263A" w:rsidP="003568AE">
            <w:pPr>
              <w:spacing w:before="60" w:after="60" w:line="240" w:lineRule="auto"/>
              <w:ind w:right="220" w:firstLineChars="0" w:firstLine="0"/>
              <w:jc w:val="center"/>
              <w:rPr>
                <w:sz w:val="22"/>
                <w:szCs w:val="22"/>
              </w:rPr>
            </w:pPr>
            <w:r>
              <w:rPr>
                <w:rFonts w:hint="eastAsia"/>
                <w:sz w:val="22"/>
                <w:szCs w:val="22"/>
              </w:rPr>
              <w:t>2.26</w:t>
            </w:r>
            <w:r w:rsidR="0092522E" w:rsidRPr="00247FB2">
              <w:rPr>
                <w:rFonts w:hint="eastAsia"/>
                <w:sz w:val="22"/>
                <w:szCs w:val="22"/>
              </w:rPr>
              <w:t>%</w:t>
            </w:r>
          </w:p>
        </w:tc>
        <w:tc>
          <w:tcPr>
            <w:tcW w:w="483" w:type="pct"/>
          </w:tcPr>
          <w:p w14:paraId="1DC2CA99" w14:textId="153F8F0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8.90</w:t>
            </w:r>
          </w:p>
        </w:tc>
        <w:tc>
          <w:tcPr>
            <w:tcW w:w="469" w:type="pct"/>
            <w:vMerge/>
          </w:tcPr>
          <w:p w14:paraId="54E31ABC"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52" w:type="pct"/>
          </w:tcPr>
          <w:p w14:paraId="27857F42" w14:textId="6052A99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62</w:t>
            </w:r>
            <w:r w:rsidR="0092522E" w:rsidRPr="00247FB2">
              <w:rPr>
                <w:rFonts w:hint="eastAsia"/>
                <w:color w:val="000000"/>
                <w:sz w:val="22"/>
                <w:szCs w:val="22"/>
              </w:rPr>
              <w:t>%</w:t>
            </w:r>
          </w:p>
        </w:tc>
      </w:tr>
    </w:tbl>
    <w:p w14:paraId="7813B67A" w14:textId="7EF4FB38" w:rsidR="007931BD" w:rsidRDefault="007E6F95" w:rsidP="007B3853">
      <w:pPr>
        <w:ind w:firstLine="480"/>
      </w:pPr>
      <w:bookmarkStart w:id="470" w:name="OLE_LINK292"/>
      <w:r>
        <w:rPr>
          <w:rFonts w:hint="eastAsia"/>
        </w:rPr>
        <w:t>从</w:t>
      </w:r>
      <w:r w:rsidR="003E03EF">
        <w:fldChar w:fldCharType="begin"/>
      </w:r>
      <w:r w:rsidR="003E03EF">
        <w:instrText xml:space="preserve"> REF _Ref510452096 \r \h </w:instrText>
      </w:r>
      <w:r w:rsidR="003E03EF">
        <w:fldChar w:fldCharType="separate"/>
      </w:r>
      <w:r w:rsidR="005B7C37">
        <w:rPr>
          <w:rFonts w:hint="eastAsia"/>
        </w:rPr>
        <w:t>表</w:t>
      </w:r>
      <w:r w:rsidR="005B7C37">
        <w:rPr>
          <w:rFonts w:hint="eastAsia"/>
        </w:rPr>
        <w:t>4.6</w:t>
      </w:r>
      <w:r w:rsidR="003E03EF">
        <w:fldChar w:fldCharType="end"/>
      </w:r>
      <w:r>
        <w:t>可以看出</w:t>
      </w:r>
      <w:r>
        <w:rPr>
          <w:rFonts w:hint="eastAsia"/>
        </w:rPr>
        <w:t>，对于</w:t>
      </w:r>
      <w:r w:rsidR="00EB5F99">
        <w:rPr>
          <w:rFonts w:hint="eastAsia"/>
        </w:rPr>
        <w:t>正交铺层</w:t>
      </w:r>
      <w:r>
        <w:rPr>
          <w:rFonts w:hint="eastAsia"/>
        </w:rPr>
        <w:t>层合板，</w:t>
      </w:r>
      <w:r w:rsidR="00452FA5">
        <w:rPr>
          <w:rFonts w:hint="eastAsia"/>
        </w:rPr>
        <w:t>最大的</w:t>
      </w:r>
      <w:r>
        <w:rPr>
          <w:rFonts w:hint="eastAsia"/>
        </w:rPr>
        <w:t>计算的误差</w:t>
      </w:r>
      <w:r w:rsidR="00452FA5">
        <w:rPr>
          <w:rFonts w:hint="eastAsia"/>
        </w:rPr>
        <w:t>为</w:t>
      </w:r>
      <w:r>
        <w:rPr>
          <w:rFonts w:hint="eastAsia"/>
        </w:rPr>
        <w:t>12</w:t>
      </w:r>
      <w:r w:rsidR="00452FA5">
        <w:t>.5</w:t>
      </w:r>
      <w:r>
        <w:rPr>
          <w:rFonts w:hint="eastAsia"/>
        </w:rPr>
        <w:t>%</w:t>
      </w:r>
      <w:r>
        <w:rPr>
          <w:rFonts w:hint="eastAsia"/>
        </w:rPr>
        <w:t>，并且指数退化模型计算结果的</w:t>
      </w:r>
      <w:r w:rsidR="002F0B1F">
        <w:rPr>
          <w:rFonts w:hint="eastAsia"/>
        </w:rPr>
        <w:t>显然比</w:t>
      </w:r>
      <w:r>
        <w:rPr>
          <w:rFonts w:hint="eastAsia"/>
        </w:rPr>
        <w:t>线性退化模型</w:t>
      </w:r>
      <w:r w:rsidR="002F0B1F">
        <w:rPr>
          <w:rFonts w:hint="eastAsia"/>
        </w:rPr>
        <w:t>更加接近实验值</w:t>
      </w:r>
      <w:r>
        <w:rPr>
          <w:rFonts w:hint="eastAsia"/>
        </w:rPr>
        <w:t>。</w:t>
      </w:r>
    </w:p>
    <w:p w14:paraId="383654FD" w14:textId="77777777" w:rsidR="00AA219B" w:rsidRDefault="00AA219B" w:rsidP="007B3853">
      <w:pPr>
        <w:ind w:firstLine="480"/>
      </w:pPr>
    </w:p>
    <w:p w14:paraId="6E7297EF" w14:textId="77777777" w:rsidR="00AA219B" w:rsidRDefault="00AA219B" w:rsidP="007B3853">
      <w:pPr>
        <w:ind w:firstLine="480"/>
      </w:pPr>
    </w:p>
    <w:p w14:paraId="3D3BACDA" w14:textId="77777777" w:rsidR="00AA219B" w:rsidRDefault="00AA219B" w:rsidP="007B3853">
      <w:pPr>
        <w:ind w:firstLine="480"/>
      </w:pPr>
    </w:p>
    <w:p w14:paraId="3562F8F1" w14:textId="77777777" w:rsidR="00AA219B" w:rsidRDefault="00AA219B" w:rsidP="007B3853">
      <w:pPr>
        <w:ind w:firstLine="480"/>
      </w:pPr>
    </w:p>
    <w:p w14:paraId="30F515E9" w14:textId="77777777" w:rsidR="00AA219B" w:rsidRDefault="00AA219B" w:rsidP="007B3853">
      <w:pPr>
        <w:ind w:firstLine="480"/>
      </w:pPr>
    </w:p>
    <w:p w14:paraId="74F6DCB8" w14:textId="7E541F01" w:rsidR="0092522E" w:rsidRPr="00247FB2" w:rsidRDefault="006561AC" w:rsidP="00D853FE">
      <w:pPr>
        <w:pStyle w:val="7"/>
      </w:pPr>
      <w:bookmarkStart w:id="471" w:name="_Ref510452096"/>
      <w:bookmarkStart w:id="472" w:name="OLE_LINK257"/>
      <w:bookmarkStart w:id="473" w:name="OLE_LINK258"/>
      <w:bookmarkEnd w:id="470"/>
      <w:r>
        <w:lastRenderedPageBreak/>
        <w:t>各孔径角</w:t>
      </w:r>
      <w:r w:rsidR="0092522E" w:rsidRPr="00247FB2">
        <w:t>铺层层合板的极限载荷计算结果和实验对比</w:t>
      </w:r>
      <w:bookmarkEnd w:id="471"/>
    </w:p>
    <w:tbl>
      <w:tblPr>
        <w:tblStyle w:val="50"/>
        <w:tblW w:w="5697"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3"/>
        <w:gridCol w:w="989"/>
        <w:gridCol w:w="993"/>
        <w:gridCol w:w="1041"/>
        <w:gridCol w:w="991"/>
        <w:gridCol w:w="993"/>
        <w:gridCol w:w="1146"/>
        <w:gridCol w:w="991"/>
        <w:gridCol w:w="1001"/>
        <w:gridCol w:w="1135"/>
      </w:tblGrid>
      <w:tr w:rsidR="0092522E" w:rsidRPr="00247FB2" w14:paraId="0A0B0691" w14:textId="77777777" w:rsidTr="000A7B52">
        <w:trPr>
          <w:jc w:val="center"/>
        </w:trPr>
        <w:tc>
          <w:tcPr>
            <w:tcW w:w="561" w:type="pct"/>
            <w:vMerge w:val="restart"/>
            <w:vAlign w:val="center"/>
          </w:tcPr>
          <w:p w14:paraId="3D7E7442" w14:textId="0A134833" w:rsidR="0092522E" w:rsidRPr="00247FB2" w:rsidRDefault="0092522E" w:rsidP="00A24BCB">
            <w:pPr>
              <w:spacing w:before="60" w:after="60" w:line="240" w:lineRule="auto"/>
              <w:ind w:firstLineChars="0" w:firstLine="0"/>
              <w:jc w:val="left"/>
              <w:rPr>
                <w:sz w:val="22"/>
                <w:szCs w:val="22"/>
              </w:rPr>
            </w:pPr>
            <w:bookmarkStart w:id="474" w:name="OLE_LINK259"/>
            <w:bookmarkStart w:id="475" w:name="OLE_LINK260"/>
            <w:r w:rsidRPr="00247FB2">
              <w:rPr>
                <w:rFonts w:hint="eastAsia"/>
              </w:rPr>
              <w:t>[</w:t>
            </w:r>
            <w:r w:rsidR="00A24BCB">
              <w:t>45/-45</w:t>
            </w:r>
            <w:r w:rsidRPr="00247FB2">
              <w:rPr>
                <w:rFonts w:hint="eastAsia"/>
              </w:rPr>
              <w:t>]</w:t>
            </w:r>
            <w:r w:rsidR="00A24BCB">
              <w:rPr>
                <w:vertAlign w:val="subscript"/>
              </w:rPr>
              <w:t>5</w:t>
            </w:r>
          </w:p>
        </w:tc>
        <w:tc>
          <w:tcPr>
            <w:tcW w:w="1446"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97"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0A7B52">
        <w:trPr>
          <w:jc w:val="center"/>
        </w:trPr>
        <w:tc>
          <w:tcPr>
            <w:tcW w:w="561"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3" w:type="pct"/>
            <w:vAlign w:val="center"/>
          </w:tcPr>
          <w:p w14:paraId="14854441"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5" w:type="pct"/>
            <w:vAlign w:val="center"/>
          </w:tcPr>
          <w:p w14:paraId="05015BF1"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98" w:type="pct"/>
            <w:vAlign w:val="center"/>
          </w:tcPr>
          <w:p w14:paraId="0EE9B464"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74" w:type="pct"/>
            <w:vAlign w:val="center"/>
          </w:tcPr>
          <w:p w14:paraId="36BA0D10"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5" w:type="pct"/>
            <w:vAlign w:val="center"/>
          </w:tcPr>
          <w:p w14:paraId="367DF575"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8" w:type="pct"/>
            <w:vAlign w:val="center"/>
          </w:tcPr>
          <w:p w14:paraId="086AA4AC"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74" w:type="pct"/>
            <w:vAlign w:val="center"/>
          </w:tcPr>
          <w:p w14:paraId="7E3C0D22"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9" w:type="pct"/>
            <w:vAlign w:val="center"/>
          </w:tcPr>
          <w:p w14:paraId="44CD944D"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3" w:type="pct"/>
            <w:vAlign w:val="center"/>
          </w:tcPr>
          <w:p w14:paraId="4816D75E"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EE1F26" w:rsidRPr="00247FB2" w14:paraId="62C765C4" w14:textId="77777777" w:rsidTr="000A7B52">
        <w:trPr>
          <w:jc w:val="center"/>
        </w:trPr>
        <w:tc>
          <w:tcPr>
            <w:tcW w:w="561" w:type="pct"/>
            <w:vAlign w:val="center"/>
          </w:tcPr>
          <w:p w14:paraId="5092DAF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73" w:type="pct"/>
            <w:vAlign w:val="center"/>
          </w:tcPr>
          <w:p w14:paraId="2CE61157" w14:textId="2C43AECE" w:rsidR="0092522E" w:rsidRPr="00247FB2" w:rsidRDefault="00522133" w:rsidP="003568AE">
            <w:pPr>
              <w:spacing w:before="60" w:after="60" w:line="240" w:lineRule="auto"/>
              <w:ind w:leftChars="-72" w:left="-173" w:firstLineChars="100" w:firstLine="220"/>
              <w:rPr>
                <w:sz w:val="22"/>
                <w:szCs w:val="22"/>
              </w:rPr>
            </w:pPr>
            <w:r>
              <w:rPr>
                <w:color w:val="000000"/>
                <w:sz w:val="22"/>
                <w:szCs w:val="22"/>
              </w:rPr>
              <w:t>21.46</w:t>
            </w:r>
          </w:p>
        </w:tc>
        <w:tc>
          <w:tcPr>
            <w:tcW w:w="475" w:type="pct"/>
            <w:vMerge w:val="restart"/>
            <w:vAlign w:val="center"/>
          </w:tcPr>
          <w:p w14:paraId="1133FC84" w14:textId="2055B6E6" w:rsidR="0092522E" w:rsidRPr="00247FB2" w:rsidRDefault="000320AD" w:rsidP="003568AE">
            <w:pPr>
              <w:spacing w:before="60" w:after="60" w:line="240" w:lineRule="auto"/>
              <w:ind w:firstLineChars="0" w:firstLine="0"/>
              <w:jc w:val="center"/>
              <w:rPr>
                <w:sz w:val="22"/>
                <w:szCs w:val="22"/>
              </w:rPr>
            </w:pPr>
            <w:r>
              <w:rPr>
                <w:rFonts w:hint="eastAsia"/>
                <w:sz w:val="22"/>
                <w:szCs w:val="22"/>
              </w:rPr>
              <w:t>28.72</w:t>
            </w:r>
          </w:p>
        </w:tc>
        <w:tc>
          <w:tcPr>
            <w:tcW w:w="498" w:type="pct"/>
            <w:vAlign w:val="center"/>
          </w:tcPr>
          <w:p w14:paraId="126B197D" w14:textId="163CA9F9" w:rsidR="0092522E" w:rsidRPr="00247FB2" w:rsidRDefault="003373BD" w:rsidP="003568AE">
            <w:pPr>
              <w:spacing w:before="60" w:after="60" w:line="240" w:lineRule="auto"/>
              <w:ind w:firstLineChars="0" w:firstLine="0"/>
              <w:rPr>
                <w:sz w:val="22"/>
                <w:szCs w:val="22"/>
              </w:rPr>
            </w:pPr>
            <w:r>
              <w:rPr>
                <w:rFonts w:hint="eastAsia"/>
                <w:sz w:val="22"/>
                <w:szCs w:val="22"/>
              </w:rPr>
              <w:t>25.28</w:t>
            </w:r>
            <w:r w:rsidR="0092522E" w:rsidRPr="00247FB2">
              <w:rPr>
                <w:rFonts w:hint="eastAsia"/>
                <w:sz w:val="22"/>
                <w:szCs w:val="22"/>
              </w:rPr>
              <w:t>%</w:t>
            </w:r>
          </w:p>
        </w:tc>
        <w:tc>
          <w:tcPr>
            <w:tcW w:w="474" w:type="pct"/>
            <w:vAlign w:val="center"/>
          </w:tcPr>
          <w:p w14:paraId="31BD9977" w14:textId="5A41BDA6" w:rsidR="0092522E" w:rsidRPr="00247FB2" w:rsidRDefault="00D031D8" w:rsidP="003568AE">
            <w:pPr>
              <w:spacing w:before="60" w:after="60" w:line="240" w:lineRule="auto"/>
              <w:ind w:leftChars="-79" w:left="-190" w:firstLineChars="0" w:firstLine="0"/>
              <w:jc w:val="center"/>
              <w:rPr>
                <w:sz w:val="22"/>
                <w:szCs w:val="22"/>
              </w:rPr>
            </w:pPr>
            <w:r>
              <w:rPr>
                <w:color w:val="000000"/>
                <w:sz w:val="22"/>
                <w:szCs w:val="22"/>
              </w:rPr>
              <w:t>17</w:t>
            </w:r>
            <w:r w:rsidR="0092522E" w:rsidRPr="00247FB2">
              <w:rPr>
                <w:color w:val="000000"/>
                <w:sz w:val="22"/>
                <w:szCs w:val="22"/>
              </w:rPr>
              <w:t>.00</w:t>
            </w:r>
          </w:p>
        </w:tc>
        <w:tc>
          <w:tcPr>
            <w:tcW w:w="475" w:type="pct"/>
            <w:vMerge w:val="restart"/>
            <w:vAlign w:val="center"/>
          </w:tcPr>
          <w:p w14:paraId="51B547E4" w14:textId="316E4A7A" w:rsidR="0092522E" w:rsidRPr="00247FB2" w:rsidRDefault="00D031D8" w:rsidP="003568AE">
            <w:pPr>
              <w:spacing w:before="60" w:after="60" w:line="240" w:lineRule="auto"/>
              <w:ind w:firstLineChars="0" w:firstLine="0"/>
              <w:jc w:val="center"/>
              <w:rPr>
                <w:sz w:val="22"/>
                <w:szCs w:val="22"/>
              </w:rPr>
            </w:pPr>
            <w:r>
              <w:rPr>
                <w:rFonts w:hint="eastAsia"/>
                <w:sz w:val="22"/>
                <w:szCs w:val="22"/>
              </w:rPr>
              <w:t>23.79</w:t>
            </w:r>
          </w:p>
        </w:tc>
        <w:tc>
          <w:tcPr>
            <w:tcW w:w="548" w:type="pct"/>
            <w:vAlign w:val="center"/>
          </w:tcPr>
          <w:p w14:paraId="3293D19E" w14:textId="56249E1E" w:rsidR="0092522E" w:rsidRPr="00247FB2" w:rsidRDefault="00D031D8" w:rsidP="003568AE">
            <w:pPr>
              <w:spacing w:before="60" w:after="60" w:line="240" w:lineRule="auto"/>
              <w:ind w:leftChars="-80" w:left="-1" w:hangingChars="87" w:hanging="191"/>
              <w:jc w:val="center"/>
              <w:rPr>
                <w:sz w:val="22"/>
                <w:szCs w:val="22"/>
              </w:rPr>
            </w:pPr>
            <w:r>
              <w:rPr>
                <w:rFonts w:hint="eastAsia"/>
                <w:sz w:val="22"/>
                <w:szCs w:val="22"/>
              </w:rPr>
              <w:t>28.5</w:t>
            </w:r>
            <w:r w:rsidR="006B0F8D">
              <w:rPr>
                <w:sz w:val="22"/>
                <w:szCs w:val="22"/>
              </w:rPr>
              <w:t>4</w:t>
            </w:r>
            <w:r w:rsidR="0092522E" w:rsidRPr="00247FB2">
              <w:rPr>
                <w:rFonts w:hint="eastAsia"/>
                <w:sz w:val="22"/>
                <w:szCs w:val="22"/>
              </w:rPr>
              <w:t>%</w:t>
            </w:r>
          </w:p>
        </w:tc>
        <w:tc>
          <w:tcPr>
            <w:tcW w:w="474" w:type="pct"/>
          </w:tcPr>
          <w:p w14:paraId="6BDD616E" w14:textId="7FC6B0AC" w:rsidR="0092522E" w:rsidRPr="00247FB2" w:rsidRDefault="000434D3" w:rsidP="003568AE">
            <w:pPr>
              <w:spacing w:before="60" w:after="60" w:line="240" w:lineRule="auto"/>
              <w:ind w:leftChars="-75" w:hangingChars="82" w:hanging="18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9" w:type="pct"/>
            <w:vMerge w:val="restart"/>
            <w:vAlign w:val="center"/>
          </w:tcPr>
          <w:p w14:paraId="26EF9A4B" w14:textId="0BFD10DB" w:rsidR="0092522E" w:rsidRPr="00247FB2" w:rsidRDefault="005C425F" w:rsidP="003568AE">
            <w:pPr>
              <w:spacing w:before="60" w:after="60" w:line="240" w:lineRule="auto"/>
              <w:ind w:firstLineChars="0" w:firstLine="0"/>
              <w:jc w:val="center"/>
              <w:rPr>
                <w:sz w:val="22"/>
                <w:szCs w:val="22"/>
              </w:rPr>
            </w:pPr>
            <w:r>
              <w:rPr>
                <w:rFonts w:hint="eastAsia"/>
                <w:sz w:val="22"/>
                <w:szCs w:val="22"/>
              </w:rPr>
              <w:t>17.60</w:t>
            </w:r>
          </w:p>
        </w:tc>
        <w:tc>
          <w:tcPr>
            <w:tcW w:w="543" w:type="pct"/>
          </w:tcPr>
          <w:p w14:paraId="50FF0749" w14:textId="38CFE7D7" w:rsidR="0092522E" w:rsidRPr="00247FB2" w:rsidRDefault="00B60795" w:rsidP="003568AE">
            <w:pPr>
              <w:spacing w:before="60" w:after="60" w:line="240" w:lineRule="auto"/>
              <w:ind w:leftChars="-75" w:left="-179" w:firstLineChars="0" w:hanging="1"/>
              <w:jc w:val="center"/>
              <w:rPr>
                <w:color w:val="000000"/>
                <w:sz w:val="22"/>
                <w:szCs w:val="22"/>
              </w:rPr>
            </w:pPr>
            <w:r>
              <w:rPr>
                <w:rFonts w:hint="eastAsia"/>
                <w:color w:val="000000"/>
                <w:sz w:val="22"/>
                <w:szCs w:val="22"/>
              </w:rPr>
              <w:t>27.61</w:t>
            </w:r>
            <w:r w:rsidR="0092522E" w:rsidRPr="00247FB2">
              <w:rPr>
                <w:rFonts w:hint="eastAsia"/>
                <w:color w:val="000000"/>
                <w:sz w:val="22"/>
                <w:szCs w:val="22"/>
              </w:rPr>
              <w:t>%</w:t>
            </w:r>
          </w:p>
        </w:tc>
      </w:tr>
      <w:tr w:rsidR="00EE1F26" w:rsidRPr="00247FB2" w14:paraId="68C48672" w14:textId="77777777" w:rsidTr="000A7B52">
        <w:trPr>
          <w:jc w:val="center"/>
        </w:trPr>
        <w:tc>
          <w:tcPr>
            <w:tcW w:w="561" w:type="pct"/>
            <w:vAlign w:val="center"/>
          </w:tcPr>
          <w:p w14:paraId="1697FFC6"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73" w:type="pct"/>
            <w:vAlign w:val="center"/>
          </w:tcPr>
          <w:p w14:paraId="603C1429" w14:textId="7CF30E11" w:rsidR="0092522E" w:rsidRPr="00247FB2" w:rsidRDefault="00522133" w:rsidP="003568AE">
            <w:pPr>
              <w:spacing w:before="60" w:after="60" w:line="240" w:lineRule="auto"/>
              <w:ind w:right="220" w:firstLineChars="0" w:firstLine="0"/>
              <w:jc w:val="center"/>
              <w:rPr>
                <w:sz w:val="22"/>
                <w:szCs w:val="22"/>
              </w:rPr>
            </w:pPr>
            <w:r>
              <w:rPr>
                <w:color w:val="000000"/>
                <w:sz w:val="22"/>
                <w:szCs w:val="22"/>
              </w:rPr>
              <w:t>25.86</w:t>
            </w:r>
          </w:p>
        </w:tc>
        <w:tc>
          <w:tcPr>
            <w:tcW w:w="475" w:type="pct"/>
            <w:vMerge/>
            <w:vAlign w:val="center"/>
          </w:tcPr>
          <w:p w14:paraId="7BDE62CD" w14:textId="77777777" w:rsidR="0092522E" w:rsidRPr="00247FB2" w:rsidRDefault="0092522E" w:rsidP="003568AE">
            <w:pPr>
              <w:spacing w:before="60" w:after="60" w:line="240" w:lineRule="auto"/>
              <w:ind w:right="220" w:firstLineChars="0" w:firstLine="0"/>
              <w:jc w:val="center"/>
              <w:rPr>
                <w:sz w:val="22"/>
                <w:szCs w:val="22"/>
              </w:rPr>
            </w:pPr>
          </w:p>
        </w:tc>
        <w:tc>
          <w:tcPr>
            <w:tcW w:w="498" w:type="pct"/>
            <w:vAlign w:val="center"/>
          </w:tcPr>
          <w:p w14:paraId="1D81409F" w14:textId="150501B7" w:rsidR="0092522E" w:rsidRPr="00247FB2" w:rsidRDefault="00A6671F" w:rsidP="003568AE">
            <w:pPr>
              <w:spacing w:before="60" w:after="60" w:line="240" w:lineRule="auto"/>
              <w:ind w:right="220" w:firstLineChars="0" w:firstLine="0"/>
              <w:jc w:val="center"/>
              <w:rPr>
                <w:sz w:val="22"/>
                <w:szCs w:val="22"/>
              </w:rPr>
            </w:pPr>
            <w:r>
              <w:rPr>
                <w:rFonts w:hint="eastAsia"/>
                <w:sz w:val="22"/>
                <w:szCs w:val="22"/>
              </w:rPr>
              <w:t>9.96</w:t>
            </w:r>
            <w:r w:rsidR="0092522E" w:rsidRPr="00247FB2">
              <w:rPr>
                <w:rFonts w:hint="eastAsia"/>
                <w:sz w:val="22"/>
                <w:szCs w:val="22"/>
              </w:rPr>
              <w:t>%</w:t>
            </w:r>
          </w:p>
        </w:tc>
        <w:tc>
          <w:tcPr>
            <w:tcW w:w="474" w:type="pct"/>
            <w:vAlign w:val="center"/>
          </w:tcPr>
          <w:p w14:paraId="0298C7D7" w14:textId="7A0AD9CD" w:rsidR="0092522E" w:rsidRPr="00247FB2" w:rsidRDefault="00D031D8" w:rsidP="003568AE">
            <w:pPr>
              <w:spacing w:before="60" w:after="60" w:line="240" w:lineRule="auto"/>
              <w:ind w:leftChars="-3" w:right="220" w:hangingChars="3" w:hanging="7"/>
              <w:jc w:val="center"/>
              <w:rPr>
                <w:sz w:val="22"/>
                <w:szCs w:val="22"/>
              </w:rPr>
            </w:pPr>
            <w:r>
              <w:rPr>
                <w:rFonts w:hint="eastAsia"/>
                <w:sz w:val="22"/>
                <w:szCs w:val="22"/>
              </w:rPr>
              <w:t>20.56</w:t>
            </w:r>
          </w:p>
        </w:tc>
        <w:tc>
          <w:tcPr>
            <w:tcW w:w="475" w:type="pct"/>
            <w:vMerge/>
            <w:vAlign w:val="center"/>
          </w:tcPr>
          <w:p w14:paraId="3A373FCC" w14:textId="77777777" w:rsidR="0092522E" w:rsidRPr="00247FB2" w:rsidRDefault="0092522E" w:rsidP="003568AE">
            <w:pPr>
              <w:spacing w:before="60" w:after="60" w:line="240" w:lineRule="auto"/>
              <w:ind w:right="220" w:firstLineChars="0" w:firstLine="0"/>
              <w:jc w:val="center"/>
              <w:rPr>
                <w:sz w:val="22"/>
                <w:szCs w:val="22"/>
              </w:rPr>
            </w:pPr>
          </w:p>
        </w:tc>
        <w:tc>
          <w:tcPr>
            <w:tcW w:w="548" w:type="pct"/>
            <w:vAlign w:val="center"/>
          </w:tcPr>
          <w:p w14:paraId="749753E5" w14:textId="761E278A" w:rsidR="0092522E" w:rsidRPr="00247FB2" w:rsidRDefault="0033454B" w:rsidP="00EE1F26">
            <w:pPr>
              <w:spacing w:before="60" w:after="60" w:line="240" w:lineRule="auto"/>
              <w:ind w:right="220" w:firstLineChars="0" w:firstLine="0"/>
              <w:rPr>
                <w:sz w:val="22"/>
                <w:szCs w:val="22"/>
              </w:rPr>
            </w:pPr>
            <w:r>
              <w:rPr>
                <w:rFonts w:hint="eastAsia"/>
                <w:sz w:val="22"/>
                <w:szCs w:val="22"/>
              </w:rPr>
              <w:t>13.58</w:t>
            </w:r>
            <w:r w:rsidR="0092522E" w:rsidRPr="00247FB2">
              <w:rPr>
                <w:rFonts w:hint="eastAsia"/>
                <w:sz w:val="22"/>
                <w:szCs w:val="22"/>
              </w:rPr>
              <w:t>%</w:t>
            </w:r>
          </w:p>
        </w:tc>
        <w:tc>
          <w:tcPr>
            <w:tcW w:w="474" w:type="pct"/>
          </w:tcPr>
          <w:p w14:paraId="6C7A606A" w14:textId="7E46BE44" w:rsidR="0092522E" w:rsidRPr="00247FB2" w:rsidRDefault="00657A0A" w:rsidP="003568AE">
            <w:pPr>
              <w:spacing w:before="60" w:after="60" w:line="240" w:lineRule="auto"/>
              <w:ind w:right="220" w:firstLineChars="0" w:firstLine="0"/>
              <w:jc w:val="center"/>
              <w:rPr>
                <w:color w:val="000000"/>
                <w:sz w:val="22"/>
                <w:szCs w:val="22"/>
              </w:rPr>
            </w:pPr>
            <w:r>
              <w:rPr>
                <w:rFonts w:hint="eastAsia"/>
                <w:color w:val="000000"/>
                <w:sz w:val="22"/>
                <w:szCs w:val="22"/>
              </w:rPr>
              <w:t>15.05</w:t>
            </w:r>
          </w:p>
        </w:tc>
        <w:tc>
          <w:tcPr>
            <w:tcW w:w="479" w:type="pct"/>
            <w:vMerge/>
          </w:tcPr>
          <w:p w14:paraId="2DD1B5D3"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43" w:type="pct"/>
          </w:tcPr>
          <w:p w14:paraId="6139281B" w14:textId="2209FF49" w:rsidR="0092522E" w:rsidRPr="00247FB2" w:rsidRDefault="0054217A" w:rsidP="000A7B52">
            <w:pPr>
              <w:spacing w:before="60" w:after="60" w:line="240" w:lineRule="auto"/>
              <w:ind w:leftChars="-51" w:left="1" w:right="220" w:hangingChars="56" w:hanging="123"/>
              <w:jc w:val="center"/>
              <w:rPr>
                <w:color w:val="000000"/>
                <w:sz w:val="22"/>
                <w:szCs w:val="22"/>
              </w:rPr>
            </w:pPr>
            <w:r>
              <w:rPr>
                <w:rFonts w:hint="eastAsia"/>
                <w:color w:val="000000"/>
                <w:sz w:val="22"/>
                <w:szCs w:val="22"/>
              </w:rPr>
              <w:t>14</w:t>
            </w:r>
            <w:r>
              <w:rPr>
                <w:color w:val="000000"/>
                <w:sz w:val="22"/>
                <w:szCs w:val="22"/>
              </w:rPr>
              <w:t>.49</w:t>
            </w:r>
            <w:r w:rsidR="0092522E" w:rsidRPr="00247FB2">
              <w:rPr>
                <w:rFonts w:hint="eastAsia"/>
                <w:color w:val="000000"/>
                <w:sz w:val="22"/>
                <w:szCs w:val="22"/>
              </w:rPr>
              <w:t>%</w:t>
            </w:r>
          </w:p>
        </w:tc>
      </w:tr>
    </w:tbl>
    <w:bookmarkEnd w:id="472"/>
    <w:bookmarkEnd w:id="473"/>
    <w:bookmarkEnd w:id="474"/>
    <w:bookmarkEnd w:id="475"/>
    <w:p w14:paraId="4880E8EA" w14:textId="012A7531" w:rsidR="00262747" w:rsidRDefault="00262747" w:rsidP="00262747">
      <w:pPr>
        <w:ind w:firstLine="480"/>
      </w:pPr>
      <w:r>
        <w:rPr>
          <w:rFonts w:hint="eastAsia"/>
        </w:rPr>
        <w:t>从</w:t>
      </w:r>
      <w:r w:rsidR="00816D5A">
        <w:fldChar w:fldCharType="begin"/>
      </w:r>
      <w:r w:rsidR="00816D5A">
        <w:instrText xml:space="preserve"> REF _Ref510452096 \r \h </w:instrText>
      </w:r>
      <w:r w:rsidR="00816D5A">
        <w:fldChar w:fldCharType="separate"/>
      </w:r>
      <w:r w:rsidR="005B7C37">
        <w:rPr>
          <w:rFonts w:hint="eastAsia"/>
        </w:rPr>
        <w:t>表</w:t>
      </w:r>
      <w:r w:rsidR="005B7C37">
        <w:rPr>
          <w:rFonts w:hint="eastAsia"/>
        </w:rPr>
        <w:t>4.6</w:t>
      </w:r>
      <w:r w:rsidR="00816D5A">
        <w:fldChar w:fldCharType="end"/>
      </w:r>
      <w:r>
        <w:t>可以看出</w:t>
      </w:r>
      <w:r>
        <w:rPr>
          <w:rFonts w:hint="eastAsia"/>
        </w:rPr>
        <w:t>，对于</w:t>
      </w:r>
      <w:r w:rsidR="003A3610">
        <w:rPr>
          <w:rFonts w:hint="eastAsia"/>
        </w:rPr>
        <w:t>角</w:t>
      </w:r>
      <w:r>
        <w:rPr>
          <w:rFonts w:hint="eastAsia"/>
        </w:rPr>
        <w:t>铺层层合板，</w:t>
      </w:r>
      <w:r w:rsidR="00721B18">
        <w:rPr>
          <w:rFonts w:hint="eastAsia"/>
        </w:rPr>
        <w:t>指数退化计算出</w:t>
      </w:r>
      <w:r>
        <w:rPr>
          <w:rFonts w:hint="eastAsia"/>
        </w:rPr>
        <w:t>最大的误差为</w:t>
      </w:r>
      <w:r w:rsidR="00721B18">
        <w:rPr>
          <w:rFonts w:hint="eastAsia"/>
        </w:rPr>
        <w:t>14.49</w:t>
      </w:r>
      <w:r>
        <w:rPr>
          <w:rFonts w:hint="eastAsia"/>
        </w:rPr>
        <w:t>%</w:t>
      </w:r>
      <w:r>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721B18">
        <w:rPr>
          <w:vertAlign w:val="subscript"/>
        </w:rPr>
        <w:t>d</w:t>
      </w:r>
      <w:r w:rsidR="00721B18">
        <w:rPr>
          <w:rFonts w:hint="eastAsia"/>
        </w:rPr>
        <w:t>的层合板，指</w:t>
      </w:r>
      <w:r>
        <w:rPr>
          <w:rFonts w:hint="eastAsia"/>
        </w:rPr>
        <w:t>数退化模型计算结果</w:t>
      </w:r>
      <w:r w:rsidR="00F050D7">
        <w:rPr>
          <w:rFonts w:hint="eastAsia"/>
        </w:rPr>
        <w:t>的误差比</w:t>
      </w:r>
      <w:r>
        <w:rPr>
          <w:rFonts w:hint="eastAsia"/>
        </w:rPr>
        <w:t>线性退化模型</w:t>
      </w:r>
      <w:r w:rsidR="00F050D7">
        <w:rPr>
          <w:rFonts w:hint="eastAsia"/>
        </w:rPr>
        <w:t>的误差小</w:t>
      </w:r>
      <w:r w:rsidR="00F050D7">
        <w:rPr>
          <w:rFonts w:hint="eastAsia"/>
        </w:rPr>
        <w:t>2~</w:t>
      </w:r>
      <w:r w:rsidR="00F050D7">
        <w:t>3</w:t>
      </w:r>
      <w:r w:rsidR="00F050D7">
        <w:t>倍</w:t>
      </w:r>
      <w:r w:rsidR="00456D1D">
        <w:rPr>
          <w:rFonts w:hint="eastAsia"/>
        </w:rPr>
        <w:t>。</w:t>
      </w:r>
    </w:p>
    <w:p w14:paraId="1727E698" w14:textId="7081BFE5" w:rsidR="00104F6C" w:rsidRDefault="002E63C6" w:rsidP="00104F6C">
      <w:pPr>
        <w:spacing w:line="240" w:lineRule="auto"/>
        <w:ind w:firstLine="480"/>
        <w:jc w:val="center"/>
      </w:pPr>
      <w:r w:rsidRPr="002E63C6">
        <w:rPr>
          <w:noProof/>
        </w:rPr>
        <w:drawing>
          <wp:inline distT="0" distB="0" distL="0" distR="0" wp14:anchorId="634A4383" wp14:editId="1C57D48C">
            <wp:extent cx="5688330" cy="2884854"/>
            <wp:effectExtent l="0" t="0" r="7620" b="0"/>
            <wp:docPr id="23623" name="图片 23623"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Users\dell\Desktop\UMAThashinlinear4\abaqus_result\径宽比-极限载荷.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5688330" cy="2884854"/>
                    </a:xfrm>
                    <a:prstGeom prst="rect">
                      <a:avLst/>
                    </a:prstGeom>
                    <a:noFill/>
                    <a:ln>
                      <a:noFill/>
                    </a:ln>
                  </pic:spPr>
                </pic:pic>
              </a:graphicData>
            </a:graphic>
          </wp:inline>
        </w:drawing>
      </w:r>
    </w:p>
    <w:p w14:paraId="5EF27964" w14:textId="4B969F90" w:rsidR="00104F6C" w:rsidRDefault="00104F6C" w:rsidP="007A7BAA">
      <w:pPr>
        <w:pStyle w:val="6"/>
        <w:jc w:val="center"/>
      </w:pPr>
      <w:bookmarkStart w:id="476" w:name="_Ref510527382"/>
      <w:r>
        <w:rPr>
          <w:rFonts w:hint="eastAsia"/>
        </w:rPr>
        <w:t>孔径宽度比和极限载荷关系图</w:t>
      </w:r>
      <w:bookmarkEnd w:id="476"/>
    </w:p>
    <w:p w14:paraId="112BC861" w14:textId="18F9DBD2" w:rsidR="00CC769F" w:rsidRDefault="00CC769F" w:rsidP="00395F4E">
      <w:pPr>
        <w:ind w:firstLine="480"/>
      </w:pPr>
      <w:r>
        <w:fldChar w:fldCharType="begin"/>
      </w:r>
      <w:r>
        <w:instrText xml:space="preserve"> REF _Ref510527382 \r \h </w:instrText>
      </w:r>
      <w:r>
        <w:fldChar w:fldCharType="separate"/>
      </w:r>
      <w:r>
        <w:rPr>
          <w:rFonts w:hint="eastAsia"/>
        </w:rPr>
        <w:t>图</w:t>
      </w:r>
      <w:r>
        <w:rPr>
          <w:rFonts w:hint="eastAsia"/>
        </w:rPr>
        <w:t>4.29</w:t>
      </w:r>
      <w:r>
        <w:fldChar w:fldCharType="end"/>
      </w:r>
      <w:r w:rsidR="00B82727">
        <w:rPr>
          <w:rFonts w:hint="eastAsia"/>
        </w:rPr>
        <w:t>给出了孔径宽度比和极限载荷之间的关系，</w:t>
      </w:r>
      <w:r w:rsidR="00B54746">
        <w:rPr>
          <w:rFonts w:hint="eastAsia"/>
        </w:rPr>
        <w:t>由图可以看出</w:t>
      </w:r>
      <w:r w:rsidR="008C1D4E">
        <w:rPr>
          <w:rFonts w:hint="eastAsia"/>
        </w:rPr>
        <w:t>，</w:t>
      </w:r>
      <w:r w:rsidR="00E62381">
        <w:rPr>
          <w:rFonts w:hint="eastAsia"/>
        </w:rPr>
        <w:t>对于相同铺层的层合板来说，极限载荷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层合板</w:t>
      </w:r>
      <w:r w:rsidR="0042264B">
        <w:rPr>
          <w:rFonts w:hint="eastAsia"/>
        </w:rPr>
        <w:t>的</w:t>
      </w:r>
      <w:r w:rsidR="00651B64">
        <w:rPr>
          <w:rFonts w:hint="eastAsia"/>
        </w:rPr>
        <w:t>的极限载荷最大，</w:t>
      </w:r>
      <w:r w:rsidR="000F7C14">
        <w:rPr>
          <w:rFonts w:hint="eastAsia"/>
        </w:rPr>
        <w:t>[</w:t>
      </w:r>
      <w:r w:rsidR="000F7C14">
        <w:t>0/90</w:t>
      </w:r>
      <w:r w:rsidR="000F7C14">
        <w:rPr>
          <w:rFonts w:hint="eastAsia"/>
        </w:rPr>
        <w:t>]</w:t>
      </w:r>
      <w:r w:rsidR="000F7C14">
        <w:rPr>
          <w:vertAlign w:val="subscript"/>
        </w:rPr>
        <w:t>5</w:t>
      </w:r>
      <w:r w:rsidR="000F7C14">
        <w:rPr>
          <w:rFonts w:hint="eastAsia"/>
        </w:rPr>
        <w:t>正交铺层层合板的的极限载荷次之，极限载荷最小的层合板铺层是</w:t>
      </w:r>
      <w:r w:rsidR="000F7C14">
        <w:rPr>
          <w:rFonts w:hint="eastAsia"/>
        </w:rPr>
        <w:t>[</w:t>
      </w:r>
      <w:r w:rsidR="000F7C14">
        <w:t>45/-45</w:t>
      </w:r>
      <w:r w:rsidR="000F7C14">
        <w:rPr>
          <w:rFonts w:hint="eastAsia"/>
        </w:rPr>
        <w:t>]</w:t>
      </w:r>
      <w:r w:rsidR="000F7C14">
        <w:rPr>
          <w:vertAlign w:val="subscript"/>
        </w:rPr>
        <w:t>5</w:t>
      </w:r>
      <w:r w:rsidR="000F7C14">
        <w:rPr>
          <w:rFonts w:hint="eastAsia"/>
        </w:rPr>
        <w:t>角铺层层合板</w:t>
      </w:r>
      <w:r w:rsidR="000D3BBF">
        <w:rPr>
          <w:rFonts w:hint="eastAsia"/>
        </w:rPr>
        <w:t>。</w:t>
      </w:r>
      <w:r w:rsidR="002E77FA">
        <w:rPr>
          <w:rFonts w:hint="eastAsia"/>
        </w:rPr>
        <w:t>这也说明了在复合材料层合板中，主要承载的是纤维，当拉伸方向的</w:t>
      </w:r>
      <w:r w:rsidR="00DB1294">
        <w:rPr>
          <w:rFonts w:hint="eastAsia"/>
        </w:rPr>
        <w:t>0</w:t>
      </w:r>
      <w:r w:rsidR="00DB1294">
        <w:rPr>
          <w:rFonts w:hint="eastAsia"/>
        </w:rPr>
        <w:t>°层的板所占比例越多，承载的能力也就越强，</w:t>
      </w:r>
      <w:r w:rsidR="00395F4E">
        <w:rPr>
          <w:rFonts w:hint="eastAsia"/>
        </w:rPr>
        <w:t>层合板的极限载荷越大。</w:t>
      </w:r>
    </w:p>
    <w:p w14:paraId="0B56F0E9" w14:textId="42E346AA" w:rsidR="0043089C" w:rsidRDefault="004C3C9A" w:rsidP="00277D5B">
      <w:pPr>
        <w:ind w:firstLine="480"/>
      </w:pPr>
      <w:r>
        <w:t>根</w:t>
      </w:r>
      <w:r w:rsidR="00732E1D">
        <w:t>据以上</w:t>
      </w:r>
      <w:r w:rsidR="00732E1D">
        <w:rPr>
          <w:rFonts w:hint="eastAsia"/>
        </w:rPr>
        <w:t>的分析可知</w:t>
      </w:r>
      <w:r>
        <w:rPr>
          <w:rFonts w:hint="eastAsia"/>
        </w:rPr>
        <w:t>，本文提出了</w:t>
      </w:r>
      <w:r w:rsidR="00B37945">
        <w:rPr>
          <w:rFonts w:hint="eastAsia"/>
        </w:rPr>
        <w:t>计算模型可以比较准确的预测三种铺层层合板在单向拉伸载荷下的极限载荷。并且</w:t>
      </w:r>
      <w:r w:rsidR="00123C22">
        <w:rPr>
          <w:rFonts w:hint="eastAsia"/>
        </w:rPr>
        <w:t>指数退化模型比线性退化模型计算出的结果误差更小</w:t>
      </w:r>
      <w:r w:rsidR="001264E8">
        <w:rPr>
          <w:rFonts w:hint="eastAsia"/>
        </w:rPr>
        <w:t>，指数退化模型显然更加</w:t>
      </w:r>
      <w:r w:rsidR="00201D39">
        <w:rPr>
          <w:rFonts w:hint="eastAsia"/>
        </w:rPr>
        <w:t>接近</w:t>
      </w:r>
      <w:r w:rsidR="00201D39">
        <w:t>真实的材料</w:t>
      </w:r>
      <w:r w:rsidR="00201D39">
        <w:rPr>
          <w:rFonts w:hint="eastAsia"/>
        </w:rPr>
        <w:t>。</w:t>
      </w:r>
    </w:p>
    <w:p w14:paraId="57D55293" w14:textId="4442E2D4" w:rsidR="0092522E" w:rsidRDefault="0092522E" w:rsidP="0092522E">
      <w:pPr>
        <w:pStyle w:val="3"/>
      </w:pPr>
      <w:bookmarkStart w:id="477" w:name="_Toc511050579"/>
      <w:r>
        <w:lastRenderedPageBreak/>
        <w:t>初始失效载荷</w:t>
      </w:r>
      <w:bookmarkEnd w:id="477"/>
    </w:p>
    <w:p w14:paraId="46B786F5" w14:textId="20EBF832"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p>
    <w:p w14:paraId="1F8CE4E6" w14:textId="16A9D3A9" w:rsidR="003763D6" w:rsidRDefault="00CA6280" w:rsidP="003763D6">
      <w:pPr>
        <w:spacing w:line="240" w:lineRule="auto"/>
        <w:ind w:firstLine="480"/>
        <w:jc w:val="center"/>
      </w:pPr>
      <w:r w:rsidRPr="00CA6280">
        <w:rPr>
          <w:noProof/>
        </w:rPr>
        <w:drawing>
          <wp:inline distT="0" distB="0" distL="0" distR="0" wp14:anchorId="1F17A51E" wp14:editId="2094279E">
            <wp:extent cx="5132717" cy="2602942"/>
            <wp:effectExtent l="0" t="0" r="0" b="6985"/>
            <wp:docPr id="23627" name="图片 23627"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C:\Users\dell\Desktop\UMAThashinlinear4\abaqus_result\径宽比-初始载荷.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140372" cy="2606824"/>
                    </a:xfrm>
                    <a:prstGeom prst="rect">
                      <a:avLst/>
                    </a:prstGeom>
                    <a:noFill/>
                    <a:ln>
                      <a:noFill/>
                    </a:ln>
                  </pic:spPr>
                </pic:pic>
              </a:graphicData>
            </a:graphic>
          </wp:inline>
        </w:drawing>
      </w:r>
    </w:p>
    <w:p w14:paraId="3DB9E4D7" w14:textId="5018EBB7" w:rsidR="003763D6" w:rsidRDefault="003763D6" w:rsidP="005E525B">
      <w:pPr>
        <w:pStyle w:val="6"/>
        <w:jc w:val="center"/>
      </w:pPr>
      <w:bookmarkStart w:id="478" w:name="_Ref510615526"/>
      <w:r>
        <w:rPr>
          <w:rFonts w:hint="eastAsia"/>
        </w:rPr>
        <w:t>孔径宽度比和初始失效载荷关系图</w:t>
      </w:r>
      <w:bookmarkEnd w:id="478"/>
    </w:p>
    <w:p w14:paraId="2635FAD0" w14:textId="746D6A61"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Pr>
          <w:rFonts w:hint="eastAsia"/>
        </w:rPr>
        <w:t>图</w:t>
      </w:r>
      <w:r>
        <w:rPr>
          <w:rFonts w:hint="eastAsia"/>
        </w:rPr>
        <w:t>4.30</w:t>
      </w:r>
      <w:r>
        <w:fldChar w:fldCharType="end"/>
      </w:r>
      <w:bookmarkStart w:id="479"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铺层层合板的初始失效载荷以及孔径宽度比之间的关系。</w:t>
      </w:r>
      <w:r w:rsidR="006E41F8">
        <w:rPr>
          <w:rFonts w:hint="eastAsia"/>
        </w:rPr>
        <w:t>由图可得：对于三种铺层而言，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480" w:name="OLE_LINK325"/>
      <w:bookmarkEnd w:id="479"/>
      <w:r w:rsidR="0025698D">
        <w:rPr>
          <w:rFonts w:hint="eastAsia"/>
        </w:rPr>
        <w:t>而对于孔径</w:t>
      </w:r>
      <w:r w:rsidR="00BD4D94">
        <w:rPr>
          <w:rFonts w:hint="eastAsia"/>
        </w:rPr>
        <w:t>宽度比</w:t>
      </w:r>
      <w:r w:rsidR="0025698D">
        <w:rPr>
          <w:rFonts w:hint="eastAsia"/>
        </w:rPr>
        <w:t>相同的</w:t>
      </w:r>
      <w:r w:rsidR="00256C72">
        <w:rPr>
          <w:rFonts w:hint="eastAsia"/>
        </w:rPr>
        <w:t>三种铺层的</w:t>
      </w:r>
      <w:r w:rsidR="0025698D">
        <w:rPr>
          <w:rFonts w:hint="eastAsia"/>
        </w:rPr>
        <w:t>层合板，</w:t>
      </w:r>
      <w:r w:rsidR="001B3832">
        <w:rPr>
          <w:rFonts w:hint="eastAsia"/>
        </w:rPr>
        <w:t>[</w:t>
      </w:r>
      <w:r w:rsidR="001B3832">
        <w:t>45/-45</w:t>
      </w:r>
      <w:r w:rsidR="001B3832">
        <w:rPr>
          <w:rFonts w:hint="eastAsia"/>
        </w:rPr>
        <w:t>]</w:t>
      </w:r>
      <w:r w:rsidR="001B3832">
        <w:rPr>
          <w:vertAlign w:val="subscript"/>
        </w:rPr>
        <w:t>5</w:t>
      </w:r>
      <w:r w:rsidR="001B3832">
        <w:rPr>
          <w:rFonts w:hint="eastAsia"/>
        </w:rPr>
        <w:t>角铺层层合板将率先出现失效，失效的模式为基体拉伸失效</w:t>
      </w:r>
      <w:r w:rsidR="00256C72">
        <w:rPr>
          <w:rFonts w:hint="eastAsia"/>
        </w:rPr>
        <w:t>；</w:t>
      </w:r>
      <w:r w:rsidR="00E51E49">
        <w:rPr>
          <w:rFonts w:hint="eastAsia"/>
        </w:rPr>
        <w:t>[</w:t>
      </w:r>
      <w:r w:rsidR="00E51E49">
        <w:t>0/90</w:t>
      </w:r>
      <w:r w:rsidR="00E51E49">
        <w:rPr>
          <w:rFonts w:hint="eastAsia"/>
        </w:rPr>
        <w:t>]</w:t>
      </w:r>
      <w:r w:rsidR="00E51E49">
        <w:rPr>
          <w:vertAlign w:val="subscript"/>
        </w:rPr>
        <w:t>5</w:t>
      </w:r>
      <w:r w:rsidR="00E51E49">
        <w:rPr>
          <w:rFonts w:hint="eastAsia"/>
        </w:rPr>
        <w:t>正交铺层层合板</w:t>
      </w:r>
      <w:r w:rsidR="00256C72">
        <w:rPr>
          <w:rFonts w:hint="eastAsia"/>
        </w:rPr>
        <w:t>将第二个出现损伤，具体损伤模式为</w:t>
      </w:r>
      <w:r w:rsidR="00256C72">
        <w:rPr>
          <w:rFonts w:hint="eastAsia"/>
        </w:rPr>
        <w:t>90</w:t>
      </w:r>
      <w:r w:rsidR="00256C72">
        <w:rPr>
          <w:rFonts w:hint="eastAsia"/>
        </w:rPr>
        <w:t>°层上的基体拉伸损伤，最后发生损伤的铺层是</w:t>
      </w:r>
      <w:r w:rsidR="00256C72">
        <w:rPr>
          <w:rFonts w:hint="eastAsia"/>
        </w:rPr>
        <w:t>[</w:t>
      </w:r>
      <w:r w:rsidR="00256C72">
        <w:t>0</w:t>
      </w:r>
      <w:r w:rsidR="00256C72">
        <w:rPr>
          <w:rFonts w:hint="eastAsia"/>
        </w:rPr>
        <w:t>]</w:t>
      </w:r>
      <w:r w:rsidR="00256C72" w:rsidRPr="00651B64">
        <w:rPr>
          <w:vertAlign w:val="subscript"/>
        </w:rPr>
        <w:t>10</w:t>
      </w:r>
      <w:r w:rsidR="00256C72">
        <w:rPr>
          <w:rFonts w:hint="eastAsia"/>
        </w:rPr>
        <w:t>单向层合板，</w:t>
      </w:r>
      <w:r w:rsidR="00C17570">
        <w:rPr>
          <w:rFonts w:hint="eastAsia"/>
        </w:rPr>
        <w:t>失效模式同样是基体拉伸损伤</w:t>
      </w:r>
      <w:r w:rsidR="00DB7090">
        <w:rPr>
          <w:rFonts w:hint="eastAsia"/>
        </w:rPr>
        <w:t>；而</w:t>
      </w:r>
      <w:r w:rsidR="00DB7090">
        <w:rPr>
          <w:rFonts w:hint="eastAsia"/>
        </w:rPr>
        <w:t>[</w:t>
      </w:r>
      <w:r w:rsidR="00DB7090">
        <w:t>0/90</w:t>
      </w:r>
      <w:r w:rsidR="00DB7090">
        <w:rPr>
          <w:rFonts w:hint="eastAsia"/>
        </w:rPr>
        <w:t>]</w:t>
      </w:r>
      <w:r w:rsidR="00DB7090">
        <w:rPr>
          <w:vertAlign w:val="subscript"/>
        </w:rPr>
        <w:t>5</w:t>
      </w:r>
      <w:r w:rsidR="00DB7090">
        <w:rPr>
          <w:rFonts w:hint="eastAsia"/>
        </w:rPr>
        <w:t>正交铺层层合板上的</w:t>
      </w:r>
      <w:r w:rsidR="00DB7090">
        <w:rPr>
          <w:rFonts w:hint="eastAsia"/>
        </w:rPr>
        <w:t>0</w:t>
      </w:r>
      <w:r w:rsidR="00DB7090">
        <w:rPr>
          <w:rFonts w:hint="eastAsia"/>
        </w:rPr>
        <w:t>°层比</w:t>
      </w:r>
      <w:r w:rsidR="00DB7090">
        <w:rPr>
          <w:rFonts w:hint="eastAsia"/>
        </w:rPr>
        <w:t>[</w:t>
      </w:r>
      <w:r w:rsidR="00DB7090">
        <w:t>0</w:t>
      </w:r>
      <w:r w:rsidR="00DB7090">
        <w:rPr>
          <w:rFonts w:hint="eastAsia"/>
        </w:rPr>
        <w:t>]</w:t>
      </w:r>
      <w:r w:rsidR="00DB7090" w:rsidRPr="00651B64">
        <w:rPr>
          <w:vertAlign w:val="subscript"/>
        </w:rPr>
        <w:t>10</w:t>
      </w:r>
      <w:r w:rsidR="00DB7090">
        <w:rPr>
          <w:rFonts w:hint="eastAsia"/>
        </w:rPr>
        <w:t>单向层合板的</w:t>
      </w:r>
      <w:r w:rsidR="00DB7090">
        <w:rPr>
          <w:rFonts w:hint="eastAsia"/>
        </w:rPr>
        <w:t>0</w:t>
      </w:r>
      <w:r w:rsidR="00DB7090">
        <w:rPr>
          <w:rFonts w:hint="eastAsia"/>
        </w:rPr>
        <w:t>°层出现损伤时的载荷更大</w:t>
      </w:r>
      <w:r w:rsidR="009038D3">
        <w:rPr>
          <w:rFonts w:hint="eastAsia"/>
        </w:rPr>
        <w:t>，说明在</w:t>
      </w:r>
      <w:r w:rsidR="00D849AD">
        <w:rPr>
          <w:rFonts w:hint="eastAsia"/>
        </w:rPr>
        <w:t>[</w:t>
      </w:r>
      <w:r w:rsidR="00D849AD">
        <w:t>0/90</w:t>
      </w:r>
      <w:r w:rsidR="00D849AD">
        <w:rPr>
          <w:rFonts w:hint="eastAsia"/>
        </w:rPr>
        <w:t>]</w:t>
      </w:r>
      <w:r w:rsidR="00D849AD">
        <w:rPr>
          <w:vertAlign w:val="subscript"/>
        </w:rPr>
        <w:t>5</w:t>
      </w:r>
      <w:r w:rsidR="00D849AD">
        <w:rPr>
          <w:rFonts w:hint="eastAsia"/>
        </w:rPr>
        <w:t>正交铺层层合板中，由于</w:t>
      </w:r>
      <w:r w:rsidR="00D849AD">
        <w:rPr>
          <w:rFonts w:hint="eastAsia"/>
        </w:rPr>
        <w:t>90</w:t>
      </w:r>
      <w:r w:rsidR="00D849AD">
        <w:rPr>
          <w:rFonts w:hint="eastAsia"/>
        </w:rPr>
        <w:t>°层的存在，</w:t>
      </w:r>
      <w:r w:rsidR="00F93714">
        <w:rPr>
          <w:rFonts w:hint="eastAsia"/>
        </w:rPr>
        <w:t>增加了</w:t>
      </w:r>
      <w:r w:rsidR="00F93714">
        <w:rPr>
          <w:rFonts w:hint="eastAsia"/>
        </w:rPr>
        <w:t>0</w:t>
      </w:r>
      <w:r w:rsidR="00F93714">
        <w:rPr>
          <w:rFonts w:hint="eastAsia"/>
        </w:rPr>
        <w:t>°层</w:t>
      </w:r>
      <w:r w:rsidR="00DB5401">
        <w:rPr>
          <w:rFonts w:hint="eastAsia"/>
        </w:rPr>
        <w:t>承受载荷的能力。</w:t>
      </w:r>
      <w:bookmarkEnd w:id="480"/>
    </w:p>
    <w:p w14:paraId="2164DFF5" w14:textId="5E393EE2" w:rsidR="0043089C" w:rsidRDefault="0043089C" w:rsidP="003257AF">
      <w:pPr>
        <w:pStyle w:val="2"/>
      </w:pPr>
      <w:bookmarkStart w:id="481" w:name="_Toc511050580"/>
      <w:r>
        <w:t>考虑剪切非线性后的角铺层层合板失效</w:t>
      </w:r>
      <w:bookmarkEnd w:id="481"/>
    </w:p>
    <w:p w14:paraId="13FEE366" w14:textId="7AEF4DD2" w:rsidR="00D4438D" w:rsidRDefault="00D97323" w:rsidP="008D4BC3">
      <w:pPr>
        <w:ind w:firstLine="480"/>
      </w:pPr>
      <w:r>
        <w:t>在</w:t>
      </w:r>
      <w:r>
        <w:fldChar w:fldCharType="begin"/>
      </w:r>
      <w:r>
        <w:instrText xml:space="preserve"> REF _Ref510452098 \r \h </w:instrText>
      </w:r>
      <w:r>
        <w:fldChar w:fldCharType="separate"/>
      </w:r>
      <w:r w:rsidR="005B7C37">
        <w:t>4.4.1</w:t>
      </w:r>
      <w:r>
        <w:fldChar w:fldCharType="end"/>
      </w:r>
      <w:r>
        <w:t>节中</w:t>
      </w:r>
      <w:r>
        <w:rPr>
          <w:rFonts w:hint="eastAsia"/>
        </w:rPr>
        <w:t>，</w:t>
      </w:r>
      <w:r>
        <w:t>从</w:t>
      </w:r>
      <w:r>
        <w:fldChar w:fldCharType="begin"/>
      </w:r>
      <w:r>
        <w:instrText xml:space="preserve"> REF _Ref510447985 \r \h </w:instrText>
      </w:r>
      <w:r>
        <w:fldChar w:fldCharType="separate"/>
      </w:r>
      <w:r w:rsidR="005B7C37">
        <w:rPr>
          <w:rFonts w:hint="eastAsia"/>
        </w:rPr>
        <w:t>图</w:t>
      </w:r>
      <w:r w:rsidR="005B7C37">
        <w:rPr>
          <w:rFonts w:hint="eastAsia"/>
        </w:rPr>
        <w:t>4.27</w:t>
      </w:r>
      <w:r>
        <w:fldChar w:fldCharType="end"/>
      </w:r>
      <w:r>
        <w:t>中可以看出</w:t>
      </w:r>
      <w:r w:rsidR="00E72D09">
        <w:rPr>
          <w:rFonts w:hint="eastAsia"/>
        </w:rPr>
        <w:t>角铺层中的位移和载荷呈非线性的关系，</w:t>
      </w:r>
      <w:r w:rsidR="00D4438D">
        <w:rPr>
          <w:rFonts w:hint="eastAsia"/>
        </w:rPr>
        <w:t>为了</w:t>
      </w:r>
      <w:r w:rsidR="004C4493">
        <w:rPr>
          <w:rFonts w:hint="eastAsia"/>
        </w:rPr>
        <w:t>准确的模拟出这种现象，我们</w:t>
      </w:r>
      <w:r w:rsidR="00C01A20">
        <w:rPr>
          <w:rFonts w:hint="eastAsia"/>
        </w:rPr>
        <w:t>考虑复合材料中的剪切非线性理论，</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5B7C37">
        <w:t>2.3</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3401BF">
        <w:rPr>
          <w:rFonts w:hint="eastAsia"/>
        </w:rPr>
        <w:t>将剪切模量定义为</w:t>
      </w:r>
      <w:r w:rsidR="005B7C37">
        <w:rPr>
          <w:rFonts w:hint="eastAsia"/>
        </w:rPr>
        <w:t>如式</w:t>
      </w:r>
      <w:r w:rsidR="005B7C37">
        <w:fldChar w:fldCharType="begin"/>
      </w:r>
      <w:r w:rsidR="005B7C37">
        <w:instrText xml:space="preserve"> GOTOBUTTON ZEqnNum360633  \* MERGEFORMAT </w:instrText>
      </w:r>
      <w:r w:rsidR="00E45B52">
        <w:fldChar w:fldCharType="begin"/>
      </w:r>
      <w:r w:rsidR="00E45B52">
        <w:instrText xml:space="preserve"> REF ZEqnNum360633 \* Charformat \! \* MERGEFORMAT </w:instrText>
      </w:r>
      <w:r w:rsidR="00E45B52">
        <w:fldChar w:fldCharType="separate"/>
      </w:r>
      <w:r w:rsidR="005B7C37" w:rsidRPr="00247FB2">
        <w:instrText>(</w:instrText>
      </w:r>
      <w:r w:rsidR="005B7C37">
        <w:instrText>2</w:instrText>
      </w:r>
      <w:r w:rsidR="005B7C37" w:rsidRPr="00247FB2">
        <w:instrText>.</w:instrText>
      </w:r>
      <w:r w:rsidR="005B7C37">
        <w:instrText>17</w:instrText>
      </w:r>
      <w:r w:rsidR="005B7C37" w:rsidRPr="00247FB2">
        <w:instrText>)</w:instrText>
      </w:r>
      <w:r w:rsidR="00E45B52">
        <w:fldChar w:fldCharType="end"/>
      </w:r>
      <w:r w:rsidR="005B7C37">
        <w:fldChar w:fldCharType="end"/>
      </w:r>
      <w:r w:rsidR="003401BF">
        <w:rPr>
          <w:rFonts w:hint="eastAsia"/>
        </w:rPr>
        <w:t>所示，其中的</w:t>
      </w:r>
      <w:r w:rsidR="002079E4" w:rsidRPr="00247FB2">
        <w:rPr>
          <w:rFonts w:hint="eastAsia"/>
        </w:rPr>
        <w:t>n</w:t>
      </w:r>
      <w:r w:rsidR="002079E4" w:rsidRPr="00247FB2">
        <w:rPr>
          <w:rFonts w:hint="eastAsia"/>
        </w:rPr>
        <w:t>是定义了剪切非线性关系曲线形状的参数</w:t>
      </w:r>
      <w:r w:rsidR="00A50CD2">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DA02B1">
        <w:rPr>
          <w:rFonts w:hint="eastAsia"/>
        </w:rPr>
        <w:t>图</w:t>
      </w:r>
      <w:r w:rsidR="00DA02B1">
        <w:rPr>
          <w:rFonts w:hint="eastAsia"/>
        </w:rPr>
        <w:t>4.29</w:t>
      </w:r>
      <w:r w:rsidR="00DA02B1">
        <w:fldChar w:fldCharType="end"/>
      </w:r>
      <w:r w:rsidR="00DA02B1">
        <w:rPr>
          <w:rFonts w:hint="eastAsia"/>
        </w:rPr>
        <w:t>给出了使用不同的</w:t>
      </w:r>
      <w:r w:rsidR="00DA02B1">
        <w:rPr>
          <w:rFonts w:hint="eastAsia"/>
        </w:rPr>
        <w:t>n</w:t>
      </w:r>
      <w:r w:rsidR="00DA02B1">
        <w:rPr>
          <w:rFonts w:hint="eastAsia"/>
        </w:rPr>
        <w:t>值所计算的结果。</w:t>
      </w:r>
    </w:p>
    <w:p w14:paraId="5B64E351" w14:textId="77777777" w:rsidR="00D4438D" w:rsidRDefault="00D4438D" w:rsidP="008D4BC3">
      <w:pPr>
        <w:ind w:firstLine="480"/>
      </w:pPr>
    </w:p>
    <w:p w14:paraId="6D3CC638" w14:textId="6C25611B" w:rsidR="00001A8B" w:rsidRDefault="00D4438D" w:rsidP="00D4438D">
      <w:pPr>
        <w:spacing w:line="240" w:lineRule="auto"/>
        <w:ind w:firstLine="480"/>
      </w:pPr>
      <w:r w:rsidRPr="00001A8B">
        <w:rPr>
          <w:noProof/>
        </w:rPr>
        <w:drawing>
          <wp:inline distT="0" distB="0" distL="0" distR="0" wp14:anchorId="5E90C4D2" wp14:editId="72DB8FB7">
            <wp:extent cx="4501515" cy="2348865"/>
            <wp:effectExtent l="0" t="0" r="0" b="0"/>
            <wp:docPr id="2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4501515" cy="2348865"/>
                    </a:xfrm>
                    <a:prstGeom prst="rect">
                      <a:avLst/>
                    </a:prstGeom>
                  </pic:spPr>
                </pic:pic>
              </a:graphicData>
            </a:graphic>
          </wp:inline>
        </w:drawing>
      </w:r>
    </w:p>
    <w:p w14:paraId="64FE23A2" w14:textId="5F09F69A" w:rsidR="004746B6" w:rsidRDefault="00C07BE5" w:rsidP="000E7BDC">
      <w:pPr>
        <w:pStyle w:val="6"/>
        <w:ind w:firstLine="482"/>
        <w:jc w:val="center"/>
      </w:pPr>
      <w:bookmarkStart w:id="482" w:name="_Ref510452100"/>
      <w:r>
        <w:rPr>
          <w:rFonts w:hint="eastAsia"/>
        </w:rPr>
        <w:t>使用不同的形状参数</w:t>
      </w:r>
      <w:r w:rsidR="00811C86">
        <w:rPr>
          <w:rFonts w:hint="eastAsia"/>
        </w:rPr>
        <w:t>值</w:t>
      </w:r>
      <w:r w:rsidR="00A50CD2">
        <w:rPr>
          <w:rFonts w:hint="eastAsia"/>
        </w:rPr>
        <w:t>(</w:t>
      </w:r>
      <w:r w:rsidR="00A50CD2">
        <w:t>N</w:t>
      </w:r>
      <w:r w:rsidR="00A50CD2">
        <w:rPr>
          <w:rFonts w:hint="eastAsia"/>
        </w:rPr>
        <w:t>)</w:t>
      </w:r>
      <w:r w:rsidR="00497D76">
        <w:rPr>
          <w:rFonts w:hint="eastAsia"/>
        </w:rPr>
        <w:t>计算</w:t>
      </w:r>
      <w:r w:rsidR="00811C86">
        <w:rPr>
          <w:rFonts w:hint="eastAsia"/>
        </w:rPr>
        <w:t>的位移载荷曲线</w:t>
      </w:r>
      <w:bookmarkEnd w:id="482"/>
    </w:p>
    <w:p w14:paraId="03822A71" w14:textId="3037C46D"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Pr>
          <w:rFonts w:hint="eastAsia"/>
        </w:rPr>
        <w:t>图</w:t>
      </w:r>
      <w:r>
        <w:rPr>
          <w:rFonts w:hint="eastAsia"/>
        </w:rPr>
        <w:t>4.30</w:t>
      </w:r>
      <w:r>
        <w:fldChar w:fldCharType="end"/>
      </w:r>
      <w:r>
        <w:rPr>
          <w:rFonts w:hint="eastAsia"/>
        </w:rPr>
        <w:t>给出了</w:t>
      </w:r>
      <w:r>
        <w:rPr>
          <w:rFonts w:hint="eastAsia"/>
        </w:rPr>
        <w:t>n=2</w:t>
      </w:r>
      <w:r>
        <w:rPr>
          <w:rFonts w:hint="eastAsia"/>
        </w:rPr>
        <w:t>时，考虑剪切非线性后计</w:t>
      </w:r>
      <w:bookmarkStart w:id="483" w:name="OLE_LINK297"/>
      <w:r>
        <w:rPr>
          <w:rFonts w:hint="eastAsia"/>
        </w:rPr>
        <w:t>算出的不</w:t>
      </w:r>
      <w:bookmarkEnd w:id="483"/>
      <w:r>
        <w:rPr>
          <w:rFonts w:hint="eastAsia"/>
        </w:rPr>
        <w:t>同孔径的</w:t>
      </w:r>
      <w:r>
        <w:rPr>
          <w:rFonts w:hint="eastAsia"/>
        </w:rPr>
        <w:t>[</w:t>
      </w:r>
      <w:r>
        <w:t>45/-45</w:t>
      </w:r>
      <w:r>
        <w:rPr>
          <w:rFonts w:hint="eastAsia"/>
        </w:rPr>
        <w:t>]</w:t>
      </w:r>
      <w:r w:rsidRPr="00F410DD">
        <w:rPr>
          <w:vertAlign w:val="subscript"/>
        </w:rPr>
        <w:t>5</w:t>
      </w:r>
      <w:r>
        <w:rPr>
          <w:rFonts w:hint="eastAsia"/>
        </w:rPr>
        <w:t>角铺层层合板的位移载荷曲线，可以看出计算结果比较符合试验所得结果</w:t>
      </w:r>
      <w:r w:rsidR="00445FC7">
        <w:rPr>
          <w:rFonts w:hint="eastAsia"/>
        </w:rPr>
        <w:t>，比较准确地模拟</w:t>
      </w:r>
      <w:r w:rsidR="00F0515F">
        <w:rPr>
          <w:rFonts w:hint="eastAsia"/>
        </w:rPr>
        <w:t>出</w:t>
      </w:r>
      <w:r w:rsidR="00445FC7">
        <w:rPr>
          <w:rFonts w:hint="eastAsia"/>
        </w:rPr>
        <w:t>了角铺层层合板在单向拉伸过程中出现的非线性现象</w:t>
      </w:r>
      <w:r>
        <w:rPr>
          <w:rFonts w:hint="eastAsia"/>
        </w:rPr>
        <w:t>。</w:t>
      </w:r>
    </w:p>
    <w:p w14:paraId="35F06E28" w14:textId="04A9DCA4" w:rsidR="0043089C" w:rsidRDefault="000E7BDC" w:rsidP="004C4493">
      <w:pPr>
        <w:spacing w:line="240" w:lineRule="auto"/>
        <w:ind w:firstLine="480"/>
      </w:pPr>
      <w:r w:rsidRPr="00CB4309">
        <w:rPr>
          <w:noProof/>
        </w:rPr>
        <w:drawing>
          <wp:inline distT="0" distB="0" distL="0" distR="0" wp14:anchorId="5F54989D" wp14:editId="4B6FA2B0">
            <wp:extent cx="5057775" cy="2746375"/>
            <wp:effectExtent l="0" t="0" r="9525"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057775" cy="2746375"/>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484"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484"/>
    </w:p>
    <w:p w14:paraId="6156F6A6" w14:textId="551FFEFD" w:rsidR="00384715" w:rsidRDefault="009C7BA0" w:rsidP="007636DC">
      <w:pPr>
        <w:ind w:firstLine="480"/>
      </w:pPr>
      <w:r>
        <w:fldChar w:fldCharType="begin"/>
      </w:r>
      <w:r>
        <w:instrText xml:space="preserve"> REF _Ref510452175 \r \h </w:instrText>
      </w:r>
      <w:r>
        <w:fldChar w:fldCharType="separate"/>
      </w:r>
      <w:r>
        <w:rPr>
          <w:rFonts w:hint="eastAsia"/>
        </w:rPr>
        <w:t>表</w:t>
      </w:r>
      <w:r>
        <w:rPr>
          <w:rFonts w:hint="eastAsia"/>
        </w:rPr>
        <w:t>4.8</w:t>
      </w:r>
      <w:r>
        <w:fldChar w:fldCharType="end"/>
      </w:r>
      <w:r>
        <w:rPr>
          <w:rFonts w:hint="eastAsia"/>
        </w:rPr>
        <w:t>展示了考虑剪切非线性效应前后计算所得的极限载荷误差对比，从表中可以得出，考虑剪切非线性后，角铺层层合板的极限载荷计算比未使用剪切非线性时更加精确</w:t>
      </w:r>
      <w:r w:rsidR="002C64A5">
        <w:rPr>
          <w:rFonts w:hint="eastAsia"/>
        </w:rPr>
        <w:t>，进一步说明了剪切非线性在数值模拟中的必要性。</w:t>
      </w:r>
    </w:p>
    <w:p w14:paraId="0FA58355" w14:textId="271E7046" w:rsidR="002D5DA6" w:rsidRPr="00247FB2" w:rsidRDefault="00FA45B3" w:rsidP="002D5DA6">
      <w:pPr>
        <w:pStyle w:val="7"/>
      </w:pPr>
      <w:bookmarkStart w:id="485" w:name="_Ref510452175"/>
      <w:r>
        <w:t>[45/-45]</w:t>
      </w:r>
      <w:r w:rsidRPr="006A6D03">
        <w:rPr>
          <w:vertAlign w:val="subscript"/>
        </w:rPr>
        <w:t>5</w:t>
      </w:r>
      <w:r w:rsidR="002D5DA6">
        <w:t>角</w:t>
      </w:r>
      <w:r w:rsidR="002D5DA6" w:rsidRPr="00247FB2">
        <w:t>铺层层合板</w:t>
      </w:r>
      <w:r w:rsidR="006A6D03">
        <w:rPr>
          <w:rFonts w:hint="eastAsia"/>
        </w:rPr>
        <w:t>使用剪切非线性前后</w:t>
      </w:r>
      <w:r w:rsidR="006A6D03">
        <w:t>计算</w:t>
      </w:r>
      <w:r w:rsidR="002D5DA6" w:rsidRPr="00247FB2">
        <w:t>极限载荷对比</w:t>
      </w:r>
      <w:bookmarkEnd w:id="485"/>
    </w:p>
    <w:tbl>
      <w:tblPr>
        <w:tblStyle w:val="50"/>
        <w:tblW w:w="5603"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2"/>
        <w:gridCol w:w="989"/>
        <w:gridCol w:w="993"/>
        <w:gridCol w:w="1042"/>
        <w:gridCol w:w="991"/>
        <w:gridCol w:w="993"/>
        <w:gridCol w:w="1145"/>
        <w:gridCol w:w="991"/>
        <w:gridCol w:w="829"/>
        <w:gridCol w:w="1135"/>
      </w:tblGrid>
      <w:tr w:rsidR="005B6965" w:rsidRPr="00247FB2" w14:paraId="75784857" w14:textId="77777777" w:rsidTr="003568AE">
        <w:trPr>
          <w:jc w:val="center"/>
        </w:trPr>
        <w:tc>
          <w:tcPr>
            <w:tcW w:w="570"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471"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3568AE">
        <w:trPr>
          <w:jc w:val="center"/>
        </w:trPr>
        <w:tc>
          <w:tcPr>
            <w:tcW w:w="570"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81" w:type="pct"/>
            <w:vAlign w:val="center"/>
          </w:tcPr>
          <w:p w14:paraId="0F2E3F5E"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3" w:type="pct"/>
            <w:vAlign w:val="center"/>
          </w:tcPr>
          <w:p w14:paraId="7E34EB8B"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7A9064CA"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误差</w:t>
            </w:r>
          </w:p>
        </w:tc>
        <w:tc>
          <w:tcPr>
            <w:tcW w:w="482" w:type="pct"/>
            <w:vAlign w:val="center"/>
          </w:tcPr>
          <w:p w14:paraId="10778163"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723246F6"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6194500C" w14:textId="77777777" w:rsidR="005B6965" w:rsidRPr="00247FB2" w:rsidRDefault="005B6965" w:rsidP="003568AE">
            <w:pPr>
              <w:spacing w:before="60" w:after="60" w:line="240" w:lineRule="auto"/>
              <w:ind w:firstLineChars="0" w:firstLine="0"/>
              <w:jc w:val="center"/>
              <w:rPr>
                <w:sz w:val="22"/>
                <w:szCs w:val="22"/>
              </w:rPr>
            </w:pPr>
            <w:r w:rsidRPr="00247FB2">
              <w:rPr>
                <w:sz w:val="18"/>
                <w:szCs w:val="18"/>
              </w:rPr>
              <w:t>误差</w:t>
            </w:r>
          </w:p>
        </w:tc>
        <w:tc>
          <w:tcPr>
            <w:tcW w:w="482" w:type="pct"/>
            <w:vAlign w:val="center"/>
          </w:tcPr>
          <w:p w14:paraId="11CFC1F7"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75BAA844" w14:textId="77777777" w:rsidR="005B6965" w:rsidRPr="00247FB2" w:rsidRDefault="005B6965" w:rsidP="003568AE">
            <w:pPr>
              <w:spacing w:before="60" w:after="60" w:line="240" w:lineRule="auto"/>
              <w:ind w:firstLineChars="0" w:firstLine="0"/>
              <w:jc w:val="center"/>
              <w:rPr>
                <w:color w:val="000000"/>
                <w:sz w:val="22"/>
                <w:szCs w:val="22"/>
              </w:rPr>
            </w:pPr>
            <w:r w:rsidRPr="00247FB2">
              <w:rPr>
                <w:sz w:val="18"/>
                <w:szCs w:val="18"/>
              </w:rPr>
              <w:t>误差</w:t>
            </w:r>
          </w:p>
        </w:tc>
      </w:tr>
      <w:tr w:rsidR="0044655E" w:rsidRPr="00247FB2" w14:paraId="2DB119CF" w14:textId="77777777" w:rsidTr="003568AE">
        <w:trPr>
          <w:jc w:val="center"/>
        </w:trPr>
        <w:tc>
          <w:tcPr>
            <w:tcW w:w="570"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非线性</w:t>
            </w:r>
          </w:p>
        </w:tc>
        <w:tc>
          <w:tcPr>
            <w:tcW w:w="481" w:type="pct"/>
            <w:vAlign w:val="center"/>
          </w:tcPr>
          <w:p w14:paraId="3653C963" w14:textId="26A7372A" w:rsidR="0044655E" w:rsidRPr="00247FB2" w:rsidRDefault="0044655E" w:rsidP="0044655E">
            <w:pPr>
              <w:spacing w:before="60" w:after="60" w:line="240" w:lineRule="auto"/>
              <w:ind w:leftChars="-72" w:left="-173" w:firstLineChars="100" w:firstLine="220"/>
              <w:rPr>
                <w:sz w:val="22"/>
                <w:szCs w:val="22"/>
              </w:rPr>
            </w:pPr>
            <w:r>
              <w:rPr>
                <w:color w:val="000000"/>
                <w:sz w:val="22"/>
                <w:szCs w:val="22"/>
              </w:rPr>
              <w:t>25.86</w:t>
            </w:r>
          </w:p>
        </w:tc>
        <w:tc>
          <w:tcPr>
            <w:tcW w:w="483" w:type="pct"/>
            <w:vMerge w:val="restart"/>
            <w:vAlign w:val="center"/>
          </w:tcPr>
          <w:p w14:paraId="4761BACC"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6FA8D6AA" w:rsidR="0044655E" w:rsidRPr="00247FB2" w:rsidRDefault="0044655E" w:rsidP="0044655E">
            <w:pPr>
              <w:spacing w:before="60" w:after="60" w:line="240" w:lineRule="auto"/>
              <w:ind w:firstLineChars="0" w:firstLine="0"/>
              <w:rPr>
                <w:sz w:val="22"/>
                <w:szCs w:val="22"/>
              </w:rPr>
            </w:pPr>
            <w:r>
              <w:rPr>
                <w:rFonts w:hint="eastAsia"/>
                <w:sz w:val="22"/>
                <w:szCs w:val="22"/>
              </w:rPr>
              <w:t>9.96</w:t>
            </w:r>
            <w:r w:rsidRPr="00247FB2">
              <w:rPr>
                <w:rFonts w:hint="eastAsia"/>
                <w:sz w:val="22"/>
                <w:szCs w:val="22"/>
              </w:rPr>
              <w:t>%</w:t>
            </w:r>
          </w:p>
        </w:tc>
        <w:tc>
          <w:tcPr>
            <w:tcW w:w="482" w:type="pct"/>
            <w:vAlign w:val="center"/>
          </w:tcPr>
          <w:p w14:paraId="65BAAFDE" w14:textId="58C11C0B" w:rsidR="0044655E" w:rsidRPr="00247FB2" w:rsidRDefault="0044655E" w:rsidP="0044655E">
            <w:pPr>
              <w:spacing w:before="60" w:after="60" w:line="240" w:lineRule="auto"/>
              <w:ind w:leftChars="-79" w:left="-190"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5A2B8255" w:rsidR="0044655E" w:rsidRPr="00247FB2" w:rsidRDefault="0044655E" w:rsidP="0044655E">
            <w:pPr>
              <w:spacing w:before="60" w:after="60" w:line="240" w:lineRule="auto"/>
              <w:ind w:leftChars="-80" w:left="-1" w:hangingChars="87" w:hanging="191"/>
              <w:jc w:val="center"/>
              <w:rPr>
                <w:sz w:val="22"/>
                <w:szCs w:val="22"/>
              </w:rPr>
            </w:pPr>
            <w:r>
              <w:rPr>
                <w:rFonts w:hint="eastAsia"/>
                <w:sz w:val="22"/>
                <w:szCs w:val="22"/>
              </w:rPr>
              <w:t>13.58</w:t>
            </w:r>
            <w:r w:rsidRPr="00247FB2">
              <w:rPr>
                <w:rFonts w:hint="eastAsia"/>
                <w:sz w:val="22"/>
                <w:szCs w:val="22"/>
              </w:rPr>
              <w:t>%</w:t>
            </w:r>
          </w:p>
        </w:tc>
        <w:tc>
          <w:tcPr>
            <w:tcW w:w="482" w:type="pct"/>
          </w:tcPr>
          <w:p w14:paraId="0590883C" w14:textId="7B80C9E4" w:rsidR="0044655E" w:rsidRPr="00247FB2" w:rsidRDefault="0044655E" w:rsidP="0044655E">
            <w:pPr>
              <w:spacing w:before="60" w:after="60" w:line="240" w:lineRule="auto"/>
              <w:ind w:leftChars="-75" w:hangingChars="82" w:hanging="18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17.60</w:t>
            </w:r>
          </w:p>
        </w:tc>
        <w:tc>
          <w:tcPr>
            <w:tcW w:w="552" w:type="pct"/>
          </w:tcPr>
          <w:p w14:paraId="35A59E27" w14:textId="466E4627" w:rsidR="0044655E" w:rsidRPr="00247FB2" w:rsidRDefault="0044655E" w:rsidP="0044655E">
            <w:pPr>
              <w:spacing w:before="60" w:after="60" w:line="240" w:lineRule="auto"/>
              <w:ind w:leftChars="-75" w:left="-179" w:firstLineChars="0" w:hanging="1"/>
              <w:jc w:val="center"/>
              <w:rPr>
                <w:color w:val="000000"/>
                <w:sz w:val="22"/>
                <w:szCs w:val="22"/>
              </w:rPr>
            </w:pPr>
            <w:r>
              <w:rPr>
                <w:rFonts w:hint="eastAsia"/>
                <w:color w:val="000000"/>
                <w:sz w:val="22"/>
                <w:szCs w:val="22"/>
              </w:rPr>
              <w:t>14</w:t>
            </w:r>
            <w:r>
              <w:rPr>
                <w:color w:val="000000"/>
                <w:sz w:val="22"/>
                <w:szCs w:val="22"/>
              </w:rPr>
              <w:t>.49</w:t>
            </w:r>
            <w:r w:rsidRPr="00247FB2">
              <w:rPr>
                <w:rFonts w:hint="eastAsia"/>
                <w:color w:val="000000"/>
                <w:sz w:val="22"/>
                <w:szCs w:val="22"/>
              </w:rPr>
              <w:t>%</w:t>
            </w:r>
          </w:p>
        </w:tc>
      </w:tr>
      <w:tr w:rsidR="0044655E" w:rsidRPr="00247FB2" w14:paraId="40481A09" w14:textId="77777777" w:rsidTr="003568AE">
        <w:trPr>
          <w:jc w:val="center"/>
        </w:trPr>
        <w:tc>
          <w:tcPr>
            <w:tcW w:w="570"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486" w:name="_Hlk510268327"/>
            <w:r>
              <w:rPr>
                <w:rFonts w:hint="eastAsia"/>
                <w:sz w:val="18"/>
                <w:szCs w:val="18"/>
              </w:rPr>
              <w:t>使用剪切非线性</w:t>
            </w:r>
          </w:p>
        </w:tc>
        <w:tc>
          <w:tcPr>
            <w:tcW w:w="481" w:type="pct"/>
            <w:vAlign w:val="center"/>
          </w:tcPr>
          <w:p w14:paraId="3EB1CDD2" w14:textId="2A926CE3" w:rsidR="0044655E" w:rsidRPr="00247FB2" w:rsidRDefault="00D65348" w:rsidP="0044655E">
            <w:pPr>
              <w:spacing w:before="60" w:after="60" w:line="240" w:lineRule="auto"/>
              <w:ind w:right="220" w:firstLineChars="0" w:firstLine="0"/>
              <w:jc w:val="center"/>
              <w:rPr>
                <w:sz w:val="22"/>
                <w:szCs w:val="22"/>
              </w:rPr>
            </w:pPr>
            <w:r>
              <w:rPr>
                <w:rFonts w:hint="eastAsia"/>
                <w:sz w:val="22"/>
                <w:szCs w:val="22"/>
              </w:rPr>
              <w:t>26.81</w:t>
            </w:r>
          </w:p>
        </w:tc>
        <w:tc>
          <w:tcPr>
            <w:tcW w:w="483" w:type="pct"/>
            <w:vMerge/>
            <w:vAlign w:val="center"/>
          </w:tcPr>
          <w:p w14:paraId="4631C895" w14:textId="77777777" w:rsidR="0044655E" w:rsidRPr="00247FB2" w:rsidRDefault="0044655E" w:rsidP="0044655E">
            <w:pPr>
              <w:spacing w:before="60" w:after="60" w:line="240" w:lineRule="auto"/>
              <w:ind w:right="220" w:firstLineChars="0" w:firstLine="0"/>
              <w:jc w:val="center"/>
              <w:rPr>
                <w:sz w:val="22"/>
                <w:szCs w:val="22"/>
              </w:rPr>
            </w:pPr>
          </w:p>
        </w:tc>
        <w:tc>
          <w:tcPr>
            <w:tcW w:w="507" w:type="pct"/>
            <w:vAlign w:val="center"/>
          </w:tcPr>
          <w:p w14:paraId="7EE8C70E" w14:textId="48285876" w:rsidR="0044655E" w:rsidRPr="00247FB2" w:rsidRDefault="00AE3C89" w:rsidP="0044655E">
            <w:pPr>
              <w:spacing w:before="60" w:after="60" w:line="240" w:lineRule="auto"/>
              <w:ind w:right="220"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44655E">
            <w:pPr>
              <w:spacing w:before="60" w:after="60" w:line="240" w:lineRule="auto"/>
              <w:ind w:leftChars="-3" w:right="220" w:hangingChars="3" w:hanging="7"/>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44655E">
            <w:pPr>
              <w:spacing w:before="60" w:after="60" w:line="240" w:lineRule="auto"/>
              <w:ind w:right="220" w:firstLineChars="0" w:firstLine="0"/>
              <w:jc w:val="center"/>
              <w:rPr>
                <w:sz w:val="22"/>
                <w:szCs w:val="22"/>
              </w:rPr>
            </w:pPr>
          </w:p>
        </w:tc>
        <w:tc>
          <w:tcPr>
            <w:tcW w:w="557" w:type="pct"/>
            <w:vAlign w:val="center"/>
          </w:tcPr>
          <w:p w14:paraId="22FBB0F7" w14:textId="54B685B3" w:rsidR="0044655E" w:rsidRPr="00247FB2" w:rsidRDefault="00607423" w:rsidP="0044655E">
            <w:pPr>
              <w:spacing w:before="60" w:after="60" w:line="240" w:lineRule="auto"/>
              <w:ind w:right="220" w:firstLineChars="0" w:firstLine="0"/>
              <w:rPr>
                <w:sz w:val="22"/>
                <w:szCs w:val="22"/>
              </w:rPr>
            </w:pPr>
            <w:r>
              <w:rPr>
                <w:rFonts w:hint="eastAsia"/>
                <w:sz w:val="22"/>
                <w:szCs w:val="22"/>
              </w:rPr>
              <w:t>10.0</w:t>
            </w:r>
            <w:r>
              <w:rPr>
                <w:sz w:val="22"/>
                <w:szCs w:val="22"/>
              </w:rPr>
              <w:t>9</w:t>
            </w:r>
            <w:r>
              <w:rPr>
                <w:rFonts w:hint="eastAsia"/>
                <w:sz w:val="22"/>
                <w:szCs w:val="22"/>
              </w:rPr>
              <w:t>%</w:t>
            </w:r>
          </w:p>
        </w:tc>
        <w:tc>
          <w:tcPr>
            <w:tcW w:w="482" w:type="pct"/>
          </w:tcPr>
          <w:p w14:paraId="2CC0C5A1" w14:textId="37A1B4FC" w:rsidR="0044655E" w:rsidRPr="00247FB2" w:rsidRDefault="00575B95" w:rsidP="00F27ED8">
            <w:pPr>
              <w:spacing w:before="60" w:after="60" w:line="240" w:lineRule="auto"/>
              <w:ind w:right="220" w:firstLineChars="0" w:firstLine="0"/>
              <w:jc w:val="center"/>
              <w:rPr>
                <w:color w:val="000000"/>
                <w:sz w:val="22"/>
                <w:szCs w:val="22"/>
              </w:rPr>
            </w:pPr>
            <w:r>
              <w:rPr>
                <w:rFonts w:hint="eastAsia"/>
                <w:color w:val="000000"/>
                <w:sz w:val="22"/>
                <w:szCs w:val="22"/>
              </w:rPr>
              <w:t>16.01</w:t>
            </w:r>
          </w:p>
        </w:tc>
        <w:tc>
          <w:tcPr>
            <w:tcW w:w="403" w:type="pct"/>
            <w:vMerge/>
          </w:tcPr>
          <w:p w14:paraId="7A6A796B" w14:textId="77777777" w:rsidR="0044655E" w:rsidRPr="00247FB2" w:rsidRDefault="0044655E" w:rsidP="0044655E">
            <w:pPr>
              <w:spacing w:before="60" w:after="60" w:line="240" w:lineRule="auto"/>
              <w:ind w:right="220" w:firstLineChars="0" w:firstLine="0"/>
              <w:jc w:val="center"/>
              <w:rPr>
                <w:color w:val="000000"/>
                <w:sz w:val="22"/>
                <w:szCs w:val="22"/>
              </w:rPr>
            </w:pPr>
          </w:p>
        </w:tc>
        <w:tc>
          <w:tcPr>
            <w:tcW w:w="552" w:type="pct"/>
          </w:tcPr>
          <w:p w14:paraId="61C0E618" w14:textId="23B7CFB7" w:rsidR="0044655E" w:rsidRPr="00247FB2" w:rsidRDefault="0086458C" w:rsidP="0044655E">
            <w:pPr>
              <w:spacing w:before="60" w:after="60" w:line="240" w:lineRule="auto"/>
              <w:ind w:right="220"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487" w:name="_Toc482018071"/>
      <w:bookmarkStart w:id="488" w:name="_Toc511050581"/>
      <w:bookmarkEnd w:id="486"/>
      <w:r w:rsidRPr="00247FB2">
        <w:rPr>
          <w:rFonts w:hint="eastAsia"/>
        </w:rPr>
        <w:t>本章小结</w:t>
      </w:r>
      <w:bookmarkEnd w:id="487"/>
      <w:bookmarkEnd w:id="488"/>
    </w:p>
    <w:p w14:paraId="775B51EB" w14:textId="77777777" w:rsidR="004842B5" w:rsidRDefault="00416A81" w:rsidP="00027190">
      <w:pPr>
        <w:ind w:firstLine="480"/>
        <w:sectPr w:rsidR="004842B5" w:rsidSect="004842B5">
          <w:headerReference w:type="default" r:id="rId231"/>
          <w:endnotePr>
            <w:numFmt w:val="decimal"/>
          </w:endnotePr>
          <w:type w:val="oddPage"/>
          <w:pgSz w:w="11906" w:h="16838" w:code="9"/>
          <w:pgMar w:top="1701" w:right="1474" w:bottom="1418" w:left="1474" w:header="1134" w:footer="992" w:gutter="0"/>
          <w:cols w:space="425"/>
          <w:docGrid w:type="lines" w:linePitch="312"/>
        </w:sectPr>
      </w:pPr>
      <w:r w:rsidRPr="00247FB2">
        <w:rPr>
          <w:rFonts w:hint="eastAsia"/>
        </w:rPr>
        <w:t>本章通过</w:t>
      </w:r>
      <w:r w:rsidR="0031617B">
        <w:rPr>
          <w:rFonts w:hint="eastAsia"/>
        </w:rPr>
        <w:t>有限元软件结合了第二章中提出的计算模型对大开孔层合板在单向拉伸载荷下的损伤进行了数值模拟</w:t>
      </w:r>
      <w:r w:rsidRPr="00247FB2">
        <w:rPr>
          <w:rFonts w:hint="eastAsia"/>
        </w:rPr>
        <w:t>，</w:t>
      </w:r>
      <w:r w:rsidR="00F31352">
        <w:rPr>
          <w:rFonts w:hint="eastAsia"/>
        </w:rPr>
        <w:t>计算的铺层有</w:t>
      </w:r>
      <w:r w:rsidR="005B6A25">
        <w:rPr>
          <w:rFonts w:hint="eastAsia"/>
        </w:rPr>
        <w:t>[</w:t>
      </w:r>
      <w:r w:rsidR="005B6A25">
        <w:t>0</w:t>
      </w:r>
      <w:r w:rsidR="005B6A25">
        <w:rPr>
          <w:rFonts w:hint="eastAsia"/>
        </w:rPr>
        <w:t>]</w:t>
      </w:r>
      <w:r w:rsidR="005B6A25" w:rsidRPr="00651B64">
        <w:rPr>
          <w:vertAlign w:val="subscript"/>
        </w:rPr>
        <w:t>10</w:t>
      </w:r>
      <w:r w:rsidR="005B6A25">
        <w:rPr>
          <w:rFonts w:hint="eastAsia"/>
        </w:rPr>
        <w:t>单向铺层，</w:t>
      </w:r>
      <w:r w:rsidR="005B6A25">
        <w:rPr>
          <w:rFonts w:hint="eastAsia"/>
        </w:rPr>
        <w:t>[</w:t>
      </w:r>
      <w:r w:rsidR="005B6A25">
        <w:t>0/90</w:t>
      </w:r>
      <w:r w:rsidR="005B6A25">
        <w:rPr>
          <w:rFonts w:hint="eastAsia"/>
        </w:rPr>
        <w:t>]</w:t>
      </w:r>
      <w:r w:rsidR="005B6A25">
        <w:rPr>
          <w:vertAlign w:val="subscript"/>
        </w:rPr>
        <w:t>5</w:t>
      </w:r>
      <w:r w:rsidR="005B6A25">
        <w:rPr>
          <w:rFonts w:hint="eastAsia"/>
        </w:rPr>
        <w:t>正交铺层以及和</w:t>
      </w:r>
      <w:r w:rsidR="005B6A25">
        <w:rPr>
          <w:rFonts w:hint="eastAsia"/>
        </w:rPr>
        <w:t>[</w:t>
      </w:r>
      <w:r w:rsidR="005B6A25">
        <w:t>45/-45</w:t>
      </w:r>
      <w:r w:rsidR="005B6A25">
        <w:rPr>
          <w:rFonts w:hint="eastAsia"/>
        </w:rPr>
        <w:t>]</w:t>
      </w:r>
      <w:r w:rsidR="005B6A25">
        <w:rPr>
          <w:vertAlign w:val="subscript"/>
        </w:rPr>
        <w:t>5</w:t>
      </w:r>
      <w:r w:rsidR="005B6A25">
        <w:rPr>
          <w:rFonts w:hint="eastAsia"/>
        </w:rPr>
        <w:t>角铺层，同时每一种铺层还分别计算了三种孔径的层合板</w:t>
      </w:r>
      <w:r w:rsidR="00C50EB8">
        <w:rPr>
          <w:rFonts w:hint="eastAsia"/>
        </w:rPr>
        <w:t>。通过</w:t>
      </w:r>
      <w:r w:rsidR="00420706">
        <w:rPr>
          <w:rFonts w:hint="eastAsia"/>
        </w:rPr>
        <w:t>计算</w:t>
      </w:r>
      <w:r w:rsidR="00C50EB8">
        <w:rPr>
          <w:rFonts w:hint="eastAsia"/>
        </w:rPr>
        <w:t>，</w:t>
      </w:r>
      <w:r w:rsidR="00420706">
        <w:rPr>
          <w:rFonts w:hint="eastAsia"/>
        </w:rPr>
        <w:t>得到了大开孔层合板</w:t>
      </w:r>
      <w:r w:rsidR="00C50EB8">
        <w:rPr>
          <w:rFonts w:hint="eastAsia"/>
        </w:rPr>
        <w:t>从初始损伤到结构彻底失效的</w:t>
      </w:r>
      <w:r w:rsidR="00420706">
        <w:rPr>
          <w:rFonts w:hint="eastAsia"/>
        </w:rPr>
        <w:t>损伤演化过程，</w:t>
      </w:r>
      <w:r w:rsidR="005B6A25">
        <w:rPr>
          <w:rFonts w:hint="eastAsia"/>
        </w:rPr>
        <w:t>并且</w:t>
      </w:r>
      <w:r w:rsidR="00C50EB8">
        <w:rPr>
          <w:rFonts w:hint="eastAsia"/>
        </w:rPr>
        <w:t>得到了拉伸加载过程中的位移载荷曲线，最终破坏时的极限载荷以及初始失效发生时的载荷等诸多结果，</w:t>
      </w:r>
      <w:r w:rsidR="00A31D38">
        <w:rPr>
          <w:rFonts w:hint="eastAsia"/>
        </w:rPr>
        <w:t>并且将这些结果和</w:t>
      </w:r>
      <w:r w:rsidR="00616C55">
        <w:rPr>
          <w:rFonts w:hint="eastAsia"/>
        </w:rPr>
        <w:t>实验结果作了对比。</w:t>
      </w:r>
      <w:r w:rsidRPr="00247FB2">
        <w:t>结果</w:t>
      </w:r>
      <w:r w:rsidR="00027190">
        <w:rPr>
          <w:rFonts w:hint="eastAsia"/>
        </w:rPr>
        <w:t>表明：</w:t>
      </w:r>
      <w:r w:rsidR="00AD3AEC">
        <w:rPr>
          <w:rFonts w:hint="eastAsia"/>
        </w:rPr>
        <w:t>使用</w:t>
      </w:r>
      <w:r w:rsidRPr="00247FB2">
        <w:rPr>
          <w:rFonts w:hint="eastAsia"/>
        </w:rPr>
        <w:t>本文所提出</w:t>
      </w:r>
      <w:r w:rsidR="00AD3AEC">
        <w:rPr>
          <w:rFonts w:hint="eastAsia"/>
        </w:rPr>
        <w:t>模型可以有效地对大开孔层合板在单向载荷下的损伤进行模拟计算</w:t>
      </w:r>
      <w:r w:rsidR="00027190">
        <w:rPr>
          <w:rFonts w:hint="eastAsia"/>
        </w:rPr>
        <w:t>，</w:t>
      </w:r>
      <w:r w:rsidR="001C7926">
        <w:rPr>
          <w:rFonts w:hint="eastAsia"/>
        </w:rPr>
        <w:t>得到了比较符合实验现象的损伤演化的过程，解释了不同铺层层合板损伤演化的机理。同时，</w:t>
      </w:r>
      <w:r w:rsidR="00027190">
        <w:rPr>
          <w:rFonts w:hint="eastAsia"/>
        </w:rPr>
        <w:t>准确</w:t>
      </w:r>
      <w:r w:rsidR="00A53323">
        <w:rPr>
          <w:rFonts w:hint="eastAsia"/>
        </w:rPr>
        <w:t>地</w:t>
      </w:r>
      <w:r w:rsidR="00027190">
        <w:rPr>
          <w:rFonts w:hint="eastAsia"/>
        </w:rPr>
        <w:t>预测</w:t>
      </w:r>
      <w:r w:rsidR="00A53323">
        <w:rPr>
          <w:rFonts w:hint="eastAsia"/>
        </w:rPr>
        <w:t>了</w:t>
      </w:r>
      <w:r w:rsidR="00027190">
        <w:rPr>
          <w:rFonts w:hint="eastAsia"/>
        </w:rPr>
        <w:t>大开口结构的极限载荷</w:t>
      </w:r>
      <w:r w:rsidR="00E04115">
        <w:rPr>
          <w:rFonts w:hint="eastAsia"/>
        </w:rPr>
        <w:t>以及初始失效载荷</w:t>
      </w:r>
      <w:r w:rsidR="00A53323">
        <w:rPr>
          <w:rFonts w:hint="eastAsia"/>
        </w:rPr>
        <w:t>，可以</w:t>
      </w:r>
      <w:r w:rsidR="005C3A67">
        <w:rPr>
          <w:rFonts w:hint="eastAsia"/>
        </w:rPr>
        <w:t>辅助</w:t>
      </w:r>
      <w:r w:rsidR="00A53521">
        <w:rPr>
          <w:rFonts w:hint="eastAsia"/>
        </w:rPr>
        <w:t>工程中</w:t>
      </w:r>
      <w:r w:rsidR="005C3A67">
        <w:rPr>
          <w:rFonts w:hint="eastAsia"/>
        </w:rPr>
        <w:t>对</w:t>
      </w:r>
      <w:r w:rsidR="00E04115">
        <w:rPr>
          <w:rFonts w:hint="eastAsia"/>
        </w:rPr>
        <w:t>大开孔复合材料</w:t>
      </w:r>
      <w:r w:rsidR="00A53521">
        <w:rPr>
          <w:rFonts w:hint="eastAsia"/>
        </w:rPr>
        <w:t>结构</w:t>
      </w:r>
      <w:r w:rsidR="005C3A67">
        <w:rPr>
          <w:rFonts w:hint="eastAsia"/>
        </w:rPr>
        <w:t>进行更加安全合理</w:t>
      </w:r>
      <w:r w:rsidR="00E04115">
        <w:rPr>
          <w:rFonts w:hint="eastAsia"/>
        </w:rPr>
        <w:t>的</w:t>
      </w:r>
      <w:r w:rsidR="00A53521">
        <w:rPr>
          <w:rFonts w:hint="eastAsia"/>
        </w:rPr>
        <w:t>设计</w:t>
      </w:r>
      <w:r w:rsidR="005C3A67">
        <w:rPr>
          <w:rFonts w:hint="eastAsia"/>
        </w:rPr>
        <w:t>和加强。</w:t>
      </w:r>
      <w:r w:rsidR="00404A2C">
        <w:rPr>
          <w:rFonts w:hint="eastAsia"/>
        </w:rPr>
        <w:t>最后，通过使用剪切非线性理论进一步完善了计算的模型，计算出了符合实验结果的非线性的位移载荷曲线。</w:t>
      </w:r>
    </w:p>
    <w:p w14:paraId="5A5E873E" w14:textId="6B1ECEC5" w:rsidR="00BA1896" w:rsidRPr="00247FB2" w:rsidRDefault="00BA1896" w:rsidP="004842B5">
      <w:pPr>
        <w:pStyle w:val="10"/>
      </w:pPr>
      <w:bookmarkStart w:id="489" w:name="_Toc511050582"/>
      <w:r w:rsidRPr="00247FB2">
        <w:rPr>
          <w:rFonts w:hint="eastAsia"/>
        </w:rPr>
        <w:lastRenderedPageBreak/>
        <w:t>总结与展望</w:t>
      </w:r>
      <w:bookmarkEnd w:id="489"/>
    </w:p>
    <w:p w14:paraId="77772C4A" w14:textId="639D20F0" w:rsidR="00BA1896" w:rsidRPr="00247FB2" w:rsidRDefault="00BA1896" w:rsidP="00BA1896">
      <w:pPr>
        <w:pStyle w:val="2"/>
      </w:pPr>
      <w:bookmarkStart w:id="490" w:name="_Toc511050583"/>
      <w:r w:rsidRPr="00247FB2">
        <w:rPr>
          <w:rFonts w:hint="eastAsia"/>
        </w:rPr>
        <w:t>全文总结</w:t>
      </w:r>
      <w:bookmarkEnd w:id="490"/>
    </w:p>
    <w:p w14:paraId="6C5A421B" w14:textId="29BA2EF3" w:rsidR="009C4651" w:rsidRPr="00247FB2" w:rsidRDefault="009C4651" w:rsidP="009C4651">
      <w:pPr>
        <w:ind w:firstLine="480"/>
      </w:pPr>
      <w:r>
        <w:rPr>
          <w:rFonts w:hint="eastAsia"/>
        </w:rPr>
        <w:t>本</w:t>
      </w:r>
      <w:r w:rsidR="0018479B">
        <w:rPr>
          <w:rFonts w:hint="eastAsia"/>
        </w:rPr>
        <w:t>论</w:t>
      </w:r>
      <w:r>
        <w:rPr>
          <w:rFonts w:hint="eastAsia"/>
        </w:rPr>
        <w:t>文</w:t>
      </w:r>
      <w:r w:rsidRPr="00247FB2">
        <w:rPr>
          <w:rFonts w:hint="eastAsia"/>
        </w:rPr>
        <w:t>主要通过实验以及数值计算两种方式对单向拉伸载荷下的多种铺层和孔径的大开孔复合材料层合板的损伤进行研究，在实验上采用光测法和电测法两种</w:t>
      </w:r>
      <w:r w:rsidR="00B91ED3">
        <w:rPr>
          <w:rFonts w:hint="eastAsia"/>
        </w:rPr>
        <w:t>方式，得到极限载荷以及失效过程中的应变。在数值模拟部分，主要采用</w:t>
      </w:r>
      <w:r w:rsidR="00B91ED3">
        <w:rPr>
          <w:rFonts w:hint="eastAsia"/>
        </w:rPr>
        <w:t>Hashin-Rotem</w:t>
      </w:r>
      <w:r w:rsidR="00B91ED3">
        <w:rPr>
          <w:rFonts w:hint="eastAsia"/>
        </w:rPr>
        <w:t>准则以及</w:t>
      </w:r>
      <w:r w:rsidRPr="00247FB2">
        <w:rPr>
          <w:rFonts w:hint="eastAsia"/>
        </w:rPr>
        <w:t>连续损伤模型对层合板进行渐进失效分析，</w:t>
      </w:r>
      <w:r w:rsidR="00B91ED3">
        <w:rPr>
          <w:rFonts w:hint="eastAsia"/>
        </w:rPr>
        <w:t>同时使用线性退化模型和指数退化模型进行对比，</w:t>
      </w:r>
      <w:r w:rsidR="00B93567">
        <w:rPr>
          <w:rFonts w:hint="eastAsia"/>
        </w:rPr>
        <w:t>并且使用</w:t>
      </w:r>
      <w:r w:rsidR="007C41A0">
        <w:rPr>
          <w:rFonts w:hint="eastAsia"/>
        </w:rPr>
        <w:t>就地强度效应和剪切非线性效应两种理论对模型进行完善和修正。</w:t>
      </w:r>
      <w:r w:rsidR="006B4AFD">
        <w:rPr>
          <w:rFonts w:hint="eastAsia"/>
        </w:rPr>
        <w:t>最终计算出大开孔层合板的损伤演化过程以及极限载荷，</w:t>
      </w:r>
      <w:r w:rsidRPr="00247FB2">
        <w:rPr>
          <w:rFonts w:hint="eastAsia"/>
        </w:rPr>
        <w:t>通过实验和计算的对比</w:t>
      </w:r>
      <w:r w:rsidR="00E144CC">
        <w:rPr>
          <w:rFonts w:hint="eastAsia"/>
        </w:rPr>
        <w:t>分析</w:t>
      </w:r>
      <w:r w:rsidRPr="00247FB2">
        <w:rPr>
          <w:rFonts w:hint="eastAsia"/>
        </w:rPr>
        <w:t>，</w:t>
      </w:r>
      <w:r w:rsidR="009078DF">
        <w:rPr>
          <w:rFonts w:hint="eastAsia"/>
        </w:rPr>
        <w:t>可以得出如下的结论</w:t>
      </w:r>
      <w:r w:rsidRPr="00247FB2">
        <w:rPr>
          <w:rFonts w:hint="eastAsia"/>
        </w:rPr>
        <w:t>：</w:t>
      </w:r>
    </w:p>
    <w:p w14:paraId="5DA6F227" w14:textId="5E78A8DD" w:rsidR="009C4651" w:rsidRPr="00247FB2" w:rsidRDefault="009C4651" w:rsidP="009C4651">
      <w:pPr>
        <w:ind w:firstLine="480"/>
      </w:pPr>
      <w:r w:rsidRPr="00247FB2">
        <w:rPr>
          <w:rFonts w:hint="eastAsia"/>
        </w:rPr>
        <w:t>（</w:t>
      </w:r>
      <w:r w:rsidRPr="00247FB2">
        <w:rPr>
          <w:rFonts w:hint="eastAsia"/>
        </w:rPr>
        <w:t>1</w:t>
      </w:r>
      <w:r w:rsidRPr="00247FB2">
        <w:rPr>
          <w:rFonts w:hint="eastAsia"/>
        </w:rPr>
        <w:t>）</w:t>
      </w:r>
      <w:r w:rsidR="00A86F8B">
        <w:rPr>
          <w:rFonts w:hint="eastAsia"/>
        </w:rPr>
        <w:t>大开孔复合材料层合板在单向拉伸载荷下的破坏是一个脆性断裂的过程，不论是实验还是计算结果都表明了这一现象。</w:t>
      </w:r>
    </w:p>
    <w:p w14:paraId="68A4B52E" w14:textId="139949E1" w:rsidR="009C4651" w:rsidRPr="00247FB2" w:rsidRDefault="009C4651" w:rsidP="009C4651">
      <w:pPr>
        <w:ind w:firstLine="480"/>
      </w:pPr>
      <w:r w:rsidRPr="00247FB2">
        <w:rPr>
          <w:rFonts w:hint="eastAsia"/>
        </w:rPr>
        <w:t>（</w:t>
      </w:r>
      <w:r w:rsidRPr="00247FB2">
        <w:rPr>
          <w:rFonts w:hint="eastAsia"/>
        </w:rPr>
        <w:t>2</w:t>
      </w:r>
      <w:r w:rsidRPr="00247FB2">
        <w:rPr>
          <w:rFonts w:hint="eastAsia"/>
        </w:rPr>
        <w:t>）</w:t>
      </w:r>
      <w:r w:rsidR="00D87186">
        <w:rPr>
          <w:rFonts w:hint="eastAsia"/>
        </w:rPr>
        <w:t>初始失效通常发生在应力集中区域中</w:t>
      </w:r>
      <w:r w:rsidR="00A0206B">
        <w:rPr>
          <w:rFonts w:hint="eastAsia"/>
        </w:rPr>
        <w:t>，并且初始失效发生时的载荷随着孔径的增大而减小</w:t>
      </w:r>
      <w:r w:rsidRPr="00247FB2">
        <w:rPr>
          <w:rFonts w:hint="eastAsia"/>
        </w:rPr>
        <w:t>；</w:t>
      </w:r>
      <w:r w:rsidR="00F97AAB">
        <w:rPr>
          <w:rFonts w:hint="eastAsia"/>
        </w:rPr>
        <w:t>而极限载荷受到铺层的影响，</w:t>
      </w:r>
      <w:r w:rsidR="009A6E3F">
        <w:rPr>
          <w:rFonts w:hint="eastAsia"/>
        </w:rPr>
        <w:t>当纤维方向沿着拉伸方向的层在板中所占比例越多，承载的能力也就越强，极限载荷也就越大</w:t>
      </w:r>
      <w:r w:rsidR="00716BD6">
        <w:rPr>
          <w:rFonts w:hint="eastAsia"/>
        </w:rPr>
        <w:t>，同时，极限载荷随着孔径尺寸增大而减小</w:t>
      </w:r>
      <w:r w:rsidR="009A6E3F">
        <w:rPr>
          <w:rFonts w:hint="eastAsia"/>
        </w:rPr>
        <w:t>。</w:t>
      </w:r>
    </w:p>
    <w:p w14:paraId="11C79EF3" w14:textId="6665E0E7" w:rsidR="009C4651" w:rsidRPr="00247FB2" w:rsidRDefault="009C4651" w:rsidP="009C4651">
      <w:pPr>
        <w:ind w:firstLine="480"/>
      </w:pPr>
      <w:r w:rsidRPr="00247FB2">
        <w:rPr>
          <w:rFonts w:hint="eastAsia"/>
        </w:rPr>
        <w:t>（</w:t>
      </w:r>
      <w:r w:rsidRPr="00247FB2">
        <w:rPr>
          <w:rFonts w:hint="eastAsia"/>
        </w:rPr>
        <w:t>3</w:t>
      </w:r>
      <w:r w:rsidRPr="00247FB2">
        <w:rPr>
          <w:rFonts w:hint="eastAsia"/>
        </w:rPr>
        <w:t>）</w:t>
      </w:r>
      <w:r w:rsidR="006F6044">
        <w:rPr>
          <w:rFonts w:hint="eastAsia"/>
        </w:rPr>
        <w:t>对于同一铺层层合板而言，</w:t>
      </w:r>
      <w:r w:rsidR="006F0F99">
        <w:rPr>
          <w:rFonts w:hint="eastAsia"/>
        </w:rPr>
        <w:t>损伤的演化</w:t>
      </w:r>
      <w:r w:rsidR="006F6044">
        <w:rPr>
          <w:rFonts w:hint="eastAsia"/>
        </w:rPr>
        <w:t>过程并不受孔径大小的影响</w:t>
      </w:r>
      <w:r w:rsidRPr="00247FB2">
        <w:rPr>
          <w:rFonts w:hint="eastAsia"/>
        </w:rPr>
        <w:t>；</w:t>
      </w:r>
      <w:r w:rsidR="00D80794">
        <w:rPr>
          <w:rFonts w:hint="eastAsia"/>
        </w:rPr>
        <w:t>而在损伤过程中</w:t>
      </w:r>
      <w:r w:rsidR="008A2FA5">
        <w:rPr>
          <w:rFonts w:hint="eastAsia"/>
        </w:rPr>
        <w:t>，同一区域往往有不同的模式的损伤同时发生。</w:t>
      </w:r>
    </w:p>
    <w:p w14:paraId="32297FB5" w14:textId="3F42AF2A" w:rsidR="009C4651" w:rsidRPr="00247FB2" w:rsidRDefault="009C4651" w:rsidP="00B47A01">
      <w:pPr>
        <w:ind w:firstLine="480"/>
      </w:pPr>
      <w:r w:rsidRPr="00247FB2">
        <w:rPr>
          <w:rFonts w:hint="eastAsia"/>
        </w:rPr>
        <w:t>（</w:t>
      </w:r>
      <w:r w:rsidRPr="00247FB2">
        <w:rPr>
          <w:rFonts w:hint="eastAsia"/>
        </w:rPr>
        <w:t>4</w:t>
      </w:r>
      <w:r w:rsidRPr="00247FB2">
        <w:rPr>
          <w:rFonts w:hint="eastAsia"/>
        </w:rPr>
        <w:t>）</w:t>
      </w:r>
      <w:r w:rsidR="00A241F7">
        <w:rPr>
          <w:rFonts w:hint="eastAsia"/>
        </w:rPr>
        <w:t>基于</w:t>
      </w:r>
      <w:r w:rsidR="00A241F7" w:rsidRPr="00247FB2">
        <w:rPr>
          <w:rFonts w:hint="eastAsia"/>
        </w:rPr>
        <w:t>连续损伤模型</w:t>
      </w:r>
      <w:r w:rsidR="00A241F7">
        <w:rPr>
          <w:rFonts w:hint="eastAsia"/>
        </w:rPr>
        <w:t>的</w:t>
      </w:r>
      <w:r w:rsidR="00A241F7" w:rsidRPr="00247FB2">
        <w:rPr>
          <w:rFonts w:hint="eastAsia"/>
        </w:rPr>
        <w:t>渐进失效分析</w:t>
      </w:r>
      <w:r w:rsidR="00A241F7">
        <w:rPr>
          <w:rFonts w:hint="eastAsia"/>
        </w:rPr>
        <w:t>可以有效的计算出</w:t>
      </w:r>
      <w:r w:rsidR="00D161F6">
        <w:rPr>
          <w:rFonts w:hint="eastAsia"/>
        </w:rPr>
        <w:t>大开孔</w:t>
      </w:r>
      <w:r w:rsidR="00BA4D72">
        <w:rPr>
          <w:rFonts w:hint="eastAsia"/>
        </w:rPr>
        <w:t>复合材料</w:t>
      </w:r>
      <w:r w:rsidR="00D161F6">
        <w:rPr>
          <w:rFonts w:hint="eastAsia"/>
        </w:rPr>
        <w:t>层合板在单向拉伸载荷下的损伤演化以及极限载荷，</w:t>
      </w:r>
      <w:r w:rsidR="005A5EEB">
        <w:rPr>
          <w:rFonts w:hint="eastAsia"/>
        </w:rPr>
        <w:t>并且</w:t>
      </w:r>
      <w:r w:rsidR="000E38C5">
        <w:rPr>
          <w:rFonts w:hint="eastAsia"/>
        </w:rPr>
        <w:t>使用</w:t>
      </w:r>
      <w:r w:rsidR="003C66ED" w:rsidRPr="003C66ED">
        <w:rPr>
          <w:rFonts w:hint="eastAsia"/>
        </w:rPr>
        <w:t>指数退化模型比线性退化模型可以更加准确得预测大开口层合板的极限载荷。对于</w:t>
      </w:r>
      <w:r w:rsidR="003C66ED" w:rsidRPr="003C66ED">
        <w:rPr>
          <w:rFonts w:hint="eastAsia"/>
        </w:rPr>
        <w:t>[</w:t>
      </w:r>
      <w:r w:rsidR="007E195B">
        <w:rPr>
          <w:rFonts w:hint="eastAsia"/>
        </w:rPr>
        <w:t>45/</w:t>
      </w:r>
      <w:r w:rsidR="007E195B">
        <w:t>45</w:t>
      </w:r>
      <w:r w:rsidR="007E195B">
        <w:rPr>
          <w:rFonts w:hint="eastAsia"/>
        </w:rPr>
        <w:t>]</w:t>
      </w:r>
      <w:r w:rsidR="007E195B" w:rsidRPr="007E195B">
        <w:rPr>
          <w:rFonts w:hint="eastAsia"/>
          <w:vertAlign w:val="subscript"/>
        </w:rPr>
        <w:t>5</w:t>
      </w:r>
      <w:r w:rsidR="007E195B">
        <w:rPr>
          <w:rFonts w:hint="eastAsia"/>
        </w:rPr>
        <w:t>角铺</w:t>
      </w:r>
      <w:r w:rsidR="003C66ED" w:rsidRPr="003C66ED">
        <w:rPr>
          <w:rFonts w:hint="eastAsia"/>
        </w:rPr>
        <w:t>层层合板的计算，必须考虑剪切非线性。</w:t>
      </w:r>
    </w:p>
    <w:p w14:paraId="369CB324" w14:textId="4BE8B9F0" w:rsidR="00505020" w:rsidRPr="00247FB2" w:rsidRDefault="00505020" w:rsidP="00505020">
      <w:pPr>
        <w:pStyle w:val="2"/>
      </w:pPr>
      <w:bookmarkStart w:id="491" w:name="_Toc482018074"/>
      <w:bookmarkStart w:id="492" w:name="_Toc511050584"/>
      <w:r w:rsidRPr="00247FB2">
        <w:rPr>
          <w:rFonts w:hint="eastAsia"/>
        </w:rPr>
        <w:t>展望</w:t>
      </w:r>
      <w:bookmarkEnd w:id="491"/>
      <w:bookmarkEnd w:id="492"/>
    </w:p>
    <w:p w14:paraId="3491495D" w14:textId="65418E23"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损伤演化和极限载荷等方面给出了分析和讨论，但是仍然存在一些问题有待进一步研究</w:t>
      </w:r>
      <w:r w:rsidRPr="00247FB2">
        <w:rPr>
          <w:rFonts w:hint="eastAsia"/>
        </w:rPr>
        <w:t>：</w:t>
      </w:r>
    </w:p>
    <w:p w14:paraId="44B85418" w14:textId="377FB800" w:rsidR="00505020" w:rsidRPr="00247FB2" w:rsidRDefault="00505020" w:rsidP="00505020">
      <w:pPr>
        <w:ind w:firstLine="480"/>
      </w:pPr>
      <w:r w:rsidRPr="00247FB2">
        <w:rPr>
          <w:rFonts w:hint="eastAsia"/>
        </w:rPr>
        <w:t>（</w:t>
      </w:r>
      <w:r w:rsidRPr="00247FB2">
        <w:rPr>
          <w:rFonts w:hint="eastAsia"/>
        </w:rPr>
        <w:t>1</w:t>
      </w:r>
      <w:r w:rsidR="000929EE">
        <w:rPr>
          <w:rFonts w:hint="eastAsia"/>
        </w:rPr>
        <w:t>）本文针对损伤的</w:t>
      </w:r>
      <w:r w:rsidRPr="00247FB2">
        <w:rPr>
          <w:rFonts w:hint="eastAsia"/>
        </w:rPr>
        <w:t>研究重点在于</w:t>
      </w:r>
      <w:r w:rsidR="000929EE">
        <w:rPr>
          <w:rFonts w:hint="eastAsia"/>
        </w:rPr>
        <w:t>面内的损伤，并没有考虑到</w:t>
      </w:r>
      <w:r w:rsidR="000B395B">
        <w:rPr>
          <w:rFonts w:hint="eastAsia"/>
        </w:rPr>
        <w:t>层间</w:t>
      </w:r>
      <w:r w:rsidR="000929EE">
        <w:rPr>
          <w:rFonts w:hint="eastAsia"/>
        </w:rPr>
        <w:t>分层现象，而</w:t>
      </w:r>
      <w:r w:rsidR="000B395B">
        <w:rPr>
          <w:rFonts w:hint="eastAsia"/>
        </w:rPr>
        <w:t>这种破坏形式在实际工程中是不可避免的，计算的模型也必将更加复杂</w:t>
      </w:r>
      <w:r w:rsidR="00ED0330">
        <w:rPr>
          <w:rFonts w:hint="eastAsia"/>
        </w:rPr>
        <w:t>。</w:t>
      </w:r>
    </w:p>
    <w:p w14:paraId="6E7EF85B" w14:textId="69612218"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w:t>
      </w:r>
      <w:r w:rsidR="00BE78B0">
        <w:rPr>
          <w:rFonts w:hint="eastAsia"/>
        </w:rPr>
        <w:lastRenderedPageBreak/>
        <w:t>的方式必定更加复杂，可以进一步</w:t>
      </w:r>
      <w:r w:rsidR="00830FBF">
        <w:rPr>
          <w:rFonts w:hint="eastAsia"/>
        </w:rPr>
        <w:t>研究</w:t>
      </w:r>
      <w:r w:rsidR="00BE78B0">
        <w:rPr>
          <w:rFonts w:hint="eastAsia"/>
        </w:rPr>
        <w:t>双向拉伸载荷或者载荷下大开孔复合材料的损伤情况</w:t>
      </w:r>
      <w:r w:rsidRPr="00247FB2">
        <w:rPr>
          <w:rFonts w:hint="eastAsia"/>
        </w:rPr>
        <w:t>。</w:t>
      </w:r>
    </w:p>
    <w:p w14:paraId="180A9A85" w14:textId="62311553"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屈曲的现象，屈曲是复合材料结构失稳的主要形式，对安全性有着重要的意义。可以同时考虑将屈曲失稳和强度破坏的影响，对大开孔复合材料的力学特性和响应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2"/>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493" w:name="_Toc511050585"/>
      <w:r w:rsidRPr="00247FB2">
        <w:rPr>
          <w:rFonts w:hint="eastAsia"/>
          <w:color w:val="auto"/>
        </w:rPr>
        <w:lastRenderedPageBreak/>
        <w:t>参考文献</w:t>
      </w:r>
      <w:bookmarkEnd w:id="493"/>
    </w:p>
    <w:p w14:paraId="066B2115" w14:textId="77777777" w:rsidR="001B5C63" w:rsidRPr="001B5C63" w:rsidRDefault="00131DE7" w:rsidP="008B00A3">
      <w:pPr>
        <w:pStyle w:val="8"/>
        <w:ind w:left="567" w:hanging="567"/>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1B5C63" w:rsidRPr="001B5C63">
        <w:t>[1]</w:t>
      </w:r>
      <w:r w:rsidR="001B5C63" w:rsidRPr="001B5C63">
        <w:tab/>
      </w:r>
      <w:r w:rsidR="001B5C63" w:rsidRPr="001B5C63">
        <w:t>沈观林</w:t>
      </w:r>
      <w:r w:rsidR="001B5C63" w:rsidRPr="001B5C63">
        <w:t xml:space="preserve">, </w:t>
      </w:r>
      <w:r w:rsidR="001B5C63" w:rsidRPr="001B5C63">
        <w:t>胡更开</w:t>
      </w:r>
      <w:r w:rsidR="001B5C63" w:rsidRPr="001B5C63">
        <w:t xml:space="preserve">, </w:t>
      </w:r>
      <w:r w:rsidR="001B5C63" w:rsidRPr="001B5C63">
        <w:t>刘彬</w:t>
      </w:r>
      <w:r w:rsidR="001B5C63" w:rsidRPr="001B5C63">
        <w:t xml:space="preserve">. </w:t>
      </w:r>
      <w:r w:rsidR="001B5C63" w:rsidRPr="001B5C63">
        <w:t>复</w:t>
      </w:r>
      <w:r w:rsidR="001B5C63" w:rsidRPr="00391523">
        <w:rPr>
          <w:szCs w:val="21"/>
        </w:rPr>
        <w:t>合材料力</w:t>
      </w:r>
      <w:r w:rsidR="001B5C63" w:rsidRPr="001B5C63">
        <w:t>学</w:t>
      </w:r>
      <w:r w:rsidR="001B5C63" w:rsidRPr="001B5C63">
        <w:t>.</w:t>
      </w:r>
      <w:r w:rsidR="001B5C63" w:rsidRPr="001B5C63">
        <w:t>第</w:t>
      </w:r>
      <w:r w:rsidR="001B5C63" w:rsidRPr="001B5C63">
        <w:t>2</w:t>
      </w:r>
      <w:r w:rsidR="001B5C63" w:rsidRPr="001B5C63">
        <w:t>版</w:t>
      </w:r>
      <w:r w:rsidR="001B5C63" w:rsidRPr="001B5C63">
        <w:t xml:space="preserve"> [M]. </w:t>
      </w:r>
      <w:r w:rsidR="001B5C63" w:rsidRPr="001B5C63">
        <w:t>清华大学出版社</w:t>
      </w:r>
      <w:r w:rsidR="001B5C63" w:rsidRPr="001B5C63">
        <w:t>, 2013.</w:t>
      </w:r>
    </w:p>
    <w:p w14:paraId="0A743C21" w14:textId="36389B8C" w:rsidR="001B5C63" w:rsidRPr="001B5C63" w:rsidRDefault="001B5C63" w:rsidP="008B00A3">
      <w:pPr>
        <w:pStyle w:val="8"/>
        <w:ind w:left="567" w:hanging="567"/>
      </w:pPr>
      <w:r w:rsidRPr="001B5C63">
        <w:t>[2]</w:t>
      </w:r>
      <w:r w:rsidRPr="001B5C63">
        <w:tab/>
      </w:r>
      <w:r w:rsidRPr="001B5C63">
        <w:t>杜善义</w:t>
      </w:r>
      <w:r w:rsidRPr="001B5C63">
        <w:t xml:space="preserve">, </w:t>
      </w:r>
      <w:r w:rsidRPr="001B5C63">
        <w:t>关志东</w:t>
      </w:r>
      <w:r w:rsidRPr="001B5C63">
        <w:t xml:space="preserve">. </w:t>
      </w:r>
      <w:r w:rsidRPr="001B5C63">
        <w:t>我国大型客机先进复合材料技术应对策略思考</w:t>
      </w:r>
      <w:r w:rsidRPr="001B5C63">
        <w:t xml:space="preserve"> [J]. </w:t>
      </w:r>
      <w:r w:rsidRPr="001B5C63">
        <w:t>复合材料学报</w:t>
      </w:r>
      <w:r w:rsidRPr="001B5C63">
        <w:t>, 2008, 25(1): 5-.</w:t>
      </w:r>
    </w:p>
    <w:p w14:paraId="5B99F11D" w14:textId="77777777" w:rsidR="001B5C63" w:rsidRPr="001B5C63" w:rsidRDefault="001B5C63" w:rsidP="008B00A3">
      <w:pPr>
        <w:pStyle w:val="8"/>
        <w:ind w:left="567" w:hanging="567"/>
      </w:pPr>
      <w:r w:rsidRPr="001B5C63">
        <w:t>[3]</w:t>
      </w:r>
      <w:r w:rsidRPr="001B5C63">
        <w:tab/>
      </w:r>
      <w:r w:rsidRPr="001B5C63">
        <w:t>鲁云</w:t>
      </w:r>
      <w:r w:rsidRPr="001B5C63">
        <w:t xml:space="preserve">. </w:t>
      </w:r>
      <w:r w:rsidRPr="001B5C63">
        <w:t>先进复合材料</w:t>
      </w:r>
      <w:r w:rsidRPr="001B5C63">
        <w:t xml:space="preserve"> [M]. </w:t>
      </w:r>
      <w:r w:rsidRPr="001B5C63">
        <w:t>机械工业出版社</w:t>
      </w:r>
      <w:r w:rsidRPr="001B5C63">
        <w:t>, 2004.</w:t>
      </w:r>
    </w:p>
    <w:p w14:paraId="2E5D201D" w14:textId="77777777" w:rsidR="001B5C63" w:rsidRPr="001B5C63" w:rsidRDefault="001B5C63" w:rsidP="008B00A3">
      <w:pPr>
        <w:pStyle w:val="8"/>
        <w:ind w:left="567" w:hanging="567"/>
      </w:pPr>
      <w:r w:rsidRPr="001B5C63">
        <w:t>[4]</w:t>
      </w:r>
      <w:r w:rsidRPr="001B5C63">
        <w:tab/>
        <w:t>Awerbuch J, Madhukar M S. Notched Strength of Composite Laminates: Predictions and Experiments--A Review [J]. Journal of Reinforced Plastics &amp; Composites, 1985, 4(1): 3-159.</w:t>
      </w:r>
    </w:p>
    <w:p w14:paraId="00AAB66B" w14:textId="77777777" w:rsidR="001B5C63" w:rsidRPr="001B5C63" w:rsidRDefault="001B5C63" w:rsidP="008B00A3">
      <w:pPr>
        <w:pStyle w:val="8"/>
        <w:ind w:left="567" w:hanging="567"/>
      </w:pPr>
      <w:r w:rsidRPr="001B5C63">
        <w:t>[5]</w:t>
      </w:r>
      <w:r w:rsidRPr="001B5C63">
        <w:tab/>
        <w:t>Whitney J M, Nuismer R J. Stress Fracture Criteria for Laminated Composites Containing Stress Concentrations [J]. Journal of Composite Materials, 1974, 8(3): 253-65.</w:t>
      </w:r>
    </w:p>
    <w:p w14:paraId="00EE4B2C" w14:textId="77777777" w:rsidR="001B5C63" w:rsidRPr="001B5C63" w:rsidRDefault="001B5C63" w:rsidP="008B00A3">
      <w:pPr>
        <w:pStyle w:val="8"/>
        <w:ind w:left="567" w:hanging="567"/>
      </w:pPr>
      <w:r w:rsidRPr="001B5C63">
        <w:t>[6]</w:t>
      </w:r>
      <w:r w:rsidRPr="001B5C63">
        <w:tab/>
        <w:t>Aronsson C G. Strength of carbon/epoxy laminates with countersunk hole [J]. Composite Structures, 1993, 24(4): 283-9.</w:t>
      </w:r>
    </w:p>
    <w:p w14:paraId="6C06CF1C" w14:textId="77777777" w:rsidR="001B5C63" w:rsidRPr="001B5C63" w:rsidRDefault="001B5C63" w:rsidP="008B00A3">
      <w:pPr>
        <w:pStyle w:val="8"/>
        <w:ind w:left="567" w:hanging="567"/>
      </w:pPr>
      <w:r w:rsidRPr="001B5C63">
        <w:t>[7]</w:t>
      </w:r>
      <w:r w:rsidRPr="001B5C63">
        <w:tab/>
        <w:t>Ochoa O O, Reddy J N. Finite Element Analysis of Composite Laminates [J]. Nasa Sti/recon Technical Report A, 1992, 94(1): 37-109.</w:t>
      </w:r>
    </w:p>
    <w:p w14:paraId="5CC27C66" w14:textId="77777777" w:rsidR="001B5C63" w:rsidRPr="001B5C63" w:rsidRDefault="001B5C63" w:rsidP="008B00A3">
      <w:pPr>
        <w:pStyle w:val="8"/>
        <w:ind w:left="567" w:hanging="567"/>
      </w:pPr>
      <w:r w:rsidRPr="001B5C63">
        <w:t>[8]</w:t>
      </w:r>
      <w:r w:rsidRPr="001B5C63">
        <w:tab/>
      </w:r>
      <w:r w:rsidRPr="001B5C63">
        <w:t>黄争鸣</w:t>
      </w:r>
      <w:r w:rsidRPr="001B5C63">
        <w:t xml:space="preserve">, </w:t>
      </w:r>
      <w:r w:rsidRPr="001B5C63">
        <w:t>张华山</w:t>
      </w:r>
      <w:r w:rsidRPr="001B5C63">
        <w:t xml:space="preserve">. </w:t>
      </w:r>
      <w:r w:rsidRPr="001B5C63">
        <w:t>纤维增强复合材料强度理论的研究现状与发展趋势</w:t>
      </w:r>
      <w:r w:rsidRPr="001B5C63">
        <w:t>——"</w:t>
      </w:r>
      <w:r w:rsidRPr="001B5C63">
        <w:t>破坏分析奥运会</w:t>
      </w:r>
      <w:r w:rsidRPr="001B5C63">
        <w:t>"</w:t>
      </w:r>
      <w:r w:rsidRPr="001B5C63">
        <w:t>评估综述</w:t>
      </w:r>
      <w:r w:rsidRPr="001B5C63">
        <w:t xml:space="preserve"> [J]. </w:t>
      </w:r>
      <w:r w:rsidRPr="001B5C63">
        <w:t>力学进展</w:t>
      </w:r>
      <w:r w:rsidRPr="001B5C63">
        <w:t>, 2007, 37(1): 80-98.</w:t>
      </w:r>
    </w:p>
    <w:p w14:paraId="1167C535" w14:textId="77777777" w:rsidR="001B5C63" w:rsidRPr="001B5C63" w:rsidRDefault="001B5C63" w:rsidP="008B00A3">
      <w:pPr>
        <w:pStyle w:val="8"/>
        <w:ind w:left="567" w:hanging="567"/>
      </w:pPr>
      <w:r w:rsidRPr="001B5C63">
        <w:t>[9]</w:t>
      </w:r>
      <w:r w:rsidRPr="001B5C63">
        <w:tab/>
        <w:t>Tsai S W, Wu E M. A General Theory of Strength for Anisotropic Materials [J]. Journal of Composite Materials, 1971, 5(1): 58-80.</w:t>
      </w:r>
    </w:p>
    <w:p w14:paraId="46139ABE" w14:textId="77777777" w:rsidR="001B5C63" w:rsidRPr="001B5C63" w:rsidRDefault="001B5C63" w:rsidP="008B00A3">
      <w:pPr>
        <w:pStyle w:val="8"/>
        <w:ind w:left="567" w:hanging="567"/>
      </w:pPr>
      <w:r w:rsidRPr="001B5C63">
        <w:t>[10]</w:t>
      </w:r>
      <w:r w:rsidRPr="001B5C63">
        <w:tab/>
        <w:t>Hashin Z, Rotem A. FATIGUE FAILURE CRITERION FOR FIBER REINFORCED MATERIALS [J]. Journal of Composite Materials, 1973, 7(OCT): 448-64.</w:t>
      </w:r>
    </w:p>
    <w:p w14:paraId="7DC25D93" w14:textId="77777777" w:rsidR="001B5C63" w:rsidRPr="001B5C63" w:rsidRDefault="001B5C63" w:rsidP="008B00A3">
      <w:pPr>
        <w:pStyle w:val="8"/>
        <w:ind w:left="567" w:hanging="567"/>
      </w:pPr>
      <w:r w:rsidRPr="001B5C63">
        <w:t>[11]</w:t>
      </w:r>
      <w:r w:rsidRPr="001B5C63">
        <w:tab/>
        <w:t>Puck A, Schürmann H. Failure analysis of FRP laminates by means of physically based phenomenological models [J]. Composites Science &amp; Technology, 2002, 62(12–13): 1633-62.</w:t>
      </w:r>
    </w:p>
    <w:p w14:paraId="486DE497" w14:textId="77777777" w:rsidR="001B5C63" w:rsidRPr="001B5C63" w:rsidRDefault="001B5C63" w:rsidP="008B00A3">
      <w:pPr>
        <w:pStyle w:val="8"/>
        <w:ind w:left="567" w:hanging="567"/>
      </w:pPr>
      <w:r w:rsidRPr="001B5C63">
        <w:t>[12]</w:t>
      </w:r>
      <w:r w:rsidRPr="001B5C63">
        <w:tab/>
        <w:t xml:space="preserve">Murray Y, Schwer L. IMPLEMENTATION AND VERIFICATION OF FIBER-COMPOSITE DAMAGE MODELS, FAILURE CRITERIA AND ANALYSIS IN DYNAMIC RESPONSE [J]. </w:t>
      </w:r>
      <w:r w:rsidRPr="001B5C63">
        <w:t>牙体牙髓牙周病学杂志</w:t>
      </w:r>
      <w:r w:rsidRPr="001B5C63">
        <w:t>, 1998, 4): 275-6.</w:t>
      </w:r>
    </w:p>
    <w:p w14:paraId="55EDC417" w14:textId="77777777" w:rsidR="001B5C63" w:rsidRPr="001B5C63" w:rsidRDefault="001B5C63" w:rsidP="008B00A3">
      <w:pPr>
        <w:pStyle w:val="8"/>
        <w:ind w:left="567" w:hanging="567"/>
      </w:pPr>
      <w:r w:rsidRPr="001B5C63">
        <w:t>[13]</w:t>
      </w:r>
      <w:r w:rsidRPr="001B5C63">
        <w:tab/>
        <w:t>Krajcinovic D K. Continuum damage mechanics [J]. 1984, 37(1): 1-6.</w:t>
      </w:r>
    </w:p>
    <w:p w14:paraId="18A51019" w14:textId="77777777" w:rsidR="001B5C63" w:rsidRPr="001B5C63" w:rsidRDefault="001B5C63" w:rsidP="008B00A3">
      <w:pPr>
        <w:pStyle w:val="8"/>
        <w:ind w:left="567" w:hanging="567"/>
      </w:pPr>
      <w:r w:rsidRPr="001B5C63">
        <w:t>[14]</w:t>
      </w:r>
      <w:r w:rsidRPr="001B5C63">
        <w:tab/>
        <w:t>Camanho P M P R D C. Application of numerical methods to the strength of mechanically fastened joints in composite laminates [J]. Wear, 1999, 5(2): 114-35.</w:t>
      </w:r>
    </w:p>
    <w:p w14:paraId="6A5766C7" w14:textId="77777777" w:rsidR="001B5C63" w:rsidRPr="001B5C63" w:rsidRDefault="001B5C63" w:rsidP="008B00A3">
      <w:pPr>
        <w:pStyle w:val="8"/>
        <w:ind w:left="567" w:hanging="567"/>
      </w:pPr>
      <w:r w:rsidRPr="001B5C63">
        <w:t>[15]</w:t>
      </w:r>
      <w:r w:rsidRPr="001B5C63">
        <w:tab/>
        <w:t>Camanho P P, Matthews F L. Stress analysis and strength prediction of mechanically fastened joints in FRP: a review [J]. Composites Part A Applied Science &amp; Manufacturing, 1997, 28(6): 529-47.</w:t>
      </w:r>
    </w:p>
    <w:p w14:paraId="7220ACD1" w14:textId="77777777" w:rsidR="001B5C63" w:rsidRPr="001B5C63" w:rsidRDefault="001B5C63" w:rsidP="008B00A3">
      <w:pPr>
        <w:pStyle w:val="8"/>
        <w:ind w:left="567" w:hanging="567"/>
      </w:pPr>
      <w:r w:rsidRPr="001B5C63">
        <w:t>[16]</w:t>
      </w:r>
      <w:r w:rsidRPr="001B5C63">
        <w:tab/>
        <w:t xml:space="preserve">Tsai S W. Strength Characteristics of Composite Materials [J]. Strength Characteristics of Composite Materials, 1965, </w:t>
      </w:r>
    </w:p>
    <w:p w14:paraId="27D6C3E2" w14:textId="77777777" w:rsidR="001B5C63" w:rsidRPr="001B5C63" w:rsidRDefault="001B5C63" w:rsidP="008B00A3">
      <w:pPr>
        <w:pStyle w:val="8"/>
        <w:ind w:left="567" w:hanging="567"/>
      </w:pPr>
      <w:r w:rsidRPr="001B5C63">
        <w:t>[17]</w:t>
      </w:r>
      <w:r w:rsidRPr="001B5C63">
        <w:tab/>
        <w:t>Azzi V D, Tsai S W. Anisotropic strength of composites [J]. Experimental Mechanics, 1965, 5(9): 283-8.</w:t>
      </w:r>
    </w:p>
    <w:p w14:paraId="39576E59" w14:textId="77777777" w:rsidR="001B5C63" w:rsidRPr="001B5C63" w:rsidRDefault="001B5C63" w:rsidP="008B00A3">
      <w:pPr>
        <w:pStyle w:val="8"/>
        <w:ind w:left="567" w:hanging="567"/>
      </w:pPr>
      <w:r w:rsidRPr="001B5C63">
        <w:t>[18]</w:t>
      </w:r>
      <w:r w:rsidRPr="001B5C63">
        <w:tab/>
        <w:t xml:space="preserve">Hoffman O. The Brittle Strength of Orthotropic Materials [J]. Journal of Composite Materials, </w:t>
      </w:r>
      <w:r w:rsidRPr="001B5C63">
        <w:lastRenderedPageBreak/>
        <w:t>1967, 1(2): 200-6.</w:t>
      </w:r>
    </w:p>
    <w:p w14:paraId="1355711D" w14:textId="77777777" w:rsidR="001B5C63" w:rsidRPr="001B5C63" w:rsidRDefault="001B5C63" w:rsidP="008B00A3">
      <w:pPr>
        <w:pStyle w:val="8"/>
        <w:ind w:left="567" w:hanging="567"/>
      </w:pPr>
      <w:r w:rsidRPr="001B5C63">
        <w:t>[19]</w:t>
      </w:r>
      <w:r w:rsidRPr="001B5C63">
        <w:tab/>
        <w:t xml:space="preserve">Chamis C C. Failure Criteria for Filamentary Composites [J]. Composite Materials Testing &amp; Design Astm Stp, 1969, </w:t>
      </w:r>
    </w:p>
    <w:p w14:paraId="0C12FC8A" w14:textId="77777777" w:rsidR="001B5C63" w:rsidRPr="001B5C63" w:rsidRDefault="001B5C63" w:rsidP="008B00A3">
      <w:pPr>
        <w:pStyle w:val="8"/>
        <w:ind w:left="567" w:hanging="567"/>
      </w:pPr>
      <w:r w:rsidRPr="001B5C63">
        <w:t>[20]</w:t>
      </w:r>
      <w:r w:rsidRPr="001B5C63">
        <w:tab/>
        <w:t>Ochoa O O, Reddy J N. Finite Element Analysis of Composite Laminates [M]. Kluwer Academic Publishers, 1992.</w:t>
      </w:r>
    </w:p>
    <w:p w14:paraId="2C08108B" w14:textId="77777777" w:rsidR="001B5C63" w:rsidRPr="001B5C63" w:rsidRDefault="001B5C63" w:rsidP="008B00A3">
      <w:pPr>
        <w:pStyle w:val="8"/>
        <w:ind w:left="567" w:hanging="567"/>
      </w:pPr>
      <w:r w:rsidRPr="001B5C63">
        <w:t>[21]</w:t>
      </w:r>
      <w:r w:rsidRPr="001B5C63">
        <w:tab/>
        <w:t xml:space="preserve">Poon C, Shokrieh M M, Lessard L B. Three-Dimensional Progressive Failure Analysis of Pin/Bolt Loaded Composite Laminates [J]. 1996, </w:t>
      </w:r>
    </w:p>
    <w:p w14:paraId="68046C50" w14:textId="77777777" w:rsidR="001B5C63" w:rsidRPr="001B5C63" w:rsidRDefault="001B5C63" w:rsidP="008B00A3">
      <w:pPr>
        <w:pStyle w:val="8"/>
        <w:ind w:left="567" w:hanging="567"/>
      </w:pPr>
      <w:r w:rsidRPr="001B5C63">
        <w:t>[22]</w:t>
      </w:r>
      <w:r w:rsidRPr="001B5C63">
        <w:tab/>
        <w:t>Chang F K, Chang K Y. Post-Failure Analysis of Bolted Composite Joints in Tension or Shear-Out Mode Failure [J]. Journal of Composite Materials, 1987, 21(9): 809-33.</w:t>
      </w:r>
    </w:p>
    <w:p w14:paraId="04EDADF5" w14:textId="77777777" w:rsidR="001B5C63" w:rsidRPr="001B5C63" w:rsidRDefault="001B5C63" w:rsidP="008B00A3">
      <w:pPr>
        <w:pStyle w:val="8"/>
        <w:ind w:left="567" w:hanging="567"/>
      </w:pPr>
      <w:r w:rsidRPr="001B5C63">
        <w:t>[23]</w:t>
      </w:r>
      <w:r w:rsidRPr="001B5C63">
        <w:tab/>
        <w:t>Camanho P P. A progressive Damage Model for Mechanically Fastened Joints in Composite Laminates [J]. Journal of Composite Materials, 1999, 33(24): 2248-80.</w:t>
      </w:r>
    </w:p>
    <w:p w14:paraId="76AE0BD5" w14:textId="77777777" w:rsidR="001B5C63" w:rsidRPr="001B5C63" w:rsidRDefault="001B5C63" w:rsidP="008B00A3">
      <w:pPr>
        <w:pStyle w:val="8"/>
        <w:ind w:left="567" w:hanging="567"/>
      </w:pPr>
      <w:r w:rsidRPr="001B5C63">
        <w:t>[24]</w:t>
      </w:r>
      <w:r w:rsidRPr="001B5C63">
        <w:tab/>
        <w:t>Talreja R. Modeling of Damage Development in Composites Using Internal Variables Concepts [J]. Water Resources Research, 2015, 139(10): n/a-n/a.</w:t>
      </w:r>
    </w:p>
    <w:p w14:paraId="05C8F724" w14:textId="77777777" w:rsidR="001B5C63" w:rsidRPr="001B5C63" w:rsidRDefault="001B5C63" w:rsidP="008B00A3">
      <w:pPr>
        <w:pStyle w:val="8"/>
        <w:ind w:left="567" w:hanging="567"/>
      </w:pPr>
      <w:r w:rsidRPr="001B5C63">
        <w:t>[25]</w:t>
      </w:r>
      <w:r w:rsidRPr="001B5C63">
        <w:tab/>
        <w:t>Ladeveze P, Ledantec E. Damage modelling of the elementary ply for laminated composites [J]. Composites Science &amp; Technology, 1992, 43(3): 257-67.</w:t>
      </w:r>
    </w:p>
    <w:p w14:paraId="3646D001" w14:textId="77777777" w:rsidR="001B5C63" w:rsidRPr="001B5C63" w:rsidRDefault="001B5C63" w:rsidP="008B00A3">
      <w:pPr>
        <w:pStyle w:val="8"/>
        <w:ind w:left="567" w:hanging="567"/>
      </w:pPr>
      <w:r w:rsidRPr="001B5C63">
        <w:t>[26]</w:t>
      </w:r>
      <w:r w:rsidRPr="001B5C63">
        <w:tab/>
        <w:t>Shahid I, Chang F K. Accumulative damage model for tensile and shear failures of laminated composite plates [J]. Journal of Composite Materials, 1995, 29(7): 926-81.</w:t>
      </w:r>
    </w:p>
    <w:p w14:paraId="4A6A71DB" w14:textId="77777777" w:rsidR="001B5C63" w:rsidRPr="001B5C63" w:rsidRDefault="001B5C63" w:rsidP="008B00A3">
      <w:pPr>
        <w:pStyle w:val="8"/>
        <w:ind w:left="567" w:hanging="567"/>
      </w:pPr>
      <w:r w:rsidRPr="001B5C63">
        <w:t>[27]</w:t>
      </w:r>
      <w:r w:rsidRPr="001B5C63">
        <w:tab/>
        <w:t>Chang F K, Chang K Y. A Progressive Damage Model for Laminated Composites Containing Stress Concentrations [J]. Journal of Composite Materials, 1987, 21(9): 834-55.</w:t>
      </w:r>
    </w:p>
    <w:p w14:paraId="15F7DD01" w14:textId="77777777" w:rsidR="001B5C63" w:rsidRPr="001B5C63" w:rsidRDefault="001B5C63" w:rsidP="008B00A3">
      <w:pPr>
        <w:pStyle w:val="8"/>
        <w:ind w:left="567" w:hanging="567"/>
      </w:pPr>
      <w:r w:rsidRPr="001B5C63">
        <w:t>[28]</w:t>
      </w:r>
      <w:r w:rsidRPr="001B5C63">
        <w:tab/>
        <w:t>Barbero E J, Lonetti P. An Inelastic Damage Model for Fiber Reinforced Laminates [J]. Journal of Composite Materials, 2001, 36(8): 941-62.</w:t>
      </w:r>
    </w:p>
    <w:p w14:paraId="73F40DBE" w14:textId="77777777" w:rsidR="001B5C63" w:rsidRPr="001B5C63" w:rsidRDefault="001B5C63" w:rsidP="008B00A3">
      <w:pPr>
        <w:pStyle w:val="8"/>
        <w:ind w:left="567" w:hanging="567"/>
      </w:pPr>
      <w:r w:rsidRPr="001B5C63">
        <w:t>[29]</w:t>
      </w:r>
      <w:r w:rsidRPr="001B5C63">
        <w:tab/>
        <w:t>Maimí P, Camanho P P, Mayugo J A, et al. A continuum damage model for composite laminates: Part II – Computational implementation and validation [J]. Mechanics of Materials, 2007, 39(10): 909-19.</w:t>
      </w:r>
    </w:p>
    <w:p w14:paraId="5C3C1281" w14:textId="77777777" w:rsidR="001B5C63" w:rsidRPr="001B5C63" w:rsidRDefault="001B5C63" w:rsidP="008B00A3">
      <w:pPr>
        <w:pStyle w:val="8"/>
        <w:ind w:left="567" w:hanging="567"/>
      </w:pPr>
      <w:r w:rsidRPr="001B5C63">
        <w:t>[30]</w:t>
      </w:r>
      <w:r w:rsidRPr="001B5C63">
        <w:tab/>
        <w:t>Lapczyk I, Hurtado J A. Progressive damage modeling in fiber-reinforced materials [J]. Composites Part A Applied Science &amp; Manufacturing, 2007, 38(11): 2333-41.</w:t>
      </w:r>
    </w:p>
    <w:p w14:paraId="6E8E09A8" w14:textId="77777777" w:rsidR="001B5C63" w:rsidRPr="001B5C63" w:rsidRDefault="001B5C63" w:rsidP="008B00A3">
      <w:pPr>
        <w:pStyle w:val="8"/>
        <w:ind w:left="567" w:hanging="567"/>
      </w:pPr>
      <w:r w:rsidRPr="001B5C63">
        <w:t>[31]</w:t>
      </w:r>
      <w:r w:rsidRPr="001B5C63">
        <w:tab/>
        <w:t>Lee C S, Kim J H, Kim S K, et al. Initial and progressive failure analyses for composite laminates using Puck failure criterion and damage-coupled finite element method [J]. Composite Structures, 2015, 121(406-19.</w:t>
      </w:r>
    </w:p>
    <w:p w14:paraId="33B45D93" w14:textId="77777777" w:rsidR="001B5C63" w:rsidRPr="001B5C63" w:rsidRDefault="001B5C63" w:rsidP="008B00A3">
      <w:pPr>
        <w:pStyle w:val="8"/>
        <w:ind w:left="567" w:hanging="567"/>
      </w:pPr>
      <w:r w:rsidRPr="001B5C63">
        <w:t>[32]</w:t>
      </w:r>
      <w:r w:rsidRPr="001B5C63">
        <w:tab/>
        <w:t>Sedov L I. INTRODUCTION TO THE MECHANICS OF A CONTINUOUS MEDIUM [J]. Lancet, 1969, 2(7826): 443.</w:t>
      </w:r>
    </w:p>
    <w:p w14:paraId="475FB5DA" w14:textId="77777777" w:rsidR="001B5C63" w:rsidRPr="001B5C63" w:rsidRDefault="001B5C63" w:rsidP="008B00A3">
      <w:pPr>
        <w:pStyle w:val="8"/>
        <w:ind w:left="567" w:hanging="567"/>
      </w:pPr>
      <w:r w:rsidRPr="001B5C63">
        <w:t>[33]</w:t>
      </w:r>
      <w:r w:rsidRPr="001B5C63">
        <w:tab/>
        <w:t>Dvorak G J, Laws N. Analysis of Progressive Matrix Cracking In Composite Laminates II. First Ply Failure [J]. Journal of Composite Materials, 1987, 21(4): 309-29.</w:t>
      </w:r>
    </w:p>
    <w:p w14:paraId="3AA8AFB1" w14:textId="77777777" w:rsidR="001B5C63" w:rsidRPr="001B5C63" w:rsidRDefault="001B5C63" w:rsidP="008B00A3">
      <w:pPr>
        <w:pStyle w:val="8"/>
        <w:ind w:left="567" w:hanging="567"/>
      </w:pPr>
      <w:r w:rsidRPr="001B5C63">
        <w:t>[34]</w:t>
      </w:r>
      <w:r w:rsidRPr="001B5C63">
        <w:tab/>
        <w:t>Flaggs D L, Kural M H. Experimental Determination of the In Situ Transverse Lamina Strength in Graphite/Epoxy Laminates [J]. Journal of Composite Materials, 1982, 16(2): 103-16.</w:t>
      </w:r>
    </w:p>
    <w:p w14:paraId="1AFBD528" w14:textId="77777777" w:rsidR="001B5C63" w:rsidRPr="001B5C63" w:rsidRDefault="001B5C63" w:rsidP="008B00A3">
      <w:pPr>
        <w:pStyle w:val="8"/>
        <w:ind w:left="567" w:hanging="567"/>
      </w:pPr>
      <w:r w:rsidRPr="001B5C63">
        <w:t>[35]</w:t>
      </w:r>
      <w:r w:rsidRPr="001B5C63">
        <w:tab/>
        <w:t>Parvizi A, Garrett K W, Bailey J E. Constrained cracking in glass fibre-reinforced epoxy cross-ply laminates [J]. Journal of Materials Science, 1978, 13(1): 195-201.</w:t>
      </w:r>
    </w:p>
    <w:p w14:paraId="66F58854" w14:textId="77777777" w:rsidR="001B5C63" w:rsidRPr="001B5C63" w:rsidRDefault="001B5C63" w:rsidP="008B00A3">
      <w:pPr>
        <w:pStyle w:val="8"/>
        <w:ind w:left="567" w:hanging="567"/>
      </w:pPr>
      <w:r w:rsidRPr="001B5C63">
        <w:t>[36]</w:t>
      </w:r>
      <w:r w:rsidRPr="001B5C63">
        <w:tab/>
        <w:t xml:space="preserve">Wang J, Karihaloo B L. Optimum In Situ Strength Design of Composite Laminates. Part I: In Situ </w:t>
      </w:r>
      <w:r w:rsidRPr="001B5C63">
        <w:lastRenderedPageBreak/>
        <w:t>Strength Parameters [J]. Journal of Composite Materials, 1996, 30(12): 1314-37.</w:t>
      </w:r>
    </w:p>
    <w:p w14:paraId="4ED744D7" w14:textId="77777777" w:rsidR="001B5C63" w:rsidRPr="001B5C63" w:rsidRDefault="001B5C63" w:rsidP="008B00A3">
      <w:pPr>
        <w:pStyle w:val="8"/>
        <w:ind w:left="567" w:hanging="567"/>
      </w:pPr>
      <w:r w:rsidRPr="001B5C63">
        <w:t>[37]</w:t>
      </w:r>
      <w:r w:rsidRPr="001B5C63">
        <w:tab/>
        <w:t>Sun C T, Tao J. Prediction of failure envelopes and stress-strain behavior of composite laminates [M]. Elsevier Ltd, 2004.</w:t>
      </w:r>
    </w:p>
    <w:p w14:paraId="50F64964" w14:textId="77777777" w:rsidR="001B5C63" w:rsidRPr="001B5C63" w:rsidRDefault="001B5C63" w:rsidP="008B00A3">
      <w:pPr>
        <w:pStyle w:val="8"/>
        <w:ind w:left="567" w:hanging="567"/>
      </w:pPr>
      <w:r w:rsidRPr="001B5C63">
        <w:t>[38]</w:t>
      </w:r>
      <w:r w:rsidRPr="001B5C63">
        <w:tab/>
        <w:t>Rotem A. PREDICTION OF LAMINATE FAILURE WITH THE ROTEM FAILURE CRITERION 1 [J]. Composites Science &amp; Technology, 1998, 58(7): 1083-94.</w:t>
      </w:r>
    </w:p>
    <w:p w14:paraId="718EB9EC" w14:textId="77777777" w:rsidR="001B5C63" w:rsidRPr="001B5C63" w:rsidRDefault="001B5C63" w:rsidP="008B00A3">
      <w:pPr>
        <w:pStyle w:val="8"/>
        <w:ind w:left="567" w:hanging="567"/>
      </w:pPr>
      <w:r w:rsidRPr="001B5C63">
        <w:t>[39]</w:t>
      </w:r>
      <w:r w:rsidRPr="001B5C63">
        <w:tab/>
        <w:t>He Y, Makeev A, Shonkwiler B. Characterization of nonlinear shear properties for composite materials using digital image correlation and finite element analysis [J]. Composites Science &amp; Technology, 2012, 73(64-71.</w:t>
      </w:r>
    </w:p>
    <w:p w14:paraId="34551FA1" w14:textId="77777777" w:rsidR="001B5C63" w:rsidRPr="001B5C63" w:rsidRDefault="001B5C63" w:rsidP="008B00A3">
      <w:pPr>
        <w:pStyle w:val="8"/>
        <w:ind w:left="567" w:hanging="567"/>
      </w:pPr>
      <w:r w:rsidRPr="001B5C63">
        <w:t>[40]</w:t>
      </w:r>
      <w:r w:rsidRPr="001B5C63">
        <w:tab/>
        <w:t>Chamis C C, Sinclair J H. Ten-deg off-axis test for shear properties in fiber composites [J]. Experimental Mechanics, 1977, 17(9): 339-46.</w:t>
      </w:r>
    </w:p>
    <w:p w14:paraId="457036BD" w14:textId="77777777" w:rsidR="001B5C63" w:rsidRPr="001B5C63" w:rsidRDefault="001B5C63" w:rsidP="008B00A3">
      <w:pPr>
        <w:pStyle w:val="8"/>
        <w:ind w:left="567" w:hanging="567"/>
      </w:pPr>
      <w:r w:rsidRPr="001B5C63">
        <w:t>[41]</w:t>
      </w:r>
      <w:r w:rsidRPr="001B5C63">
        <w:tab/>
        <w:t>Swanson S R, Messick M, Toombes G R. Comparison of torsion tube and Iosipescu in-plane shear test results for a carbon fibre-reinforced epoxy composite [J]. Composites, 1985, 16(3): 220-4.</w:t>
      </w:r>
    </w:p>
    <w:p w14:paraId="3B30FDAC" w14:textId="77777777" w:rsidR="001B5C63" w:rsidRPr="001B5C63" w:rsidRDefault="001B5C63" w:rsidP="008B00A3">
      <w:pPr>
        <w:pStyle w:val="8"/>
        <w:ind w:left="567" w:hanging="567"/>
      </w:pPr>
      <w:r w:rsidRPr="001B5C63">
        <w:t>[42]</w:t>
      </w:r>
      <w:r w:rsidRPr="001B5C63">
        <w:tab/>
        <w:t>Weinberg M. Shear testing of neat thermoplastic resins and their unidirectional graphite composites [J]. Composites, 1987, 18(5): 386-92.</w:t>
      </w:r>
    </w:p>
    <w:p w14:paraId="435D285B" w14:textId="77777777" w:rsidR="001B5C63" w:rsidRPr="001B5C63" w:rsidRDefault="001B5C63" w:rsidP="008B00A3">
      <w:pPr>
        <w:pStyle w:val="8"/>
        <w:ind w:left="567" w:hanging="567"/>
      </w:pPr>
      <w:r w:rsidRPr="001B5C63">
        <w:t>[43]</w:t>
      </w:r>
      <w:r w:rsidRPr="001B5C63">
        <w:tab/>
        <w:t>Lee S, Munro M, Scott R F. Evaluation of three in-plane shear test methods for advanced composite materials [J]. Composites, 1990, 21(6): 495-502.</w:t>
      </w:r>
    </w:p>
    <w:p w14:paraId="2463A1FB" w14:textId="77777777" w:rsidR="001B5C63" w:rsidRPr="001B5C63" w:rsidRDefault="001B5C63" w:rsidP="008B00A3">
      <w:pPr>
        <w:pStyle w:val="8"/>
        <w:ind w:left="567" w:hanging="567"/>
      </w:pPr>
      <w:r w:rsidRPr="001B5C63">
        <w:t>[44]</w:t>
      </w:r>
      <w:r w:rsidRPr="001B5C63">
        <w:tab/>
        <w:t>Soutis C, Turkmen D. Moisture and Temperature Effects of the Compressive Failure of CFRP Unidirectional Laminates [J]. Journal of Composite Materials, 1999, 31(8): 832-49.</w:t>
      </w:r>
    </w:p>
    <w:p w14:paraId="378B2E37" w14:textId="77777777" w:rsidR="001B5C63" w:rsidRPr="001B5C63" w:rsidRDefault="001B5C63" w:rsidP="008B00A3">
      <w:pPr>
        <w:pStyle w:val="8"/>
        <w:ind w:left="567" w:hanging="567"/>
      </w:pPr>
      <w:r w:rsidRPr="001B5C63">
        <w:t>[45]</w:t>
      </w:r>
      <w:r w:rsidRPr="001B5C63">
        <w:tab/>
        <w:t>Lagattu F, Lafarie-Frenot M C. Variation of PEEK matrix crystallinity in APC2 composite subjected to large shearing deformations [J]. Composites Science &amp; Technology, 2000, 60(4): 605-12.</w:t>
      </w:r>
    </w:p>
    <w:p w14:paraId="316B7B5A" w14:textId="77777777" w:rsidR="001B5C63" w:rsidRPr="001B5C63" w:rsidRDefault="001B5C63" w:rsidP="008B00A3">
      <w:pPr>
        <w:pStyle w:val="8"/>
        <w:ind w:left="567" w:hanging="567"/>
      </w:pPr>
      <w:r w:rsidRPr="001B5C63">
        <w:t>[46]</w:t>
      </w:r>
      <w:r w:rsidRPr="001B5C63">
        <w:tab/>
        <w:t>Lomakin E V. Constitutive Models of Mechanical Behavior of Media with Stress State Dependent Material Properties [M]. Springer Berlin Heidelberg, 2011.</w:t>
      </w:r>
    </w:p>
    <w:p w14:paraId="7035C138" w14:textId="77777777" w:rsidR="001B5C63" w:rsidRPr="001B5C63" w:rsidRDefault="001B5C63" w:rsidP="008B00A3">
      <w:pPr>
        <w:pStyle w:val="8"/>
        <w:ind w:left="567" w:hanging="567"/>
      </w:pPr>
      <w:r w:rsidRPr="001B5C63">
        <w:t>[47]</w:t>
      </w:r>
      <w:r w:rsidRPr="001B5C63">
        <w:tab/>
        <w:t>Fedulov B, Fedorenko A, Safonov A, et al. Nonlinear shear behavior and failure of composite materials under plane stress conditions [J]. Acta Mechanica, 2017, 1-8.</w:t>
      </w:r>
    </w:p>
    <w:p w14:paraId="67C125FC" w14:textId="77777777" w:rsidR="001B5C63" w:rsidRPr="001B5C63" w:rsidRDefault="001B5C63" w:rsidP="008B00A3">
      <w:pPr>
        <w:pStyle w:val="8"/>
        <w:ind w:left="567" w:hanging="567"/>
      </w:pPr>
      <w:r w:rsidRPr="001B5C63">
        <w:t>[48]</w:t>
      </w:r>
      <w:r w:rsidRPr="001B5C63">
        <w:tab/>
        <w:t>Hahn H T, Tsai S W. Nonlinear Elastic Behavior of Unidirectional Composite Laminae [J]. Journal of Composite Materials, 1973, 7(1): 102-18.</w:t>
      </w:r>
    </w:p>
    <w:p w14:paraId="1623449B" w14:textId="77777777" w:rsidR="001B5C63" w:rsidRPr="001B5C63" w:rsidRDefault="001B5C63" w:rsidP="008B00A3">
      <w:pPr>
        <w:pStyle w:val="8"/>
        <w:ind w:left="567" w:hanging="567"/>
      </w:pPr>
      <w:r w:rsidRPr="001B5C63">
        <w:t>[49]</w:t>
      </w:r>
      <w:r w:rsidRPr="001B5C63">
        <w:tab/>
        <w:t>Paepegem W V, Baere I D, Degrieck J. Modelling the nonlinear shear stress–strain response of glass fibre-reinforced composites. Part I: Experimental results [J]. Composites Science &amp; Technology, 2006, 66(10): 1455-64.</w:t>
      </w:r>
    </w:p>
    <w:p w14:paraId="1876FC19" w14:textId="77777777" w:rsidR="001B5C63" w:rsidRPr="001B5C63" w:rsidRDefault="001B5C63" w:rsidP="008B00A3">
      <w:pPr>
        <w:pStyle w:val="8"/>
        <w:ind w:left="567" w:hanging="567"/>
      </w:pPr>
      <w:r w:rsidRPr="001B5C63">
        <w:t>[50]</w:t>
      </w:r>
      <w:r w:rsidRPr="001B5C63">
        <w:tab/>
        <w:t>Chang F K, Lessard L B. Damage Tolerance of Laminated Composites Containing an Open Hole and Subjected to Compressive Loadings: Part I--Analysis [J]. Journal of Composite Materials, 1991, 25(1): 44-64.</w:t>
      </w:r>
    </w:p>
    <w:p w14:paraId="7359FBCA" w14:textId="77777777" w:rsidR="001B5C63" w:rsidRPr="001B5C63" w:rsidRDefault="001B5C63" w:rsidP="008B00A3">
      <w:pPr>
        <w:pStyle w:val="8"/>
        <w:ind w:left="567" w:hanging="567"/>
      </w:pPr>
      <w:r w:rsidRPr="001B5C63">
        <w:t>[51]</w:t>
      </w:r>
      <w:r w:rsidRPr="001B5C63">
        <w:tab/>
      </w:r>
      <w:r w:rsidRPr="001B5C63">
        <w:t>刘魏光</w:t>
      </w:r>
      <w:r w:rsidRPr="001B5C63">
        <w:t xml:space="preserve">, </w:t>
      </w:r>
      <w:r w:rsidRPr="001B5C63">
        <w:t>余音</w:t>
      </w:r>
      <w:r w:rsidRPr="001B5C63">
        <w:t xml:space="preserve">, </w:t>
      </w:r>
      <w:r w:rsidRPr="001B5C63">
        <w:t>汪海</w:t>
      </w:r>
      <w:r w:rsidRPr="001B5C63">
        <w:t xml:space="preserve">. </w:t>
      </w:r>
      <w:r w:rsidRPr="001B5C63">
        <w:t>考虑剪切非线性的复合材料渐进损伤模型</w:t>
      </w:r>
      <w:r w:rsidRPr="001B5C63">
        <w:t xml:space="preserve"> [J]. </w:t>
      </w:r>
      <w:r w:rsidRPr="001B5C63">
        <w:t>上海交通大学学报</w:t>
      </w:r>
      <w:r w:rsidRPr="001B5C63">
        <w:t>, 2016, 50(2): 194-9.</w:t>
      </w:r>
    </w:p>
    <w:p w14:paraId="1F337A5C" w14:textId="77777777" w:rsidR="001B5C63" w:rsidRPr="001B5C63" w:rsidRDefault="001B5C63" w:rsidP="008B00A3">
      <w:pPr>
        <w:pStyle w:val="8"/>
        <w:ind w:left="567" w:hanging="567"/>
      </w:pPr>
      <w:r w:rsidRPr="001B5C63">
        <w:t>[52]</w:t>
      </w:r>
      <w:r w:rsidRPr="001B5C63">
        <w:tab/>
        <w:t xml:space="preserve">Aiaa. Finite element analysis of inelastic structures [J]. 2000, </w:t>
      </w:r>
    </w:p>
    <w:p w14:paraId="6CC97026" w14:textId="77777777" w:rsidR="001B5C63" w:rsidRPr="001B5C63" w:rsidRDefault="001B5C63" w:rsidP="008B00A3">
      <w:pPr>
        <w:pStyle w:val="8"/>
        <w:ind w:left="567" w:hanging="567"/>
      </w:pPr>
      <w:r w:rsidRPr="001B5C63">
        <w:t>[53]</w:t>
      </w:r>
      <w:r w:rsidRPr="001B5C63">
        <w:tab/>
        <w:t>Camanho P P, Maimí P, Dávila C G. Prediction of size effects in notched laminates using continuum damage mechanics [J]. Composites Science &amp; Technology, 2007, 67(13): 2715-27.</w:t>
      </w:r>
    </w:p>
    <w:p w14:paraId="6875FFF9" w14:textId="77777777" w:rsidR="001B5C63" w:rsidRPr="001B5C63" w:rsidRDefault="001B5C63" w:rsidP="008B00A3">
      <w:pPr>
        <w:pStyle w:val="8"/>
        <w:ind w:left="567" w:hanging="567"/>
      </w:pPr>
      <w:r w:rsidRPr="001B5C63">
        <w:lastRenderedPageBreak/>
        <w:t>[54]</w:t>
      </w:r>
      <w:r w:rsidRPr="001B5C63">
        <w:tab/>
      </w:r>
      <w:r w:rsidRPr="001B5C63">
        <w:t>庄茁</w:t>
      </w:r>
      <w:r w:rsidRPr="001B5C63">
        <w:t>. ABAQUS/Standard</w:t>
      </w:r>
      <w:r w:rsidRPr="001B5C63">
        <w:t>有限元软件入门指南</w:t>
      </w:r>
      <w:r w:rsidRPr="001B5C63">
        <w:t xml:space="preserve"> [M]. </w:t>
      </w:r>
      <w:r w:rsidRPr="001B5C63">
        <w:t>清华大学出版社</w:t>
      </w:r>
      <w:r w:rsidRPr="001B5C63">
        <w:t>, 1998.</w:t>
      </w:r>
    </w:p>
    <w:p w14:paraId="790EA521" w14:textId="77777777" w:rsidR="001B5C63" w:rsidRPr="001B5C63" w:rsidRDefault="001B5C63" w:rsidP="008B00A3">
      <w:pPr>
        <w:pStyle w:val="8"/>
        <w:ind w:left="567" w:hanging="567"/>
      </w:pPr>
      <w:r w:rsidRPr="001B5C63">
        <w:t>[55]</w:t>
      </w:r>
      <w:r w:rsidRPr="001B5C63">
        <w:tab/>
        <w:t>Bažant Z P, Oh B H. Crack band theory for fracture of concrete [J]. Matériaux Et Construction, 1983, 16(3): 155-77.</w:t>
      </w:r>
    </w:p>
    <w:p w14:paraId="101AF478" w14:textId="77777777" w:rsidR="001B5C63" w:rsidRPr="001B5C63" w:rsidRDefault="001B5C63" w:rsidP="008B00A3">
      <w:pPr>
        <w:pStyle w:val="8"/>
        <w:ind w:left="567" w:hanging="567"/>
      </w:pPr>
      <w:r w:rsidRPr="001B5C63">
        <w:t>[56]</w:t>
      </w:r>
      <w:r w:rsidRPr="001B5C63">
        <w:tab/>
        <w:t xml:space="preserve">Maimí P, Camanho P P, Dávila C G. A Thermodynamically Consistent Damage Model for Advanced Composites [J]. Recercat Principal, 2006, </w:t>
      </w:r>
    </w:p>
    <w:p w14:paraId="69524227" w14:textId="77777777" w:rsidR="001B5C63" w:rsidRPr="001B5C63" w:rsidRDefault="001B5C63" w:rsidP="008B00A3">
      <w:pPr>
        <w:pStyle w:val="8"/>
        <w:ind w:left="567" w:hanging="567"/>
      </w:pPr>
      <w:r w:rsidRPr="001B5C63">
        <w:t>[57]</w:t>
      </w:r>
      <w:r w:rsidRPr="001B5C63">
        <w:tab/>
        <w:t>Cervenka V, Pukl R, Ožbolt J, et al. Mesh sensitivity effects in smeared finite element analysis of concrete fracture [M]. 1995.</w:t>
      </w:r>
    </w:p>
    <w:p w14:paraId="64201D0A" w14:textId="77777777" w:rsidR="001B5C63" w:rsidRPr="001B5C63" w:rsidRDefault="001B5C63" w:rsidP="008B00A3">
      <w:pPr>
        <w:pStyle w:val="8"/>
        <w:ind w:left="567" w:hanging="567"/>
      </w:pPr>
      <w:r w:rsidRPr="001B5C63">
        <w:t>[58]</w:t>
      </w:r>
      <w:r w:rsidRPr="001B5C63">
        <w:tab/>
        <w:t xml:space="preserve">Duvaut G, Lions J L. Inequalities in Mechanics and Physics [J]. Journal of Applied Mechanics, 1976, 44(2): </w:t>
      </w:r>
    </w:p>
    <w:p w14:paraId="57B48317" w14:textId="77777777" w:rsidR="001B5C63" w:rsidRPr="001B5C63" w:rsidRDefault="001B5C63" w:rsidP="008B00A3">
      <w:pPr>
        <w:pStyle w:val="8"/>
        <w:ind w:left="567" w:hanging="567"/>
      </w:pPr>
      <w:r w:rsidRPr="001B5C63">
        <w:t>[59]</w:t>
      </w:r>
      <w:r w:rsidRPr="001B5C63">
        <w:tab/>
        <w:t xml:space="preserve">Vries T J D. Blunt and Sharp Notch Behaviour of Glare Laminates [J]. Delft University Press, 2001, </w:t>
      </w:r>
    </w:p>
    <w:p w14:paraId="3C9BA403" w14:textId="77777777" w:rsidR="00417D8B" w:rsidRDefault="00131DE7" w:rsidP="00AE0B22">
      <w:pPr>
        <w:pStyle w:val="8"/>
        <w:sectPr w:rsidR="00417D8B" w:rsidSect="009E7FF5">
          <w:headerReference w:type="default" r:id="rId233"/>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217AF81D" w14:textId="77777777" w:rsidR="003F49CF" w:rsidRPr="00247FB2" w:rsidRDefault="003F49CF" w:rsidP="0042199D">
      <w:pPr>
        <w:pStyle w:val="10"/>
        <w:numPr>
          <w:ilvl w:val="0"/>
          <w:numId w:val="0"/>
        </w:numPr>
        <w:ind w:left="432"/>
      </w:pPr>
      <w:bookmarkStart w:id="494" w:name="_Toc450565150"/>
      <w:bookmarkStart w:id="495" w:name="OLE_LINK242"/>
      <w:bookmarkStart w:id="496" w:name="OLE_LINK243"/>
      <w:bookmarkStart w:id="497" w:name="OLE_LINK244"/>
      <w:bookmarkStart w:id="498" w:name="_Toc511050586"/>
      <w:r w:rsidRPr="00247FB2">
        <w:rPr>
          <w:rFonts w:hint="eastAsia"/>
        </w:rPr>
        <w:lastRenderedPageBreak/>
        <w:t>致谢</w:t>
      </w:r>
      <w:bookmarkEnd w:id="494"/>
      <w:bookmarkEnd w:id="498"/>
    </w:p>
    <w:p w14:paraId="058D40F0" w14:textId="2DC327C9"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9842BC">
        <w:rPr>
          <w:rFonts w:hint="eastAsia"/>
        </w:rPr>
        <w:t>给我的各方面都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4735BA">
        <w:t>我收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D51E32">
        <w:rPr>
          <w:rFonts w:hint="eastAsia"/>
        </w:rPr>
        <w:t>励老师总是尽其所能的为组内营造自由宽松的学术氛围，</w:t>
      </w:r>
      <w:r w:rsidR="006C0B9B">
        <w:rPr>
          <w:rFonts w:hint="eastAsia"/>
        </w:rPr>
        <w:t>尽力</w:t>
      </w:r>
      <w:r w:rsidR="0086459B">
        <w:rPr>
          <w:rFonts w:hint="eastAsia"/>
        </w:rPr>
        <w:t>满足每个学生在学术上的需求</w:t>
      </w:r>
      <w:r w:rsidR="009A5404">
        <w:rPr>
          <w:rFonts w:hint="eastAsia"/>
        </w:rPr>
        <w:t>。</w:t>
      </w:r>
      <w:r w:rsidR="00CA25BE">
        <w:rPr>
          <w:rFonts w:hint="eastAsia"/>
        </w:rPr>
        <w:t>在生活上</w:t>
      </w:r>
      <w:r w:rsidR="00716EA5">
        <w:rPr>
          <w:rFonts w:hint="eastAsia"/>
        </w:rPr>
        <w:t>，</w:t>
      </w:r>
      <w:r w:rsidR="00CA25BE">
        <w:rPr>
          <w:rFonts w:hint="eastAsia"/>
        </w:rPr>
        <w:t>励老师</w:t>
      </w:r>
      <w:r w:rsidR="00716EA5">
        <w:rPr>
          <w:rFonts w:hint="eastAsia"/>
        </w:rPr>
        <w:t>乐观积极的</w:t>
      </w:r>
      <w:r w:rsidR="00E27AE7">
        <w:rPr>
          <w:rFonts w:hint="eastAsia"/>
        </w:rPr>
        <w:t>生活</w:t>
      </w:r>
      <w:r w:rsidR="00716EA5">
        <w:rPr>
          <w:rFonts w:hint="eastAsia"/>
        </w:rPr>
        <w:t>态度也在感染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7E601542"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550EDB4E" w:rsidR="003F49CF" w:rsidRPr="00247FB2" w:rsidRDefault="003F49CF" w:rsidP="009B4507">
      <w:pPr>
        <w:ind w:firstLine="480"/>
      </w:pPr>
      <w:r w:rsidRPr="00247FB2">
        <w:rPr>
          <w:rFonts w:hint="eastAsia"/>
        </w:rPr>
        <w:t>感谢</w:t>
      </w:r>
      <w:r w:rsidR="006E14C3">
        <w:rPr>
          <w:rFonts w:hint="eastAsia"/>
        </w:rPr>
        <w:t>亲爱的</w:t>
      </w:r>
      <w:r w:rsidRPr="00247FB2">
        <w:rPr>
          <w:rFonts w:hint="eastAsia"/>
        </w:rPr>
        <w:t>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793F0D19"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重温的时光。</w:t>
      </w:r>
    </w:p>
    <w:bookmarkEnd w:id="495"/>
    <w:bookmarkEnd w:id="496"/>
    <w:bookmarkEnd w:id="497"/>
    <w:p w14:paraId="006999F0" w14:textId="77777777" w:rsidR="00F51782" w:rsidRDefault="003F49CF" w:rsidP="005A55A0">
      <w:pPr>
        <w:widowControl/>
        <w:spacing w:line="240" w:lineRule="auto"/>
        <w:ind w:firstLineChars="0" w:firstLine="0"/>
        <w:jc w:val="left"/>
        <w:sectPr w:rsidR="00F51782" w:rsidSect="009E7FF5">
          <w:headerReference w:type="default" r:id="rId234"/>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499" w:name="_Toc511050587"/>
      <w:r w:rsidRPr="00247FB2">
        <w:rPr>
          <w:rFonts w:hint="eastAsia"/>
          <w:color w:val="auto"/>
        </w:rPr>
        <w:lastRenderedPageBreak/>
        <w:t>北京大学学位论文原创性声明和使用授权说明</w:t>
      </w:r>
      <w:bookmarkEnd w:id="499"/>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3991DF64"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5"/>
      <w:foot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722C77" w14:textId="77777777" w:rsidR="00E45B52" w:rsidRDefault="00E45B52" w:rsidP="000B12E1">
      <w:pPr>
        <w:spacing w:line="240" w:lineRule="auto"/>
        <w:ind w:firstLine="480"/>
      </w:pPr>
      <w:r>
        <w:separator/>
      </w:r>
    </w:p>
  </w:endnote>
  <w:endnote w:type="continuationSeparator" w:id="0">
    <w:p w14:paraId="0536726B" w14:textId="77777777" w:rsidR="00E45B52" w:rsidRDefault="00E45B52"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851801" w:rsidRDefault="00851801"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851801" w:rsidRDefault="00851801">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851801" w:rsidRDefault="00851801">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77777777" w:rsidR="00851801" w:rsidRDefault="00851801">
        <w:pPr>
          <w:pStyle w:val="a6"/>
          <w:ind w:firstLine="360"/>
          <w:jc w:val="center"/>
        </w:pPr>
        <w:r>
          <w:fldChar w:fldCharType="begin"/>
        </w:r>
        <w:r>
          <w:instrText>PAGE   \* MERGEFORMAT</w:instrText>
        </w:r>
        <w:r>
          <w:fldChar w:fldCharType="separate"/>
        </w:r>
        <w:r w:rsidR="00830963" w:rsidRPr="00830963">
          <w:rPr>
            <w:noProof/>
            <w:lang w:val="zh-CN"/>
          </w:rPr>
          <w:t>12</w:t>
        </w:r>
        <w:r>
          <w:fldChar w:fldCharType="end"/>
        </w:r>
      </w:p>
    </w:sdtContent>
  </w:sdt>
  <w:p w14:paraId="6CAF5FC1" w14:textId="77777777" w:rsidR="00851801" w:rsidRDefault="00851801"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77777777" w:rsidR="00851801" w:rsidRDefault="00851801">
        <w:pPr>
          <w:pStyle w:val="a6"/>
          <w:ind w:firstLine="360"/>
          <w:jc w:val="center"/>
        </w:pPr>
        <w:r>
          <w:fldChar w:fldCharType="begin"/>
        </w:r>
        <w:r>
          <w:instrText>PAGE   \* MERGEFORMAT</w:instrText>
        </w:r>
        <w:r>
          <w:fldChar w:fldCharType="separate"/>
        </w:r>
        <w:r w:rsidR="00830963" w:rsidRPr="00830963">
          <w:rPr>
            <w:noProof/>
            <w:lang w:val="zh-CN"/>
          </w:rPr>
          <w:t>11</w:t>
        </w:r>
        <w:r>
          <w:fldChar w:fldCharType="end"/>
        </w:r>
      </w:p>
    </w:sdtContent>
  </w:sdt>
  <w:p w14:paraId="09CFF72B" w14:textId="77777777" w:rsidR="00851801" w:rsidRDefault="00851801">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851801" w:rsidRDefault="00851801"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851801" w:rsidRDefault="00851801" w:rsidP="000B0828">
    <w:pPr>
      <w:pStyle w:val="a6"/>
      <w:ind w:firstLine="360"/>
    </w:pPr>
  </w:p>
  <w:p w14:paraId="147BDF74" w14:textId="77777777" w:rsidR="00851801" w:rsidRDefault="00851801">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D34BF9" w14:textId="77777777" w:rsidR="00E45B52" w:rsidRDefault="00E45B52" w:rsidP="00843206">
      <w:pPr>
        <w:spacing w:line="240" w:lineRule="auto"/>
        <w:ind w:firstLineChars="0" w:firstLine="0"/>
      </w:pPr>
      <w:r>
        <w:separator/>
      </w:r>
    </w:p>
  </w:footnote>
  <w:footnote w:type="continuationSeparator" w:id="0">
    <w:p w14:paraId="364B9761" w14:textId="77777777" w:rsidR="00E45B52" w:rsidRDefault="00E45B52" w:rsidP="000B12E1">
      <w:pPr>
        <w:spacing w:line="240" w:lineRule="auto"/>
        <w:ind w:firstLine="480"/>
      </w:pPr>
      <w:r>
        <w:continuationSeparator/>
      </w:r>
    </w:p>
  </w:footnote>
  <w:footnote w:id="1">
    <w:p w14:paraId="06F51A58" w14:textId="2AEE2934" w:rsidR="003F27BD" w:rsidRPr="003F27BD" w:rsidRDefault="003F27BD" w:rsidP="003F27BD">
      <w:pPr>
        <w:pStyle w:val="ad"/>
        <w:ind w:left="270" w:hanging="270"/>
      </w:pPr>
      <w:r w:rsidRPr="003F27BD">
        <w:rPr>
          <w:rStyle w:val="a9"/>
          <w:vertAlign w:val="baseline"/>
        </w:rPr>
        <w:footnoteRef/>
      </w:r>
      <w:bookmarkStart w:id="36" w:name="OLE_LINK5"/>
      <w:r>
        <w:t xml:space="preserve"> </w:t>
      </w:r>
      <w:r w:rsidR="003F358E">
        <w:rPr>
          <w:rFonts w:hint="eastAsia"/>
        </w:rPr>
        <w:t>本研究得到国家自然科学基金</w:t>
      </w:r>
      <w:r w:rsidRPr="003F27BD">
        <w:rPr>
          <w:rFonts w:hint="eastAsia"/>
        </w:rPr>
        <w:t>（编号：</w:t>
      </w:r>
      <w:r w:rsidR="00C47AA3" w:rsidRPr="00C47AA3">
        <w:t>11232001</w:t>
      </w:r>
      <w:r w:rsidRPr="003F27BD">
        <w:rPr>
          <w:rFonts w:hint="eastAsia"/>
        </w:rPr>
        <w:t>）资助。</w:t>
      </w:r>
      <w:bookmarkEnd w:id="36"/>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851801" w:rsidRPr="00DE66E7" w:rsidRDefault="00851801"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851801" w:rsidRPr="00FD35E5" w:rsidRDefault="00851801"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851801" w:rsidRPr="002E1C57" w:rsidRDefault="00851801"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851801" w:rsidRDefault="00851801"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851801" w:rsidRPr="002E1C57" w:rsidRDefault="00851801"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851801" w:rsidRPr="002E1C57" w:rsidRDefault="00851801"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851801" w:rsidRPr="002E1C57" w:rsidRDefault="00851801"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5A0B" w14:textId="3A0BDF41" w:rsidR="00851801" w:rsidRPr="002E1C57" w:rsidRDefault="00851801"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851801" w:rsidRPr="002E1C57" w:rsidRDefault="00851801" w:rsidP="00FD35E5">
    <w:pPr>
      <w:pStyle w:val="a5"/>
      <w:ind w:firstLineChars="0" w:firstLine="0"/>
      <w:rPr>
        <w:sz w:val="21"/>
        <w:szCs w:val="21"/>
      </w:rPr>
    </w:pPr>
    <w:r>
      <w:rPr>
        <w:rFonts w:hint="eastAsia"/>
        <w:sz w:val="21"/>
        <w:szCs w:val="21"/>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851801" w:rsidRPr="00FC27FE" w:rsidRDefault="00851801"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851801" w:rsidRPr="00477839" w:rsidRDefault="00851801"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851801" w:rsidRDefault="00851801">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851801" w:rsidRPr="00402240" w:rsidRDefault="00851801"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851801" w:rsidRPr="002E1C57" w:rsidRDefault="00851801" w:rsidP="003D3D31">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851801" w:rsidRPr="002E1C57" w:rsidRDefault="00851801"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824471" w:rsidRPr="002E1C57" w:rsidRDefault="00824471"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F10EB3" w:rsidRPr="002E1C57" w:rsidRDefault="00F10EB3" w:rsidP="0033742D">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851801" w:rsidRPr="002E1C57" w:rsidRDefault="00851801"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0" w:firstLine="288"/>
      </w:pPr>
      <w:rPr>
        <w:rFonts w:hint="eastAsia"/>
        <w:lang w:val="en-US"/>
      </w:rPr>
    </w:lvl>
    <w:lvl w:ilvl="5">
      <w:start w:val="1"/>
      <w:numFmt w:val="decimal"/>
      <w:lvlRestart w:val="1"/>
      <w:pStyle w:val="7"/>
      <w:isLgl/>
      <w:suff w:val="space"/>
      <w:lvlText w:val="表%1.%6 "/>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6"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7"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9"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1"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2"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3"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6"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5"/>
  </w:num>
  <w:num w:numId="3">
    <w:abstractNumId w:val="30"/>
  </w:num>
  <w:num w:numId="4">
    <w:abstractNumId w:val="33"/>
  </w:num>
  <w:num w:numId="5">
    <w:abstractNumId w:val="19"/>
  </w:num>
  <w:num w:numId="6">
    <w:abstractNumId w:val="25"/>
  </w:num>
  <w:num w:numId="7">
    <w:abstractNumId w:val="29"/>
  </w:num>
  <w:num w:numId="8">
    <w:abstractNumId w:val="28"/>
  </w:num>
  <w:num w:numId="9">
    <w:abstractNumId w:val="8"/>
  </w:num>
  <w:num w:numId="10">
    <w:abstractNumId w:val="17"/>
  </w:num>
  <w:num w:numId="11">
    <w:abstractNumId w:val="27"/>
  </w:num>
  <w:num w:numId="12">
    <w:abstractNumId w:val="3"/>
  </w:num>
  <w:num w:numId="13">
    <w:abstractNumId w:val="9"/>
  </w:num>
  <w:num w:numId="14">
    <w:abstractNumId w:val="14"/>
  </w:num>
  <w:num w:numId="15">
    <w:abstractNumId w:val="12"/>
  </w:num>
  <w:num w:numId="16">
    <w:abstractNumId w:val="34"/>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6"/>
  </w:num>
  <w:num w:numId="37">
    <w:abstractNumId w:val="7"/>
  </w:num>
  <w:num w:numId="38">
    <w:abstractNumId w:val="0"/>
  </w:num>
  <w:num w:numId="39">
    <w:abstractNumId w:val="4"/>
  </w:num>
  <w:num w:numId="40">
    <w:abstractNumId w:val="31"/>
  </w:num>
  <w:num w:numId="41">
    <w:abstractNumId w:val="2"/>
  </w:num>
  <w:num w:numId="42">
    <w:abstractNumId w:val="6"/>
  </w:num>
  <w:num w:numId="43">
    <w:abstractNumId w:val="36"/>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80A"/>
    <w:rsid w:val="00001A8B"/>
    <w:rsid w:val="000023A1"/>
    <w:rsid w:val="000023B9"/>
    <w:rsid w:val="000035CB"/>
    <w:rsid w:val="00003EFD"/>
    <w:rsid w:val="000044B2"/>
    <w:rsid w:val="000048C9"/>
    <w:rsid w:val="000055B2"/>
    <w:rsid w:val="00005C1A"/>
    <w:rsid w:val="00006390"/>
    <w:rsid w:val="000068AA"/>
    <w:rsid w:val="00006D8C"/>
    <w:rsid w:val="00007297"/>
    <w:rsid w:val="000073F9"/>
    <w:rsid w:val="00007580"/>
    <w:rsid w:val="0001043D"/>
    <w:rsid w:val="0001079B"/>
    <w:rsid w:val="0001086F"/>
    <w:rsid w:val="00010AD3"/>
    <w:rsid w:val="0001102C"/>
    <w:rsid w:val="0001117F"/>
    <w:rsid w:val="00012622"/>
    <w:rsid w:val="00012D86"/>
    <w:rsid w:val="00012EB5"/>
    <w:rsid w:val="00013575"/>
    <w:rsid w:val="00013F5A"/>
    <w:rsid w:val="000141CF"/>
    <w:rsid w:val="0001437A"/>
    <w:rsid w:val="00014BD5"/>
    <w:rsid w:val="0001507B"/>
    <w:rsid w:val="000151D9"/>
    <w:rsid w:val="00015A0F"/>
    <w:rsid w:val="00015AF1"/>
    <w:rsid w:val="00015ED8"/>
    <w:rsid w:val="00016146"/>
    <w:rsid w:val="000163FA"/>
    <w:rsid w:val="00016A4E"/>
    <w:rsid w:val="00017911"/>
    <w:rsid w:val="00017D9D"/>
    <w:rsid w:val="00017E6F"/>
    <w:rsid w:val="0002035F"/>
    <w:rsid w:val="00020611"/>
    <w:rsid w:val="00020931"/>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D0D"/>
    <w:rsid w:val="000267BD"/>
    <w:rsid w:val="00026A59"/>
    <w:rsid w:val="00026C3F"/>
    <w:rsid w:val="00027190"/>
    <w:rsid w:val="000279C7"/>
    <w:rsid w:val="00030705"/>
    <w:rsid w:val="00030D2F"/>
    <w:rsid w:val="000311D6"/>
    <w:rsid w:val="000319E3"/>
    <w:rsid w:val="000320AD"/>
    <w:rsid w:val="000322B2"/>
    <w:rsid w:val="00033529"/>
    <w:rsid w:val="00033566"/>
    <w:rsid w:val="00033848"/>
    <w:rsid w:val="00033927"/>
    <w:rsid w:val="00033C5E"/>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EC0"/>
    <w:rsid w:val="000426CD"/>
    <w:rsid w:val="00042A54"/>
    <w:rsid w:val="00043457"/>
    <w:rsid w:val="000434A6"/>
    <w:rsid w:val="000434D3"/>
    <w:rsid w:val="00043561"/>
    <w:rsid w:val="00043860"/>
    <w:rsid w:val="00043BD5"/>
    <w:rsid w:val="00043EF5"/>
    <w:rsid w:val="000444A7"/>
    <w:rsid w:val="00044B3F"/>
    <w:rsid w:val="00044C3D"/>
    <w:rsid w:val="00044DC1"/>
    <w:rsid w:val="0004568F"/>
    <w:rsid w:val="00045831"/>
    <w:rsid w:val="00045D2C"/>
    <w:rsid w:val="00046A33"/>
    <w:rsid w:val="00046BB4"/>
    <w:rsid w:val="000470AF"/>
    <w:rsid w:val="000477D1"/>
    <w:rsid w:val="0004795A"/>
    <w:rsid w:val="00047F56"/>
    <w:rsid w:val="00050C17"/>
    <w:rsid w:val="00051291"/>
    <w:rsid w:val="00051293"/>
    <w:rsid w:val="00051633"/>
    <w:rsid w:val="00052303"/>
    <w:rsid w:val="00052653"/>
    <w:rsid w:val="00052842"/>
    <w:rsid w:val="00053675"/>
    <w:rsid w:val="000539AC"/>
    <w:rsid w:val="00054BC8"/>
    <w:rsid w:val="00054C23"/>
    <w:rsid w:val="00055D04"/>
    <w:rsid w:val="000565C2"/>
    <w:rsid w:val="00057500"/>
    <w:rsid w:val="00057516"/>
    <w:rsid w:val="000575F7"/>
    <w:rsid w:val="00057BF0"/>
    <w:rsid w:val="000604E6"/>
    <w:rsid w:val="0006098F"/>
    <w:rsid w:val="0006100E"/>
    <w:rsid w:val="0006125B"/>
    <w:rsid w:val="000612F3"/>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E05"/>
    <w:rsid w:val="000663BF"/>
    <w:rsid w:val="0006670B"/>
    <w:rsid w:val="00066BC6"/>
    <w:rsid w:val="00067601"/>
    <w:rsid w:val="00067918"/>
    <w:rsid w:val="000679EA"/>
    <w:rsid w:val="00067A04"/>
    <w:rsid w:val="00067B44"/>
    <w:rsid w:val="00070AAF"/>
    <w:rsid w:val="00070BFB"/>
    <w:rsid w:val="00070F1E"/>
    <w:rsid w:val="00070FBC"/>
    <w:rsid w:val="00070FE3"/>
    <w:rsid w:val="00071BF3"/>
    <w:rsid w:val="00072C90"/>
    <w:rsid w:val="0007316F"/>
    <w:rsid w:val="00073F35"/>
    <w:rsid w:val="00074429"/>
    <w:rsid w:val="000746D0"/>
    <w:rsid w:val="00074852"/>
    <w:rsid w:val="00074E53"/>
    <w:rsid w:val="000758C2"/>
    <w:rsid w:val="0007762C"/>
    <w:rsid w:val="0007787D"/>
    <w:rsid w:val="00077C52"/>
    <w:rsid w:val="00077D7B"/>
    <w:rsid w:val="000806E7"/>
    <w:rsid w:val="000806FF"/>
    <w:rsid w:val="00081533"/>
    <w:rsid w:val="00081A00"/>
    <w:rsid w:val="00081F3C"/>
    <w:rsid w:val="000826A7"/>
    <w:rsid w:val="000835BA"/>
    <w:rsid w:val="00083DB8"/>
    <w:rsid w:val="00084B6C"/>
    <w:rsid w:val="00085597"/>
    <w:rsid w:val="00085AE4"/>
    <w:rsid w:val="0008600D"/>
    <w:rsid w:val="000872D2"/>
    <w:rsid w:val="0008789E"/>
    <w:rsid w:val="000911E1"/>
    <w:rsid w:val="00091649"/>
    <w:rsid w:val="00091C3B"/>
    <w:rsid w:val="00091FA6"/>
    <w:rsid w:val="00091FC3"/>
    <w:rsid w:val="000929EE"/>
    <w:rsid w:val="00092ADE"/>
    <w:rsid w:val="0009311E"/>
    <w:rsid w:val="000936BE"/>
    <w:rsid w:val="00094254"/>
    <w:rsid w:val="00094285"/>
    <w:rsid w:val="00094AB9"/>
    <w:rsid w:val="00094F1F"/>
    <w:rsid w:val="00095EE9"/>
    <w:rsid w:val="00096F2E"/>
    <w:rsid w:val="000976FD"/>
    <w:rsid w:val="000A03D0"/>
    <w:rsid w:val="000A0CC3"/>
    <w:rsid w:val="000A0E44"/>
    <w:rsid w:val="000A0F0C"/>
    <w:rsid w:val="000A11E1"/>
    <w:rsid w:val="000A1880"/>
    <w:rsid w:val="000A1DDD"/>
    <w:rsid w:val="000A1E4A"/>
    <w:rsid w:val="000A2041"/>
    <w:rsid w:val="000A28CC"/>
    <w:rsid w:val="000A334C"/>
    <w:rsid w:val="000A3675"/>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12E1"/>
    <w:rsid w:val="000B1356"/>
    <w:rsid w:val="000B1B35"/>
    <w:rsid w:val="000B1F68"/>
    <w:rsid w:val="000B2568"/>
    <w:rsid w:val="000B277B"/>
    <w:rsid w:val="000B395B"/>
    <w:rsid w:val="000B402D"/>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CE7"/>
    <w:rsid w:val="000C2411"/>
    <w:rsid w:val="000C284A"/>
    <w:rsid w:val="000C31A3"/>
    <w:rsid w:val="000C3A30"/>
    <w:rsid w:val="000C457E"/>
    <w:rsid w:val="000C5063"/>
    <w:rsid w:val="000C52CA"/>
    <w:rsid w:val="000C5388"/>
    <w:rsid w:val="000C562F"/>
    <w:rsid w:val="000C5646"/>
    <w:rsid w:val="000C5AB8"/>
    <w:rsid w:val="000C5F1D"/>
    <w:rsid w:val="000C6677"/>
    <w:rsid w:val="000C6939"/>
    <w:rsid w:val="000C6DF5"/>
    <w:rsid w:val="000C7EA5"/>
    <w:rsid w:val="000C7EBC"/>
    <w:rsid w:val="000D0225"/>
    <w:rsid w:val="000D0376"/>
    <w:rsid w:val="000D0A09"/>
    <w:rsid w:val="000D0E1D"/>
    <w:rsid w:val="000D0E92"/>
    <w:rsid w:val="000D14F0"/>
    <w:rsid w:val="000D153D"/>
    <w:rsid w:val="000D28E3"/>
    <w:rsid w:val="000D2917"/>
    <w:rsid w:val="000D3148"/>
    <w:rsid w:val="000D32E4"/>
    <w:rsid w:val="000D391E"/>
    <w:rsid w:val="000D3BBF"/>
    <w:rsid w:val="000D3BF1"/>
    <w:rsid w:val="000D3E8A"/>
    <w:rsid w:val="000D3ED7"/>
    <w:rsid w:val="000D41CD"/>
    <w:rsid w:val="000D4ACB"/>
    <w:rsid w:val="000D55ED"/>
    <w:rsid w:val="000D648A"/>
    <w:rsid w:val="000D708D"/>
    <w:rsid w:val="000D71BD"/>
    <w:rsid w:val="000D7658"/>
    <w:rsid w:val="000D76AC"/>
    <w:rsid w:val="000E0164"/>
    <w:rsid w:val="000E0675"/>
    <w:rsid w:val="000E06C8"/>
    <w:rsid w:val="000E06DE"/>
    <w:rsid w:val="000E092D"/>
    <w:rsid w:val="000E0AF8"/>
    <w:rsid w:val="000E1228"/>
    <w:rsid w:val="000E1234"/>
    <w:rsid w:val="000E1E7D"/>
    <w:rsid w:val="000E27C7"/>
    <w:rsid w:val="000E2FF2"/>
    <w:rsid w:val="000E38C5"/>
    <w:rsid w:val="000E3A78"/>
    <w:rsid w:val="000E79D0"/>
    <w:rsid w:val="000E79E1"/>
    <w:rsid w:val="000E7BDC"/>
    <w:rsid w:val="000E7F0B"/>
    <w:rsid w:val="000F0153"/>
    <w:rsid w:val="000F0430"/>
    <w:rsid w:val="000F0F24"/>
    <w:rsid w:val="000F1462"/>
    <w:rsid w:val="000F1D6A"/>
    <w:rsid w:val="000F1DA7"/>
    <w:rsid w:val="000F2742"/>
    <w:rsid w:val="000F2F19"/>
    <w:rsid w:val="000F33CA"/>
    <w:rsid w:val="000F34C2"/>
    <w:rsid w:val="000F38E5"/>
    <w:rsid w:val="000F3A4E"/>
    <w:rsid w:val="000F45CA"/>
    <w:rsid w:val="000F461F"/>
    <w:rsid w:val="000F49A5"/>
    <w:rsid w:val="000F4A66"/>
    <w:rsid w:val="000F4EEB"/>
    <w:rsid w:val="000F5288"/>
    <w:rsid w:val="000F69CE"/>
    <w:rsid w:val="000F6DEE"/>
    <w:rsid w:val="000F6F11"/>
    <w:rsid w:val="000F7C14"/>
    <w:rsid w:val="001006DA"/>
    <w:rsid w:val="001008EB"/>
    <w:rsid w:val="00100C7C"/>
    <w:rsid w:val="00100F7D"/>
    <w:rsid w:val="00101099"/>
    <w:rsid w:val="001014F6"/>
    <w:rsid w:val="0010191D"/>
    <w:rsid w:val="00101C86"/>
    <w:rsid w:val="001034AF"/>
    <w:rsid w:val="00103932"/>
    <w:rsid w:val="00103B34"/>
    <w:rsid w:val="00103CE9"/>
    <w:rsid w:val="00104F6C"/>
    <w:rsid w:val="0010514C"/>
    <w:rsid w:val="00105AC4"/>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458"/>
    <w:rsid w:val="00114A84"/>
    <w:rsid w:val="00115015"/>
    <w:rsid w:val="0011510D"/>
    <w:rsid w:val="001153FE"/>
    <w:rsid w:val="0011609F"/>
    <w:rsid w:val="0011617C"/>
    <w:rsid w:val="00116873"/>
    <w:rsid w:val="001179AF"/>
    <w:rsid w:val="0012013D"/>
    <w:rsid w:val="001207D5"/>
    <w:rsid w:val="00120855"/>
    <w:rsid w:val="00120FD6"/>
    <w:rsid w:val="0012168E"/>
    <w:rsid w:val="00121985"/>
    <w:rsid w:val="001228BE"/>
    <w:rsid w:val="00122E73"/>
    <w:rsid w:val="00123C22"/>
    <w:rsid w:val="00123C25"/>
    <w:rsid w:val="00123C2B"/>
    <w:rsid w:val="00124520"/>
    <w:rsid w:val="00125634"/>
    <w:rsid w:val="00125A18"/>
    <w:rsid w:val="001264E8"/>
    <w:rsid w:val="0012738C"/>
    <w:rsid w:val="00127A86"/>
    <w:rsid w:val="00127DE0"/>
    <w:rsid w:val="00130742"/>
    <w:rsid w:val="001307CF"/>
    <w:rsid w:val="0013094E"/>
    <w:rsid w:val="00130CFB"/>
    <w:rsid w:val="0013123C"/>
    <w:rsid w:val="00131396"/>
    <w:rsid w:val="00131DE7"/>
    <w:rsid w:val="0013200C"/>
    <w:rsid w:val="0013275E"/>
    <w:rsid w:val="001327CC"/>
    <w:rsid w:val="00132BD0"/>
    <w:rsid w:val="00132D6A"/>
    <w:rsid w:val="001337C4"/>
    <w:rsid w:val="00133AC2"/>
    <w:rsid w:val="001349D8"/>
    <w:rsid w:val="00134F8D"/>
    <w:rsid w:val="00136E05"/>
    <w:rsid w:val="001370D2"/>
    <w:rsid w:val="00137612"/>
    <w:rsid w:val="00137A09"/>
    <w:rsid w:val="00137EE2"/>
    <w:rsid w:val="00140875"/>
    <w:rsid w:val="00140BB5"/>
    <w:rsid w:val="00140CA0"/>
    <w:rsid w:val="0014139A"/>
    <w:rsid w:val="001415D2"/>
    <w:rsid w:val="00141893"/>
    <w:rsid w:val="00141B32"/>
    <w:rsid w:val="001429BE"/>
    <w:rsid w:val="00142B54"/>
    <w:rsid w:val="00143A37"/>
    <w:rsid w:val="00143D1F"/>
    <w:rsid w:val="00144320"/>
    <w:rsid w:val="0014459B"/>
    <w:rsid w:val="00144B5C"/>
    <w:rsid w:val="00145EB9"/>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4713"/>
    <w:rsid w:val="0015476F"/>
    <w:rsid w:val="001549DB"/>
    <w:rsid w:val="00155787"/>
    <w:rsid w:val="00155A09"/>
    <w:rsid w:val="00156842"/>
    <w:rsid w:val="0015695B"/>
    <w:rsid w:val="001575D5"/>
    <w:rsid w:val="00157B09"/>
    <w:rsid w:val="00157E7D"/>
    <w:rsid w:val="001601A9"/>
    <w:rsid w:val="00160C71"/>
    <w:rsid w:val="0016156E"/>
    <w:rsid w:val="00161986"/>
    <w:rsid w:val="00163349"/>
    <w:rsid w:val="00163575"/>
    <w:rsid w:val="0016436D"/>
    <w:rsid w:val="00165082"/>
    <w:rsid w:val="001653E0"/>
    <w:rsid w:val="001655E5"/>
    <w:rsid w:val="00165E30"/>
    <w:rsid w:val="00166118"/>
    <w:rsid w:val="00167009"/>
    <w:rsid w:val="00167CE0"/>
    <w:rsid w:val="0017035C"/>
    <w:rsid w:val="001710D3"/>
    <w:rsid w:val="001715D3"/>
    <w:rsid w:val="00171813"/>
    <w:rsid w:val="00172883"/>
    <w:rsid w:val="00172C24"/>
    <w:rsid w:val="00173315"/>
    <w:rsid w:val="0017387A"/>
    <w:rsid w:val="001748B2"/>
    <w:rsid w:val="00174D95"/>
    <w:rsid w:val="00174E72"/>
    <w:rsid w:val="00175137"/>
    <w:rsid w:val="001753B4"/>
    <w:rsid w:val="00175601"/>
    <w:rsid w:val="0017587F"/>
    <w:rsid w:val="00175E6E"/>
    <w:rsid w:val="00175F08"/>
    <w:rsid w:val="00176689"/>
    <w:rsid w:val="00176D93"/>
    <w:rsid w:val="00176E8C"/>
    <w:rsid w:val="00177932"/>
    <w:rsid w:val="00177F27"/>
    <w:rsid w:val="00180EBE"/>
    <w:rsid w:val="001814A1"/>
    <w:rsid w:val="00181624"/>
    <w:rsid w:val="00182758"/>
    <w:rsid w:val="00182ADD"/>
    <w:rsid w:val="00182B7C"/>
    <w:rsid w:val="00182DAE"/>
    <w:rsid w:val="00183B60"/>
    <w:rsid w:val="00183B96"/>
    <w:rsid w:val="00183E27"/>
    <w:rsid w:val="0018454F"/>
    <w:rsid w:val="0018479B"/>
    <w:rsid w:val="00184F22"/>
    <w:rsid w:val="001874CC"/>
    <w:rsid w:val="001877EE"/>
    <w:rsid w:val="00187954"/>
    <w:rsid w:val="0019042C"/>
    <w:rsid w:val="00190CAD"/>
    <w:rsid w:val="0019112B"/>
    <w:rsid w:val="00191E1F"/>
    <w:rsid w:val="00192AAC"/>
    <w:rsid w:val="00192E69"/>
    <w:rsid w:val="00192EEE"/>
    <w:rsid w:val="00192F90"/>
    <w:rsid w:val="00192FEB"/>
    <w:rsid w:val="00193BAC"/>
    <w:rsid w:val="00193E58"/>
    <w:rsid w:val="00194156"/>
    <w:rsid w:val="00194606"/>
    <w:rsid w:val="0019465E"/>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ADE"/>
    <w:rsid w:val="001A5AEE"/>
    <w:rsid w:val="001A7A7E"/>
    <w:rsid w:val="001B0080"/>
    <w:rsid w:val="001B06DB"/>
    <w:rsid w:val="001B0A6B"/>
    <w:rsid w:val="001B1047"/>
    <w:rsid w:val="001B1551"/>
    <w:rsid w:val="001B207E"/>
    <w:rsid w:val="001B2178"/>
    <w:rsid w:val="001B3366"/>
    <w:rsid w:val="001B37B4"/>
    <w:rsid w:val="001B3832"/>
    <w:rsid w:val="001B498D"/>
    <w:rsid w:val="001B53E2"/>
    <w:rsid w:val="001B5C63"/>
    <w:rsid w:val="001B6282"/>
    <w:rsid w:val="001B632E"/>
    <w:rsid w:val="001B6DE5"/>
    <w:rsid w:val="001B709B"/>
    <w:rsid w:val="001B75EC"/>
    <w:rsid w:val="001B7887"/>
    <w:rsid w:val="001C00BB"/>
    <w:rsid w:val="001C0ADB"/>
    <w:rsid w:val="001C111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EEF"/>
    <w:rsid w:val="001C50EA"/>
    <w:rsid w:val="001C7926"/>
    <w:rsid w:val="001D0666"/>
    <w:rsid w:val="001D0B9A"/>
    <w:rsid w:val="001D17A4"/>
    <w:rsid w:val="001D27F8"/>
    <w:rsid w:val="001D2865"/>
    <w:rsid w:val="001D3144"/>
    <w:rsid w:val="001D4157"/>
    <w:rsid w:val="001D41FA"/>
    <w:rsid w:val="001D43B7"/>
    <w:rsid w:val="001D4EEF"/>
    <w:rsid w:val="001D507A"/>
    <w:rsid w:val="001D5221"/>
    <w:rsid w:val="001D5479"/>
    <w:rsid w:val="001D55A1"/>
    <w:rsid w:val="001D6462"/>
    <w:rsid w:val="001D69BF"/>
    <w:rsid w:val="001D6E08"/>
    <w:rsid w:val="001D7062"/>
    <w:rsid w:val="001D7759"/>
    <w:rsid w:val="001E0665"/>
    <w:rsid w:val="001E093A"/>
    <w:rsid w:val="001E0D5D"/>
    <w:rsid w:val="001E1325"/>
    <w:rsid w:val="001E20C1"/>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C81"/>
    <w:rsid w:val="001E6EE9"/>
    <w:rsid w:val="001E7AEF"/>
    <w:rsid w:val="001E7C4D"/>
    <w:rsid w:val="001F0A01"/>
    <w:rsid w:val="001F0DCD"/>
    <w:rsid w:val="001F169C"/>
    <w:rsid w:val="001F1864"/>
    <w:rsid w:val="001F2971"/>
    <w:rsid w:val="001F2B28"/>
    <w:rsid w:val="001F2CC5"/>
    <w:rsid w:val="001F3322"/>
    <w:rsid w:val="001F3BD8"/>
    <w:rsid w:val="001F422B"/>
    <w:rsid w:val="001F42CC"/>
    <w:rsid w:val="001F4875"/>
    <w:rsid w:val="001F4C4A"/>
    <w:rsid w:val="001F4DE0"/>
    <w:rsid w:val="001F574E"/>
    <w:rsid w:val="001F57F4"/>
    <w:rsid w:val="001F6834"/>
    <w:rsid w:val="001F6949"/>
    <w:rsid w:val="001F6CF8"/>
    <w:rsid w:val="001F702C"/>
    <w:rsid w:val="001F762F"/>
    <w:rsid w:val="001F7778"/>
    <w:rsid w:val="001F7A7A"/>
    <w:rsid w:val="001F7ABB"/>
    <w:rsid w:val="001F7B2A"/>
    <w:rsid w:val="0020027E"/>
    <w:rsid w:val="00200B3F"/>
    <w:rsid w:val="0020131D"/>
    <w:rsid w:val="0020195E"/>
    <w:rsid w:val="00201D39"/>
    <w:rsid w:val="00201EC5"/>
    <w:rsid w:val="00202262"/>
    <w:rsid w:val="00202596"/>
    <w:rsid w:val="0020302E"/>
    <w:rsid w:val="00203961"/>
    <w:rsid w:val="00203C1C"/>
    <w:rsid w:val="00204020"/>
    <w:rsid w:val="002044F4"/>
    <w:rsid w:val="00204AB4"/>
    <w:rsid w:val="002055E7"/>
    <w:rsid w:val="0020587D"/>
    <w:rsid w:val="002059F1"/>
    <w:rsid w:val="00206387"/>
    <w:rsid w:val="002067BF"/>
    <w:rsid w:val="00206A7E"/>
    <w:rsid w:val="002072C9"/>
    <w:rsid w:val="0020751E"/>
    <w:rsid w:val="0020796C"/>
    <w:rsid w:val="002079E4"/>
    <w:rsid w:val="002108D1"/>
    <w:rsid w:val="00210D37"/>
    <w:rsid w:val="00211001"/>
    <w:rsid w:val="00212111"/>
    <w:rsid w:val="002121F8"/>
    <w:rsid w:val="0021361C"/>
    <w:rsid w:val="00213B32"/>
    <w:rsid w:val="00213CB5"/>
    <w:rsid w:val="002141D3"/>
    <w:rsid w:val="00214476"/>
    <w:rsid w:val="0021493A"/>
    <w:rsid w:val="00214BA3"/>
    <w:rsid w:val="00216265"/>
    <w:rsid w:val="0021635D"/>
    <w:rsid w:val="0021686C"/>
    <w:rsid w:val="002169C0"/>
    <w:rsid w:val="00216ABF"/>
    <w:rsid w:val="00217480"/>
    <w:rsid w:val="00220755"/>
    <w:rsid w:val="00220DF9"/>
    <w:rsid w:val="00220FB5"/>
    <w:rsid w:val="00221263"/>
    <w:rsid w:val="00221386"/>
    <w:rsid w:val="002214B2"/>
    <w:rsid w:val="0022174C"/>
    <w:rsid w:val="002221E0"/>
    <w:rsid w:val="0022235A"/>
    <w:rsid w:val="00222B49"/>
    <w:rsid w:val="00222D4C"/>
    <w:rsid w:val="00222F02"/>
    <w:rsid w:val="00222F2A"/>
    <w:rsid w:val="00223157"/>
    <w:rsid w:val="00223862"/>
    <w:rsid w:val="00223AEC"/>
    <w:rsid w:val="0022435B"/>
    <w:rsid w:val="00224BB7"/>
    <w:rsid w:val="002255E0"/>
    <w:rsid w:val="00225692"/>
    <w:rsid w:val="00226029"/>
    <w:rsid w:val="002264AB"/>
    <w:rsid w:val="00226903"/>
    <w:rsid w:val="00226C64"/>
    <w:rsid w:val="00227012"/>
    <w:rsid w:val="00227B71"/>
    <w:rsid w:val="00231034"/>
    <w:rsid w:val="0023158B"/>
    <w:rsid w:val="0023197A"/>
    <w:rsid w:val="00231C15"/>
    <w:rsid w:val="00231CC5"/>
    <w:rsid w:val="0023215C"/>
    <w:rsid w:val="00232941"/>
    <w:rsid w:val="00232D56"/>
    <w:rsid w:val="00232F05"/>
    <w:rsid w:val="002341C8"/>
    <w:rsid w:val="002346BB"/>
    <w:rsid w:val="002349CD"/>
    <w:rsid w:val="002355C3"/>
    <w:rsid w:val="002357F5"/>
    <w:rsid w:val="00235D86"/>
    <w:rsid w:val="00235DE7"/>
    <w:rsid w:val="00235EFD"/>
    <w:rsid w:val="00236986"/>
    <w:rsid w:val="00236BAF"/>
    <w:rsid w:val="00237517"/>
    <w:rsid w:val="00237B30"/>
    <w:rsid w:val="00241162"/>
    <w:rsid w:val="00241437"/>
    <w:rsid w:val="00241723"/>
    <w:rsid w:val="00241F00"/>
    <w:rsid w:val="00244051"/>
    <w:rsid w:val="002448E3"/>
    <w:rsid w:val="00244EA7"/>
    <w:rsid w:val="00245C22"/>
    <w:rsid w:val="00245CA4"/>
    <w:rsid w:val="0024628C"/>
    <w:rsid w:val="002469B4"/>
    <w:rsid w:val="00247A34"/>
    <w:rsid w:val="00247AE8"/>
    <w:rsid w:val="00247C47"/>
    <w:rsid w:val="00247C5C"/>
    <w:rsid w:val="00247FB2"/>
    <w:rsid w:val="00250089"/>
    <w:rsid w:val="00250372"/>
    <w:rsid w:val="00250FAB"/>
    <w:rsid w:val="00251092"/>
    <w:rsid w:val="002514A8"/>
    <w:rsid w:val="002517F8"/>
    <w:rsid w:val="00251900"/>
    <w:rsid w:val="0025233C"/>
    <w:rsid w:val="0025296F"/>
    <w:rsid w:val="00252B47"/>
    <w:rsid w:val="00252EDC"/>
    <w:rsid w:val="00252F1E"/>
    <w:rsid w:val="002537AB"/>
    <w:rsid w:val="00253BF1"/>
    <w:rsid w:val="00253FDC"/>
    <w:rsid w:val="002545A5"/>
    <w:rsid w:val="0025488E"/>
    <w:rsid w:val="00254F47"/>
    <w:rsid w:val="002554BE"/>
    <w:rsid w:val="00255BE3"/>
    <w:rsid w:val="00256761"/>
    <w:rsid w:val="0025698D"/>
    <w:rsid w:val="00256C72"/>
    <w:rsid w:val="00256D07"/>
    <w:rsid w:val="0025795A"/>
    <w:rsid w:val="00257DA2"/>
    <w:rsid w:val="00257E84"/>
    <w:rsid w:val="002603B3"/>
    <w:rsid w:val="00261039"/>
    <w:rsid w:val="002616AF"/>
    <w:rsid w:val="002619CE"/>
    <w:rsid w:val="00262747"/>
    <w:rsid w:val="00262D40"/>
    <w:rsid w:val="00262F27"/>
    <w:rsid w:val="00263122"/>
    <w:rsid w:val="00263B09"/>
    <w:rsid w:val="00263B5E"/>
    <w:rsid w:val="00264A75"/>
    <w:rsid w:val="00264DDD"/>
    <w:rsid w:val="00264FAA"/>
    <w:rsid w:val="0026560C"/>
    <w:rsid w:val="00265AFA"/>
    <w:rsid w:val="00265B67"/>
    <w:rsid w:val="00265F4B"/>
    <w:rsid w:val="002663EC"/>
    <w:rsid w:val="0026656A"/>
    <w:rsid w:val="002666B2"/>
    <w:rsid w:val="00266746"/>
    <w:rsid w:val="0026679B"/>
    <w:rsid w:val="002667E4"/>
    <w:rsid w:val="00266B16"/>
    <w:rsid w:val="00266B86"/>
    <w:rsid w:val="00266D22"/>
    <w:rsid w:val="00267600"/>
    <w:rsid w:val="00270170"/>
    <w:rsid w:val="002704B1"/>
    <w:rsid w:val="002706DA"/>
    <w:rsid w:val="002706FB"/>
    <w:rsid w:val="00270D43"/>
    <w:rsid w:val="00270DAF"/>
    <w:rsid w:val="002712A7"/>
    <w:rsid w:val="002716D3"/>
    <w:rsid w:val="00272BD1"/>
    <w:rsid w:val="00273125"/>
    <w:rsid w:val="00273158"/>
    <w:rsid w:val="00273330"/>
    <w:rsid w:val="00273F78"/>
    <w:rsid w:val="00274073"/>
    <w:rsid w:val="00274177"/>
    <w:rsid w:val="00274686"/>
    <w:rsid w:val="00275C10"/>
    <w:rsid w:val="00275E10"/>
    <w:rsid w:val="00275E59"/>
    <w:rsid w:val="002766B2"/>
    <w:rsid w:val="00276EBC"/>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7E5"/>
    <w:rsid w:val="00283C40"/>
    <w:rsid w:val="002853C3"/>
    <w:rsid w:val="00285F40"/>
    <w:rsid w:val="0028609B"/>
    <w:rsid w:val="002861B3"/>
    <w:rsid w:val="00287C52"/>
    <w:rsid w:val="0029021F"/>
    <w:rsid w:val="00290404"/>
    <w:rsid w:val="002904E8"/>
    <w:rsid w:val="00290BDE"/>
    <w:rsid w:val="00290C51"/>
    <w:rsid w:val="0029143E"/>
    <w:rsid w:val="002918DD"/>
    <w:rsid w:val="00292022"/>
    <w:rsid w:val="002924BE"/>
    <w:rsid w:val="002930B8"/>
    <w:rsid w:val="00293AF7"/>
    <w:rsid w:val="00295528"/>
    <w:rsid w:val="00295DC8"/>
    <w:rsid w:val="00296AD0"/>
    <w:rsid w:val="00296D4B"/>
    <w:rsid w:val="00297169"/>
    <w:rsid w:val="002972B2"/>
    <w:rsid w:val="00297308"/>
    <w:rsid w:val="002A00AD"/>
    <w:rsid w:val="002A025F"/>
    <w:rsid w:val="002A026F"/>
    <w:rsid w:val="002A03AF"/>
    <w:rsid w:val="002A062B"/>
    <w:rsid w:val="002A0AC2"/>
    <w:rsid w:val="002A0C5F"/>
    <w:rsid w:val="002A0C86"/>
    <w:rsid w:val="002A13FE"/>
    <w:rsid w:val="002A1675"/>
    <w:rsid w:val="002A19D2"/>
    <w:rsid w:val="002A1C0F"/>
    <w:rsid w:val="002A2088"/>
    <w:rsid w:val="002A42A8"/>
    <w:rsid w:val="002A4611"/>
    <w:rsid w:val="002A4DBA"/>
    <w:rsid w:val="002A4E3F"/>
    <w:rsid w:val="002A4E43"/>
    <w:rsid w:val="002A505B"/>
    <w:rsid w:val="002A5E6A"/>
    <w:rsid w:val="002A6679"/>
    <w:rsid w:val="002B0378"/>
    <w:rsid w:val="002B0840"/>
    <w:rsid w:val="002B0B21"/>
    <w:rsid w:val="002B14D6"/>
    <w:rsid w:val="002B1633"/>
    <w:rsid w:val="002B1D9B"/>
    <w:rsid w:val="002B2BA2"/>
    <w:rsid w:val="002B2DE1"/>
    <w:rsid w:val="002B3B41"/>
    <w:rsid w:val="002B43A4"/>
    <w:rsid w:val="002B467E"/>
    <w:rsid w:val="002B4870"/>
    <w:rsid w:val="002B5407"/>
    <w:rsid w:val="002B572B"/>
    <w:rsid w:val="002B5A1F"/>
    <w:rsid w:val="002B611E"/>
    <w:rsid w:val="002B6908"/>
    <w:rsid w:val="002B6D9A"/>
    <w:rsid w:val="002B7177"/>
    <w:rsid w:val="002B7224"/>
    <w:rsid w:val="002B7987"/>
    <w:rsid w:val="002B7E06"/>
    <w:rsid w:val="002C14DD"/>
    <w:rsid w:val="002C189A"/>
    <w:rsid w:val="002C1D7C"/>
    <w:rsid w:val="002C1FFA"/>
    <w:rsid w:val="002C3400"/>
    <w:rsid w:val="002C369D"/>
    <w:rsid w:val="002C43FE"/>
    <w:rsid w:val="002C443C"/>
    <w:rsid w:val="002C470E"/>
    <w:rsid w:val="002C4A6A"/>
    <w:rsid w:val="002C4EF7"/>
    <w:rsid w:val="002C54ED"/>
    <w:rsid w:val="002C59A7"/>
    <w:rsid w:val="002C5C95"/>
    <w:rsid w:val="002C64A5"/>
    <w:rsid w:val="002C7034"/>
    <w:rsid w:val="002C73AB"/>
    <w:rsid w:val="002C748E"/>
    <w:rsid w:val="002C7B56"/>
    <w:rsid w:val="002C7E37"/>
    <w:rsid w:val="002D06DF"/>
    <w:rsid w:val="002D0DE6"/>
    <w:rsid w:val="002D1422"/>
    <w:rsid w:val="002D26F1"/>
    <w:rsid w:val="002D2C2B"/>
    <w:rsid w:val="002D3195"/>
    <w:rsid w:val="002D3C33"/>
    <w:rsid w:val="002D4100"/>
    <w:rsid w:val="002D46E8"/>
    <w:rsid w:val="002D4B43"/>
    <w:rsid w:val="002D4FB9"/>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3E55"/>
    <w:rsid w:val="002E4964"/>
    <w:rsid w:val="002E4B01"/>
    <w:rsid w:val="002E4B26"/>
    <w:rsid w:val="002E4C75"/>
    <w:rsid w:val="002E6331"/>
    <w:rsid w:val="002E63C6"/>
    <w:rsid w:val="002E689D"/>
    <w:rsid w:val="002E7484"/>
    <w:rsid w:val="002E77F7"/>
    <w:rsid w:val="002E77FA"/>
    <w:rsid w:val="002E78E8"/>
    <w:rsid w:val="002E78EC"/>
    <w:rsid w:val="002E7A83"/>
    <w:rsid w:val="002E7AA3"/>
    <w:rsid w:val="002E7B92"/>
    <w:rsid w:val="002F00E1"/>
    <w:rsid w:val="002F0376"/>
    <w:rsid w:val="002F05AF"/>
    <w:rsid w:val="002F0821"/>
    <w:rsid w:val="002F0B1F"/>
    <w:rsid w:val="002F10F2"/>
    <w:rsid w:val="002F2849"/>
    <w:rsid w:val="002F3FC1"/>
    <w:rsid w:val="002F53D4"/>
    <w:rsid w:val="002F577A"/>
    <w:rsid w:val="002F5CB8"/>
    <w:rsid w:val="002F5D6B"/>
    <w:rsid w:val="002F5FD3"/>
    <w:rsid w:val="002F6652"/>
    <w:rsid w:val="002F6D1A"/>
    <w:rsid w:val="002F7E75"/>
    <w:rsid w:val="002F7EE7"/>
    <w:rsid w:val="00300D01"/>
    <w:rsid w:val="003013BA"/>
    <w:rsid w:val="003026EA"/>
    <w:rsid w:val="00303A46"/>
    <w:rsid w:val="003040E5"/>
    <w:rsid w:val="00304AEF"/>
    <w:rsid w:val="00304F2D"/>
    <w:rsid w:val="00305451"/>
    <w:rsid w:val="00305666"/>
    <w:rsid w:val="00305742"/>
    <w:rsid w:val="003058FF"/>
    <w:rsid w:val="00306346"/>
    <w:rsid w:val="00306674"/>
    <w:rsid w:val="0030743D"/>
    <w:rsid w:val="003076CE"/>
    <w:rsid w:val="003107C6"/>
    <w:rsid w:val="00310C52"/>
    <w:rsid w:val="00310D15"/>
    <w:rsid w:val="00311191"/>
    <w:rsid w:val="0031137D"/>
    <w:rsid w:val="0031168A"/>
    <w:rsid w:val="00311C64"/>
    <w:rsid w:val="00311E12"/>
    <w:rsid w:val="00311EB2"/>
    <w:rsid w:val="003120D0"/>
    <w:rsid w:val="00312AF9"/>
    <w:rsid w:val="003132DA"/>
    <w:rsid w:val="0031360C"/>
    <w:rsid w:val="00313A44"/>
    <w:rsid w:val="0031617B"/>
    <w:rsid w:val="003162B7"/>
    <w:rsid w:val="00316594"/>
    <w:rsid w:val="00316A6B"/>
    <w:rsid w:val="0031769A"/>
    <w:rsid w:val="00317780"/>
    <w:rsid w:val="00317A13"/>
    <w:rsid w:val="00317A40"/>
    <w:rsid w:val="00317AE9"/>
    <w:rsid w:val="00317AED"/>
    <w:rsid w:val="00317D7A"/>
    <w:rsid w:val="00320875"/>
    <w:rsid w:val="00320B0E"/>
    <w:rsid w:val="0032119F"/>
    <w:rsid w:val="003214E3"/>
    <w:rsid w:val="003215DD"/>
    <w:rsid w:val="00321730"/>
    <w:rsid w:val="00322A57"/>
    <w:rsid w:val="00322ABF"/>
    <w:rsid w:val="00322F52"/>
    <w:rsid w:val="00323604"/>
    <w:rsid w:val="00323AE8"/>
    <w:rsid w:val="00323DEC"/>
    <w:rsid w:val="00324596"/>
    <w:rsid w:val="00324BCE"/>
    <w:rsid w:val="00324E90"/>
    <w:rsid w:val="003257AF"/>
    <w:rsid w:val="00326541"/>
    <w:rsid w:val="00326A68"/>
    <w:rsid w:val="00326B44"/>
    <w:rsid w:val="003276D6"/>
    <w:rsid w:val="00330220"/>
    <w:rsid w:val="0033076D"/>
    <w:rsid w:val="003308E4"/>
    <w:rsid w:val="00330F41"/>
    <w:rsid w:val="003320AF"/>
    <w:rsid w:val="0033244D"/>
    <w:rsid w:val="00332D25"/>
    <w:rsid w:val="003339A8"/>
    <w:rsid w:val="00333DD3"/>
    <w:rsid w:val="003343D0"/>
    <w:rsid w:val="0033454B"/>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1BF"/>
    <w:rsid w:val="003403DB"/>
    <w:rsid w:val="0034121B"/>
    <w:rsid w:val="003412DE"/>
    <w:rsid w:val="00341737"/>
    <w:rsid w:val="00342213"/>
    <w:rsid w:val="00342C53"/>
    <w:rsid w:val="003430FB"/>
    <w:rsid w:val="003433C9"/>
    <w:rsid w:val="00343EC9"/>
    <w:rsid w:val="003441A6"/>
    <w:rsid w:val="003443DD"/>
    <w:rsid w:val="00344D51"/>
    <w:rsid w:val="00344F73"/>
    <w:rsid w:val="00345751"/>
    <w:rsid w:val="003458A7"/>
    <w:rsid w:val="00345CC4"/>
    <w:rsid w:val="00346964"/>
    <w:rsid w:val="00350532"/>
    <w:rsid w:val="00350B75"/>
    <w:rsid w:val="00351771"/>
    <w:rsid w:val="00352396"/>
    <w:rsid w:val="00352541"/>
    <w:rsid w:val="00352735"/>
    <w:rsid w:val="0035282F"/>
    <w:rsid w:val="003528BD"/>
    <w:rsid w:val="00352A96"/>
    <w:rsid w:val="003535D9"/>
    <w:rsid w:val="00353C61"/>
    <w:rsid w:val="0035429A"/>
    <w:rsid w:val="00354513"/>
    <w:rsid w:val="00354998"/>
    <w:rsid w:val="00354B7C"/>
    <w:rsid w:val="00354C40"/>
    <w:rsid w:val="00354D4F"/>
    <w:rsid w:val="00355118"/>
    <w:rsid w:val="003553E8"/>
    <w:rsid w:val="00355848"/>
    <w:rsid w:val="00355BBD"/>
    <w:rsid w:val="00355BDD"/>
    <w:rsid w:val="00355DDC"/>
    <w:rsid w:val="00356452"/>
    <w:rsid w:val="003568AE"/>
    <w:rsid w:val="003570D1"/>
    <w:rsid w:val="0035716F"/>
    <w:rsid w:val="00357295"/>
    <w:rsid w:val="003606B1"/>
    <w:rsid w:val="00360A04"/>
    <w:rsid w:val="00360EA8"/>
    <w:rsid w:val="00360F8F"/>
    <w:rsid w:val="0036221C"/>
    <w:rsid w:val="00362279"/>
    <w:rsid w:val="0036392C"/>
    <w:rsid w:val="00363A6E"/>
    <w:rsid w:val="00363F81"/>
    <w:rsid w:val="00364692"/>
    <w:rsid w:val="00364C64"/>
    <w:rsid w:val="00364DF7"/>
    <w:rsid w:val="00364F26"/>
    <w:rsid w:val="00365C17"/>
    <w:rsid w:val="003667D9"/>
    <w:rsid w:val="00366A71"/>
    <w:rsid w:val="00367994"/>
    <w:rsid w:val="00370070"/>
    <w:rsid w:val="0037076C"/>
    <w:rsid w:val="003707F3"/>
    <w:rsid w:val="003709F7"/>
    <w:rsid w:val="00371559"/>
    <w:rsid w:val="00371560"/>
    <w:rsid w:val="00371E7B"/>
    <w:rsid w:val="00372140"/>
    <w:rsid w:val="003721E2"/>
    <w:rsid w:val="00372659"/>
    <w:rsid w:val="00372DC4"/>
    <w:rsid w:val="00373149"/>
    <w:rsid w:val="00373BF8"/>
    <w:rsid w:val="00373D6A"/>
    <w:rsid w:val="00373F5C"/>
    <w:rsid w:val="0037481A"/>
    <w:rsid w:val="00375419"/>
    <w:rsid w:val="003754BB"/>
    <w:rsid w:val="00375734"/>
    <w:rsid w:val="00375D53"/>
    <w:rsid w:val="0037615E"/>
    <w:rsid w:val="0037639C"/>
    <w:rsid w:val="003763D6"/>
    <w:rsid w:val="0037643F"/>
    <w:rsid w:val="00377FE1"/>
    <w:rsid w:val="0038061C"/>
    <w:rsid w:val="00380DE8"/>
    <w:rsid w:val="00380E96"/>
    <w:rsid w:val="00381083"/>
    <w:rsid w:val="003818B6"/>
    <w:rsid w:val="00381BD6"/>
    <w:rsid w:val="00382644"/>
    <w:rsid w:val="003827C7"/>
    <w:rsid w:val="003828F1"/>
    <w:rsid w:val="00383F34"/>
    <w:rsid w:val="00384715"/>
    <w:rsid w:val="003847EC"/>
    <w:rsid w:val="00384E97"/>
    <w:rsid w:val="00384EF0"/>
    <w:rsid w:val="0038504B"/>
    <w:rsid w:val="0038517C"/>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24C"/>
    <w:rsid w:val="0039341C"/>
    <w:rsid w:val="003938EB"/>
    <w:rsid w:val="00393996"/>
    <w:rsid w:val="00393A5E"/>
    <w:rsid w:val="00393C20"/>
    <w:rsid w:val="003947C0"/>
    <w:rsid w:val="00395058"/>
    <w:rsid w:val="003950D1"/>
    <w:rsid w:val="00395377"/>
    <w:rsid w:val="003955DD"/>
    <w:rsid w:val="00395F4E"/>
    <w:rsid w:val="00397A19"/>
    <w:rsid w:val="003A0A7F"/>
    <w:rsid w:val="003A0FD1"/>
    <w:rsid w:val="003A166B"/>
    <w:rsid w:val="003A1707"/>
    <w:rsid w:val="003A1758"/>
    <w:rsid w:val="003A2B4E"/>
    <w:rsid w:val="003A3610"/>
    <w:rsid w:val="003A3F6B"/>
    <w:rsid w:val="003A415A"/>
    <w:rsid w:val="003A445D"/>
    <w:rsid w:val="003A5F78"/>
    <w:rsid w:val="003A6630"/>
    <w:rsid w:val="003A74E2"/>
    <w:rsid w:val="003A7EFD"/>
    <w:rsid w:val="003B000C"/>
    <w:rsid w:val="003B0472"/>
    <w:rsid w:val="003B04E5"/>
    <w:rsid w:val="003B0849"/>
    <w:rsid w:val="003B0CC2"/>
    <w:rsid w:val="003B1480"/>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C64"/>
    <w:rsid w:val="003B70E8"/>
    <w:rsid w:val="003B7787"/>
    <w:rsid w:val="003B78D7"/>
    <w:rsid w:val="003C0943"/>
    <w:rsid w:val="003C0AB6"/>
    <w:rsid w:val="003C0DAF"/>
    <w:rsid w:val="003C1829"/>
    <w:rsid w:val="003C1BF6"/>
    <w:rsid w:val="003C2A82"/>
    <w:rsid w:val="003C2CBD"/>
    <w:rsid w:val="003C2F17"/>
    <w:rsid w:val="003C3283"/>
    <w:rsid w:val="003C32DE"/>
    <w:rsid w:val="003C3554"/>
    <w:rsid w:val="003C3A70"/>
    <w:rsid w:val="003C3AEE"/>
    <w:rsid w:val="003C3F14"/>
    <w:rsid w:val="003C3FA8"/>
    <w:rsid w:val="003C4107"/>
    <w:rsid w:val="003C4DBF"/>
    <w:rsid w:val="003C4EB9"/>
    <w:rsid w:val="003C5176"/>
    <w:rsid w:val="003C523E"/>
    <w:rsid w:val="003C55F1"/>
    <w:rsid w:val="003C5C79"/>
    <w:rsid w:val="003C61FF"/>
    <w:rsid w:val="003C63C1"/>
    <w:rsid w:val="003C650E"/>
    <w:rsid w:val="003C66ED"/>
    <w:rsid w:val="003C6837"/>
    <w:rsid w:val="003C6A42"/>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D31"/>
    <w:rsid w:val="003D3E34"/>
    <w:rsid w:val="003D3F00"/>
    <w:rsid w:val="003D41C3"/>
    <w:rsid w:val="003D455C"/>
    <w:rsid w:val="003D4672"/>
    <w:rsid w:val="003D4C8C"/>
    <w:rsid w:val="003D5D2B"/>
    <w:rsid w:val="003D6C10"/>
    <w:rsid w:val="003D6E86"/>
    <w:rsid w:val="003D75AD"/>
    <w:rsid w:val="003D75F3"/>
    <w:rsid w:val="003D76FB"/>
    <w:rsid w:val="003D7B25"/>
    <w:rsid w:val="003E03EF"/>
    <w:rsid w:val="003E09E4"/>
    <w:rsid w:val="003E0C77"/>
    <w:rsid w:val="003E1599"/>
    <w:rsid w:val="003E17C2"/>
    <w:rsid w:val="003E1EF1"/>
    <w:rsid w:val="003E3836"/>
    <w:rsid w:val="003E3921"/>
    <w:rsid w:val="003E3F29"/>
    <w:rsid w:val="003E409C"/>
    <w:rsid w:val="003E42F9"/>
    <w:rsid w:val="003E43D2"/>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F6B"/>
    <w:rsid w:val="003F41C8"/>
    <w:rsid w:val="003F4282"/>
    <w:rsid w:val="003F49CF"/>
    <w:rsid w:val="003F4D65"/>
    <w:rsid w:val="003F4E1F"/>
    <w:rsid w:val="003F5581"/>
    <w:rsid w:val="003F59FB"/>
    <w:rsid w:val="003F5A0E"/>
    <w:rsid w:val="003F5FC0"/>
    <w:rsid w:val="003F6031"/>
    <w:rsid w:val="003F677A"/>
    <w:rsid w:val="003F679F"/>
    <w:rsid w:val="003F6C74"/>
    <w:rsid w:val="003F7595"/>
    <w:rsid w:val="003F7932"/>
    <w:rsid w:val="00400576"/>
    <w:rsid w:val="0040059A"/>
    <w:rsid w:val="004005ED"/>
    <w:rsid w:val="00400830"/>
    <w:rsid w:val="0040083A"/>
    <w:rsid w:val="00400917"/>
    <w:rsid w:val="00400B12"/>
    <w:rsid w:val="00400CA2"/>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7CC"/>
    <w:rsid w:val="0040593E"/>
    <w:rsid w:val="00406064"/>
    <w:rsid w:val="004067FB"/>
    <w:rsid w:val="0040682B"/>
    <w:rsid w:val="004077CD"/>
    <w:rsid w:val="00407960"/>
    <w:rsid w:val="00407F19"/>
    <w:rsid w:val="0041010D"/>
    <w:rsid w:val="0041077A"/>
    <w:rsid w:val="004107B3"/>
    <w:rsid w:val="00410B2F"/>
    <w:rsid w:val="004118F0"/>
    <w:rsid w:val="004120C5"/>
    <w:rsid w:val="00412BAA"/>
    <w:rsid w:val="00412F5A"/>
    <w:rsid w:val="00413410"/>
    <w:rsid w:val="00413FB3"/>
    <w:rsid w:val="004142AE"/>
    <w:rsid w:val="00414C1B"/>
    <w:rsid w:val="00415636"/>
    <w:rsid w:val="0041582A"/>
    <w:rsid w:val="00415E3E"/>
    <w:rsid w:val="00416989"/>
    <w:rsid w:val="00416A81"/>
    <w:rsid w:val="00417BD8"/>
    <w:rsid w:val="00417D8B"/>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8A6"/>
    <w:rsid w:val="00424E6A"/>
    <w:rsid w:val="00425907"/>
    <w:rsid w:val="00426013"/>
    <w:rsid w:val="004261F0"/>
    <w:rsid w:val="00426AE9"/>
    <w:rsid w:val="00426D70"/>
    <w:rsid w:val="00426FEA"/>
    <w:rsid w:val="004272F2"/>
    <w:rsid w:val="00427319"/>
    <w:rsid w:val="004276FA"/>
    <w:rsid w:val="00427AD8"/>
    <w:rsid w:val="004306F6"/>
    <w:rsid w:val="0043089C"/>
    <w:rsid w:val="00430ABE"/>
    <w:rsid w:val="00430D2D"/>
    <w:rsid w:val="00431990"/>
    <w:rsid w:val="00431F56"/>
    <w:rsid w:val="00432647"/>
    <w:rsid w:val="0043295E"/>
    <w:rsid w:val="00433110"/>
    <w:rsid w:val="00434526"/>
    <w:rsid w:val="00434535"/>
    <w:rsid w:val="0043492D"/>
    <w:rsid w:val="00434DFD"/>
    <w:rsid w:val="00435FAB"/>
    <w:rsid w:val="00436C1F"/>
    <w:rsid w:val="004373BB"/>
    <w:rsid w:val="00437881"/>
    <w:rsid w:val="00437B23"/>
    <w:rsid w:val="00437DDE"/>
    <w:rsid w:val="004410B7"/>
    <w:rsid w:val="004414A1"/>
    <w:rsid w:val="004414B8"/>
    <w:rsid w:val="004414CF"/>
    <w:rsid w:val="004414FD"/>
    <w:rsid w:val="0044182B"/>
    <w:rsid w:val="0044187F"/>
    <w:rsid w:val="00441A21"/>
    <w:rsid w:val="00442097"/>
    <w:rsid w:val="004424F6"/>
    <w:rsid w:val="00443054"/>
    <w:rsid w:val="00443510"/>
    <w:rsid w:val="00443D41"/>
    <w:rsid w:val="00443EE1"/>
    <w:rsid w:val="00444945"/>
    <w:rsid w:val="0044577D"/>
    <w:rsid w:val="004457B8"/>
    <w:rsid w:val="00445809"/>
    <w:rsid w:val="00445CB8"/>
    <w:rsid w:val="00445EE2"/>
    <w:rsid w:val="00445FC7"/>
    <w:rsid w:val="0044655E"/>
    <w:rsid w:val="00446D81"/>
    <w:rsid w:val="00446E1C"/>
    <w:rsid w:val="004472D7"/>
    <w:rsid w:val="00447382"/>
    <w:rsid w:val="00447927"/>
    <w:rsid w:val="00447B86"/>
    <w:rsid w:val="00447E3E"/>
    <w:rsid w:val="00450667"/>
    <w:rsid w:val="00450688"/>
    <w:rsid w:val="00450CBE"/>
    <w:rsid w:val="00450EE7"/>
    <w:rsid w:val="0045171E"/>
    <w:rsid w:val="00451B8A"/>
    <w:rsid w:val="004524E6"/>
    <w:rsid w:val="00452F6A"/>
    <w:rsid w:val="00452FA5"/>
    <w:rsid w:val="00453464"/>
    <w:rsid w:val="004545E5"/>
    <w:rsid w:val="00454661"/>
    <w:rsid w:val="0045474F"/>
    <w:rsid w:val="004547AD"/>
    <w:rsid w:val="00454CC1"/>
    <w:rsid w:val="004557AA"/>
    <w:rsid w:val="004558E6"/>
    <w:rsid w:val="00455A01"/>
    <w:rsid w:val="00455DE5"/>
    <w:rsid w:val="00456280"/>
    <w:rsid w:val="00456AFB"/>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787A"/>
    <w:rsid w:val="00467A9A"/>
    <w:rsid w:val="00467CCE"/>
    <w:rsid w:val="00470D4B"/>
    <w:rsid w:val="00470FC7"/>
    <w:rsid w:val="0047108C"/>
    <w:rsid w:val="00471733"/>
    <w:rsid w:val="00471A92"/>
    <w:rsid w:val="004735BA"/>
    <w:rsid w:val="00473C7F"/>
    <w:rsid w:val="004746B6"/>
    <w:rsid w:val="0047479D"/>
    <w:rsid w:val="00474874"/>
    <w:rsid w:val="00474995"/>
    <w:rsid w:val="00474C1D"/>
    <w:rsid w:val="00475019"/>
    <w:rsid w:val="0047506E"/>
    <w:rsid w:val="00475D0A"/>
    <w:rsid w:val="00475F63"/>
    <w:rsid w:val="004768FB"/>
    <w:rsid w:val="00476C4C"/>
    <w:rsid w:val="00476FF5"/>
    <w:rsid w:val="004775C7"/>
    <w:rsid w:val="00477667"/>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DE"/>
    <w:rsid w:val="004A2D1A"/>
    <w:rsid w:val="004A309A"/>
    <w:rsid w:val="004A3572"/>
    <w:rsid w:val="004A3E3C"/>
    <w:rsid w:val="004A4515"/>
    <w:rsid w:val="004A59B2"/>
    <w:rsid w:val="004A5B0B"/>
    <w:rsid w:val="004A5C11"/>
    <w:rsid w:val="004A626F"/>
    <w:rsid w:val="004A645F"/>
    <w:rsid w:val="004A66AF"/>
    <w:rsid w:val="004A6EE6"/>
    <w:rsid w:val="004B00A2"/>
    <w:rsid w:val="004B0357"/>
    <w:rsid w:val="004B07B4"/>
    <w:rsid w:val="004B1334"/>
    <w:rsid w:val="004B192B"/>
    <w:rsid w:val="004B1BD3"/>
    <w:rsid w:val="004B2C99"/>
    <w:rsid w:val="004B32AC"/>
    <w:rsid w:val="004B3442"/>
    <w:rsid w:val="004B3D34"/>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9BF"/>
    <w:rsid w:val="004C2B84"/>
    <w:rsid w:val="004C2DCC"/>
    <w:rsid w:val="004C31D3"/>
    <w:rsid w:val="004C34F4"/>
    <w:rsid w:val="004C37AC"/>
    <w:rsid w:val="004C38A6"/>
    <w:rsid w:val="004C3C9A"/>
    <w:rsid w:val="004C4493"/>
    <w:rsid w:val="004C51D6"/>
    <w:rsid w:val="004C5911"/>
    <w:rsid w:val="004C5A7F"/>
    <w:rsid w:val="004C66D6"/>
    <w:rsid w:val="004C7790"/>
    <w:rsid w:val="004C78C7"/>
    <w:rsid w:val="004C7A7A"/>
    <w:rsid w:val="004C7AF4"/>
    <w:rsid w:val="004D04A4"/>
    <w:rsid w:val="004D081E"/>
    <w:rsid w:val="004D089E"/>
    <w:rsid w:val="004D0AA8"/>
    <w:rsid w:val="004D1097"/>
    <w:rsid w:val="004D1253"/>
    <w:rsid w:val="004D1B84"/>
    <w:rsid w:val="004D1E15"/>
    <w:rsid w:val="004D1F30"/>
    <w:rsid w:val="004D20E7"/>
    <w:rsid w:val="004D2E5E"/>
    <w:rsid w:val="004D4656"/>
    <w:rsid w:val="004D46ED"/>
    <w:rsid w:val="004D4906"/>
    <w:rsid w:val="004D4E58"/>
    <w:rsid w:val="004D50D9"/>
    <w:rsid w:val="004D55C0"/>
    <w:rsid w:val="004D5622"/>
    <w:rsid w:val="004D5AF5"/>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F83"/>
    <w:rsid w:val="004E219A"/>
    <w:rsid w:val="004E2783"/>
    <w:rsid w:val="004E307E"/>
    <w:rsid w:val="004E30A5"/>
    <w:rsid w:val="004E359A"/>
    <w:rsid w:val="004E3682"/>
    <w:rsid w:val="004E38B9"/>
    <w:rsid w:val="004E3ABC"/>
    <w:rsid w:val="004E429B"/>
    <w:rsid w:val="004E4992"/>
    <w:rsid w:val="004E505B"/>
    <w:rsid w:val="004E51C9"/>
    <w:rsid w:val="004E5752"/>
    <w:rsid w:val="004E5C68"/>
    <w:rsid w:val="004E683C"/>
    <w:rsid w:val="004E7166"/>
    <w:rsid w:val="004F0491"/>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42B7"/>
    <w:rsid w:val="00504C2D"/>
    <w:rsid w:val="00505020"/>
    <w:rsid w:val="00505178"/>
    <w:rsid w:val="005054D2"/>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F58"/>
    <w:rsid w:val="005142AF"/>
    <w:rsid w:val="0051483E"/>
    <w:rsid w:val="00514D34"/>
    <w:rsid w:val="00515CF6"/>
    <w:rsid w:val="00516177"/>
    <w:rsid w:val="00516511"/>
    <w:rsid w:val="005168CE"/>
    <w:rsid w:val="00516EFA"/>
    <w:rsid w:val="00517527"/>
    <w:rsid w:val="00517C8A"/>
    <w:rsid w:val="00517D72"/>
    <w:rsid w:val="00520BFB"/>
    <w:rsid w:val="00520F28"/>
    <w:rsid w:val="00521694"/>
    <w:rsid w:val="00521DE7"/>
    <w:rsid w:val="00522133"/>
    <w:rsid w:val="00522664"/>
    <w:rsid w:val="0052276C"/>
    <w:rsid w:val="00522ED8"/>
    <w:rsid w:val="00522F57"/>
    <w:rsid w:val="005232C9"/>
    <w:rsid w:val="00523EE7"/>
    <w:rsid w:val="0052400B"/>
    <w:rsid w:val="00524A89"/>
    <w:rsid w:val="00524DA9"/>
    <w:rsid w:val="00524FE5"/>
    <w:rsid w:val="00525306"/>
    <w:rsid w:val="0052532A"/>
    <w:rsid w:val="005254D2"/>
    <w:rsid w:val="005256ED"/>
    <w:rsid w:val="00525A36"/>
    <w:rsid w:val="00526C5C"/>
    <w:rsid w:val="0052715A"/>
    <w:rsid w:val="00527338"/>
    <w:rsid w:val="00530337"/>
    <w:rsid w:val="00530683"/>
    <w:rsid w:val="00530F83"/>
    <w:rsid w:val="00531093"/>
    <w:rsid w:val="00531942"/>
    <w:rsid w:val="00531AF5"/>
    <w:rsid w:val="00531CDE"/>
    <w:rsid w:val="00531FAC"/>
    <w:rsid w:val="005333D4"/>
    <w:rsid w:val="005333E3"/>
    <w:rsid w:val="005334F1"/>
    <w:rsid w:val="00533812"/>
    <w:rsid w:val="00533C8D"/>
    <w:rsid w:val="00533D12"/>
    <w:rsid w:val="00533FB4"/>
    <w:rsid w:val="00534286"/>
    <w:rsid w:val="005349FD"/>
    <w:rsid w:val="00534A00"/>
    <w:rsid w:val="005355BB"/>
    <w:rsid w:val="005357D7"/>
    <w:rsid w:val="00535951"/>
    <w:rsid w:val="00535C4A"/>
    <w:rsid w:val="00535CDB"/>
    <w:rsid w:val="00536557"/>
    <w:rsid w:val="005368ED"/>
    <w:rsid w:val="00536B59"/>
    <w:rsid w:val="005373CA"/>
    <w:rsid w:val="00537EB8"/>
    <w:rsid w:val="00540095"/>
    <w:rsid w:val="0054113E"/>
    <w:rsid w:val="005412D6"/>
    <w:rsid w:val="00541407"/>
    <w:rsid w:val="005415DC"/>
    <w:rsid w:val="00541991"/>
    <w:rsid w:val="00541D51"/>
    <w:rsid w:val="0054217A"/>
    <w:rsid w:val="005422BC"/>
    <w:rsid w:val="005432AE"/>
    <w:rsid w:val="0054395C"/>
    <w:rsid w:val="00543FE5"/>
    <w:rsid w:val="005441AD"/>
    <w:rsid w:val="00546194"/>
    <w:rsid w:val="00546749"/>
    <w:rsid w:val="00546FC3"/>
    <w:rsid w:val="005475DE"/>
    <w:rsid w:val="00550B35"/>
    <w:rsid w:val="00551D6F"/>
    <w:rsid w:val="00553336"/>
    <w:rsid w:val="005536B7"/>
    <w:rsid w:val="00553D6C"/>
    <w:rsid w:val="00553E50"/>
    <w:rsid w:val="005545C3"/>
    <w:rsid w:val="005545CA"/>
    <w:rsid w:val="00554750"/>
    <w:rsid w:val="00554C32"/>
    <w:rsid w:val="00555177"/>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600"/>
    <w:rsid w:val="00563917"/>
    <w:rsid w:val="00563F73"/>
    <w:rsid w:val="0056409D"/>
    <w:rsid w:val="00564552"/>
    <w:rsid w:val="0056458D"/>
    <w:rsid w:val="00564C7C"/>
    <w:rsid w:val="00565156"/>
    <w:rsid w:val="005652A0"/>
    <w:rsid w:val="005668DB"/>
    <w:rsid w:val="00566DA4"/>
    <w:rsid w:val="0056728A"/>
    <w:rsid w:val="00567A0E"/>
    <w:rsid w:val="00567A89"/>
    <w:rsid w:val="005702E3"/>
    <w:rsid w:val="0057047C"/>
    <w:rsid w:val="00570C1A"/>
    <w:rsid w:val="0057125D"/>
    <w:rsid w:val="0057171A"/>
    <w:rsid w:val="00571D54"/>
    <w:rsid w:val="005723C6"/>
    <w:rsid w:val="005724FE"/>
    <w:rsid w:val="0057252F"/>
    <w:rsid w:val="00573E45"/>
    <w:rsid w:val="00574542"/>
    <w:rsid w:val="0057487F"/>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155C"/>
    <w:rsid w:val="00581AA3"/>
    <w:rsid w:val="005822A8"/>
    <w:rsid w:val="0058262C"/>
    <w:rsid w:val="00582B21"/>
    <w:rsid w:val="005845FD"/>
    <w:rsid w:val="00584E76"/>
    <w:rsid w:val="00585C33"/>
    <w:rsid w:val="00586163"/>
    <w:rsid w:val="00586498"/>
    <w:rsid w:val="00586858"/>
    <w:rsid w:val="00586B87"/>
    <w:rsid w:val="00586DA7"/>
    <w:rsid w:val="00587F59"/>
    <w:rsid w:val="005906A9"/>
    <w:rsid w:val="00591702"/>
    <w:rsid w:val="00591C7A"/>
    <w:rsid w:val="0059215C"/>
    <w:rsid w:val="005928FB"/>
    <w:rsid w:val="00592AC8"/>
    <w:rsid w:val="00592CF7"/>
    <w:rsid w:val="00592FE7"/>
    <w:rsid w:val="005936E6"/>
    <w:rsid w:val="005937F2"/>
    <w:rsid w:val="00594512"/>
    <w:rsid w:val="005946AB"/>
    <w:rsid w:val="005949EC"/>
    <w:rsid w:val="00594A1C"/>
    <w:rsid w:val="00594A66"/>
    <w:rsid w:val="00595412"/>
    <w:rsid w:val="00595933"/>
    <w:rsid w:val="00597CBF"/>
    <w:rsid w:val="005A10E2"/>
    <w:rsid w:val="005A1221"/>
    <w:rsid w:val="005A1594"/>
    <w:rsid w:val="005A15F4"/>
    <w:rsid w:val="005A1828"/>
    <w:rsid w:val="005A19BD"/>
    <w:rsid w:val="005A1B71"/>
    <w:rsid w:val="005A24F1"/>
    <w:rsid w:val="005A25CB"/>
    <w:rsid w:val="005A25F0"/>
    <w:rsid w:val="005A3B7E"/>
    <w:rsid w:val="005A5257"/>
    <w:rsid w:val="005A55A0"/>
    <w:rsid w:val="005A5EEB"/>
    <w:rsid w:val="005A6AD2"/>
    <w:rsid w:val="005A79F0"/>
    <w:rsid w:val="005A7A07"/>
    <w:rsid w:val="005A7B67"/>
    <w:rsid w:val="005B057B"/>
    <w:rsid w:val="005B0862"/>
    <w:rsid w:val="005B08F0"/>
    <w:rsid w:val="005B1255"/>
    <w:rsid w:val="005B17CB"/>
    <w:rsid w:val="005B17EC"/>
    <w:rsid w:val="005B2093"/>
    <w:rsid w:val="005B23CD"/>
    <w:rsid w:val="005B266B"/>
    <w:rsid w:val="005B318F"/>
    <w:rsid w:val="005B4047"/>
    <w:rsid w:val="005B407D"/>
    <w:rsid w:val="005B413E"/>
    <w:rsid w:val="005B4B92"/>
    <w:rsid w:val="005B4D10"/>
    <w:rsid w:val="005B5870"/>
    <w:rsid w:val="005B6141"/>
    <w:rsid w:val="005B6965"/>
    <w:rsid w:val="005B6A25"/>
    <w:rsid w:val="005B735A"/>
    <w:rsid w:val="005B7C37"/>
    <w:rsid w:val="005B7C3E"/>
    <w:rsid w:val="005B7F83"/>
    <w:rsid w:val="005C0055"/>
    <w:rsid w:val="005C07E6"/>
    <w:rsid w:val="005C1756"/>
    <w:rsid w:val="005C2689"/>
    <w:rsid w:val="005C290F"/>
    <w:rsid w:val="005C2FBF"/>
    <w:rsid w:val="005C36EC"/>
    <w:rsid w:val="005C3730"/>
    <w:rsid w:val="005C3A37"/>
    <w:rsid w:val="005C3A67"/>
    <w:rsid w:val="005C3D05"/>
    <w:rsid w:val="005C4065"/>
    <w:rsid w:val="005C425F"/>
    <w:rsid w:val="005C4A9F"/>
    <w:rsid w:val="005C53B5"/>
    <w:rsid w:val="005C6B43"/>
    <w:rsid w:val="005C7C2D"/>
    <w:rsid w:val="005C7D12"/>
    <w:rsid w:val="005D118D"/>
    <w:rsid w:val="005D1A7C"/>
    <w:rsid w:val="005D31CC"/>
    <w:rsid w:val="005D3EAB"/>
    <w:rsid w:val="005D663E"/>
    <w:rsid w:val="005D6928"/>
    <w:rsid w:val="005D6E43"/>
    <w:rsid w:val="005D79E5"/>
    <w:rsid w:val="005D7CFE"/>
    <w:rsid w:val="005E0B0B"/>
    <w:rsid w:val="005E17A8"/>
    <w:rsid w:val="005E1803"/>
    <w:rsid w:val="005E1D08"/>
    <w:rsid w:val="005E1DA7"/>
    <w:rsid w:val="005E2469"/>
    <w:rsid w:val="005E2B88"/>
    <w:rsid w:val="005E2C1D"/>
    <w:rsid w:val="005E2CAD"/>
    <w:rsid w:val="005E2DA5"/>
    <w:rsid w:val="005E2EB4"/>
    <w:rsid w:val="005E3875"/>
    <w:rsid w:val="005E4992"/>
    <w:rsid w:val="005E525B"/>
    <w:rsid w:val="005E6748"/>
    <w:rsid w:val="005E6892"/>
    <w:rsid w:val="005E6C77"/>
    <w:rsid w:val="005E6D97"/>
    <w:rsid w:val="005E718F"/>
    <w:rsid w:val="005E73F1"/>
    <w:rsid w:val="005E7584"/>
    <w:rsid w:val="005F0A42"/>
    <w:rsid w:val="005F0BCF"/>
    <w:rsid w:val="005F0C21"/>
    <w:rsid w:val="005F1375"/>
    <w:rsid w:val="005F1724"/>
    <w:rsid w:val="005F1994"/>
    <w:rsid w:val="005F2044"/>
    <w:rsid w:val="005F2176"/>
    <w:rsid w:val="005F2896"/>
    <w:rsid w:val="005F2DC5"/>
    <w:rsid w:val="005F2F55"/>
    <w:rsid w:val="005F2FE8"/>
    <w:rsid w:val="005F3331"/>
    <w:rsid w:val="005F4469"/>
    <w:rsid w:val="005F48AB"/>
    <w:rsid w:val="005F4B1B"/>
    <w:rsid w:val="005F4DDA"/>
    <w:rsid w:val="005F4E3F"/>
    <w:rsid w:val="005F4F9D"/>
    <w:rsid w:val="005F54BD"/>
    <w:rsid w:val="005F6314"/>
    <w:rsid w:val="005F6C47"/>
    <w:rsid w:val="005F6CD7"/>
    <w:rsid w:val="005F7173"/>
    <w:rsid w:val="005F796B"/>
    <w:rsid w:val="006001FB"/>
    <w:rsid w:val="0060097F"/>
    <w:rsid w:val="00600C30"/>
    <w:rsid w:val="00601180"/>
    <w:rsid w:val="00601A5B"/>
    <w:rsid w:val="00601FB0"/>
    <w:rsid w:val="00602117"/>
    <w:rsid w:val="00602449"/>
    <w:rsid w:val="00602C24"/>
    <w:rsid w:val="00602C9A"/>
    <w:rsid w:val="00603351"/>
    <w:rsid w:val="00603792"/>
    <w:rsid w:val="0060383E"/>
    <w:rsid w:val="00603BCF"/>
    <w:rsid w:val="00603D2D"/>
    <w:rsid w:val="00604C5F"/>
    <w:rsid w:val="0060527F"/>
    <w:rsid w:val="006066B2"/>
    <w:rsid w:val="00606C8C"/>
    <w:rsid w:val="00607423"/>
    <w:rsid w:val="0060749E"/>
    <w:rsid w:val="006078D4"/>
    <w:rsid w:val="00607E84"/>
    <w:rsid w:val="006100B0"/>
    <w:rsid w:val="0061019D"/>
    <w:rsid w:val="00610655"/>
    <w:rsid w:val="00610DFC"/>
    <w:rsid w:val="006118ED"/>
    <w:rsid w:val="00611E64"/>
    <w:rsid w:val="00612152"/>
    <w:rsid w:val="0061242A"/>
    <w:rsid w:val="00612850"/>
    <w:rsid w:val="006136EE"/>
    <w:rsid w:val="00613755"/>
    <w:rsid w:val="00613CCC"/>
    <w:rsid w:val="006142E3"/>
    <w:rsid w:val="006143D1"/>
    <w:rsid w:val="0061580A"/>
    <w:rsid w:val="00616595"/>
    <w:rsid w:val="00616C55"/>
    <w:rsid w:val="006172DE"/>
    <w:rsid w:val="00620448"/>
    <w:rsid w:val="00621778"/>
    <w:rsid w:val="00622182"/>
    <w:rsid w:val="006223C0"/>
    <w:rsid w:val="00622B54"/>
    <w:rsid w:val="00623279"/>
    <w:rsid w:val="0062352D"/>
    <w:rsid w:val="00623631"/>
    <w:rsid w:val="00623842"/>
    <w:rsid w:val="0062414B"/>
    <w:rsid w:val="00624DEB"/>
    <w:rsid w:val="00625317"/>
    <w:rsid w:val="0062545E"/>
    <w:rsid w:val="006268FD"/>
    <w:rsid w:val="0062691E"/>
    <w:rsid w:val="006269E9"/>
    <w:rsid w:val="00626E1B"/>
    <w:rsid w:val="0062743A"/>
    <w:rsid w:val="00627895"/>
    <w:rsid w:val="00627B4B"/>
    <w:rsid w:val="006311E1"/>
    <w:rsid w:val="006312F6"/>
    <w:rsid w:val="006314D6"/>
    <w:rsid w:val="00632051"/>
    <w:rsid w:val="006320D1"/>
    <w:rsid w:val="00633077"/>
    <w:rsid w:val="00633116"/>
    <w:rsid w:val="00633688"/>
    <w:rsid w:val="0063385F"/>
    <w:rsid w:val="00633BF0"/>
    <w:rsid w:val="00633DF7"/>
    <w:rsid w:val="00633EA9"/>
    <w:rsid w:val="00633ED1"/>
    <w:rsid w:val="0063460D"/>
    <w:rsid w:val="006346AA"/>
    <w:rsid w:val="006346AD"/>
    <w:rsid w:val="00635047"/>
    <w:rsid w:val="006351C4"/>
    <w:rsid w:val="006366F2"/>
    <w:rsid w:val="006371D6"/>
    <w:rsid w:val="00637900"/>
    <w:rsid w:val="00637FEB"/>
    <w:rsid w:val="00640A30"/>
    <w:rsid w:val="006412CE"/>
    <w:rsid w:val="006413BA"/>
    <w:rsid w:val="00641423"/>
    <w:rsid w:val="00642259"/>
    <w:rsid w:val="006425BF"/>
    <w:rsid w:val="006428D7"/>
    <w:rsid w:val="00642E74"/>
    <w:rsid w:val="0064302E"/>
    <w:rsid w:val="0064307E"/>
    <w:rsid w:val="00644B55"/>
    <w:rsid w:val="00644E67"/>
    <w:rsid w:val="00645125"/>
    <w:rsid w:val="006455F4"/>
    <w:rsid w:val="00645741"/>
    <w:rsid w:val="0064619D"/>
    <w:rsid w:val="00646399"/>
    <w:rsid w:val="0064651A"/>
    <w:rsid w:val="00646650"/>
    <w:rsid w:val="006469D9"/>
    <w:rsid w:val="00646BF7"/>
    <w:rsid w:val="00646F02"/>
    <w:rsid w:val="00647358"/>
    <w:rsid w:val="00650553"/>
    <w:rsid w:val="00650ADE"/>
    <w:rsid w:val="0065136B"/>
    <w:rsid w:val="00651B64"/>
    <w:rsid w:val="006522F5"/>
    <w:rsid w:val="0065235F"/>
    <w:rsid w:val="00653B71"/>
    <w:rsid w:val="006541E4"/>
    <w:rsid w:val="00654A77"/>
    <w:rsid w:val="00654AA1"/>
    <w:rsid w:val="0065548F"/>
    <w:rsid w:val="00655680"/>
    <w:rsid w:val="006561AC"/>
    <w:rsid w:val="00656A8D"/>
    <w:rsid w:val="00656E71"/>
    <w:rsid w:val="00657085"/>
    <w:rsid w:val="0065749D"/>
    <w:rsid w:val="00657540"/>
    <w:rsid w:val="00657A0A"/>
    <w:rsid w:val="00657D42"/>
    <w:rsid w:val="006603AA"/>
    <w:rsid w:val="00661478"/>
    <w:rsid w:val="006615DB"/>
    <w:rsid w:val="006619AE"/>
    <w:rsid w:val="006619E6"/>
    <w:rsid w:val="00661A39"/>
    <w:rsid w:val="00661ED3"/>
    <w:rsid w:val="0066209A"/>
    <w:rsid w:val="006625EC"/>
    <w:rsid w:val="00662B4B"/>
    <w:rsid w:val="006639F2"/>
    <w:rsid w:val="00663A7E"/>
    <w:rsid w:val="00663C8D"/>
    <w:rsid w:val="00663E8F"/>
    <w:rsid w:val="00663F45"/>
    <w:rsid w:val="006646F7"/>
    <w:rsid w:val="00665B66"/>
    <w:rsid w:val="00665F50"/>
    <w:rsid w:val="006660B6"/>
    <w:rsid w:val="0066699B"/>
    <w:rsid w:val="00667348"/>
    <w:rsid w:val="00667960"/>
    <w:rsid w:val="00670409"/>
    <w:rsid w:val="00670720"/>
    <w:rsid w:val="0067077B"/>
    <w:rsid w:val="00671407"/>
    <w:rsid w:val="00671618"/>
    <w:rsid w:val="00671EC2"/>
    <w:rsid w:val="006735C1"/>
    <w:rsid w:val="006742FC"/>
    <w:rsid w:val="006743A0"/>
    <w:rsid w:val="006746E2"/>
    <w:rsid w:val="00674A57"/>
    <w:rsid w:val="00675424"/>
    <w:rsid w:val="00675565"/>
    <w:rsid w:val="00676493"/>
    <w:rsid w:val="006764FC"/>
    <w:rsid w:val="00676791"/>
    <w:rsid w:val="00676BFF"/>
    <w:rsid w:val="00676C4F"/>
    <w:rsid w:val="0067753C"/>
    <w:rsid w:val="00677559"/>
    <w:rsid w:val="00677626"/>
    <w:rsid w:val="00677AB2"/>
    <w:rsid w:val="00680275"/>
    <w:rsid w:val="00680A31"/>
    <w:rsid w:val="006814E2"/>
    <w:rsid w:val="00681D94"/>
    <w:rsid w:val="00681F9E"/>
    <w:rsid w:val="006822CD"/>
    <w:rsid w:val="00683C9E"/>
    <w:rsid w:val="0068407E"/>
    <w:rsid w:val="006847E0"/>
    <w:rsid w:val="0068566F"/>
    <w:rsid w:val="00685996"/>
    <w:rsid w:val="00685AB9"/>
    <w:rsid w:val="006861EF"/>
    <w:rsid w:val="00686C90"/>
    <w:rsid w:val="00687605"/>
    <w:rsid w:val="00687640"/>
    <w:rsid w:val="006877EE"/>
    <w:rsid w:val="006878C6"/>
    <w:rsid w:val="00687F37"/>
    <w:rsid w:val="00690B96"/>
    <w:rsid w:val="00692D7F"/>
    <w:rsid w:val="00692F7A"/>
    <w:rsid w:val="006949C5"/>
    <w:rsid w:val="0069515E"/>
    <w:rsid w:val="00695859"/>
    <w:rsid w:val="006961BF"/>
    <w:rsid w:val="00696220"/>
    <w:rsid w:val="00696337"/>
    <w:rsid w:val="00696374"/>
    <w:rsid w:val="0069675F"/>
    <w:rsid w:val="006978C3"/>
    <w:rsid w:val="006A004F"/>
    <w:rsid w:val="006A01BC"/>
    <w:rsid w:val="006A0320"/>
    <w:rsid w:val="006A0D15"/>
    <w:rsid w:val="006A122A"/>
    <w:rsid w:val="006A18B2"/>
    <w:rsid w:val="006A1AA1"/>
    <w:rsid w:val="006A1D58"/>
    <w:rsid w:val="006A2349"/>
    <w:rsid w:val="006A259A"/>
    <w:rsid w:val="006A29C0"/>
    <w:rsid w:val="006A2A74"/>
    <w:rsid w:val="006A2BE5"/>
    <w:rsid w:val="006A3547"/>
    <w:rsid w:val="006A3639"/>
    <w:rsid w:val="006A39F1"/>
    <w:rsid w:val="006A407D"/>
    <w:rsid w:val="006A423B"/>
    <w:rsid w:val="006A45B5"/>
    <w:rsid w:val="006A496F"/>
    <w:rsid w:val="006A4FCC"/>
    <w:rsid w:val="006A583F"/>
    <w:rsid w:val="006A6822"/>
    <w:rsid w:val="006A6D03"/>
    <w:rsid w:val="006A7103"/>
    <w:rsid w:val="006B02B0"/>
    <w:rsid w:val="006B068E"/>
    <w:rsid w:val="006B0741"/>
    <w:rsid w:val="006B09DB"/>
    <w:rsid w:val="006B0F8D"/>
    <w:rsid w:val="006B1352"/>
    <w:rsid w:val="006B1360"/>
    <w:rsid w:val="006B1477"/>
    <w:rsid w:val="006B1B0F"/>
    <w:rsid w:val="006B1E2F"/>
    <w:rsid w:val="006B212A"/>
    <w:rsid w:val="006B25B5"/>
    <w:rsid w:val="006B29B4"/>
    <w:rsid w:val="006B2A32"/>
    <w:rsid w:val="006B2C62"/>
    <w:rsid w:val="006B2C86"/>
    <w:rsid w:val="006B35CE"/>
    <w:rsid w:val="006B35ED"/>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FE3"/>
    <w:rsid w:val="006C04AE"/>
    <w:rsid w:val="006C0B9B"/>
    <w:rsid w:val="006C0FE0"/>
    <w:rsid w:val="006C1320"/>
    <w:rsid w:val="006C202E"/>
    <w:rsid w:val="006C211C"/>
    <w:rsid w:val="006C2390"/>
    <w:rsid w:val="006C29D4"/>
    <w:rsid w:val="006C3962"/>
    <w:rsid w:val="006C3ACC"/>
    <w:rsid w:val="006C423B"/>
    <w:rsid w:val="006C4386"/>
    <w:rsid w:val="006C4CC4"/>
    <w:rsid w:val="006C4D66"/>
    <w:rsid w:val="006C53E6"/>
    <w:rsid w:val="006C573B"/>
    <w:rsid w:val="006C651F"/>
    <w:rsid w:val="006C6E2C"/>
    <w:rsid w:val="006C715A"/>
    <w:rsid w:val="006C7292"/>
    <w:rsid w:val="006C745F"/>
    <w:rsid w:val="006C77DA"/>
    <w:rsid w:val="006C7C18"/>
    <w:rsid w:val="006D0833"/>
    <w:rsid w:val="006D13B1"/>
    <w:rsid w:val="006D1A76"/>
    <w:rsid w:val="006D1C98"/>
    <w:rsid w:val="006D283F"/>
    <w:rsid w:val="006D2E5F"/>
    <w:rsid w:val="006D3866"/>
    <w:rsid w:val="006D3C0E"/>
    <w:rsid w:val="006D476F"/>
    <w:rsid w:val="006D4A81"/>
    <w:rsid w:val="006D5800"/>
    <w:rsid w:val="006D5D94"/>
    <w:rsid w:val="006D67DE"/>
    <w:rsid w:val="006D6CE6"/>
    <w:rsid w:val="006D764B"/>
    <w:rsid w:val="006D7682"/>
    <w:rsid w:val="006D77E5"/>
    <w:rsid w:val="006E0A1C"/>
    <w:rsid w:val="006E14BC"/>
    <w:rsid w:val="006E14C3"/>
    <w:rsid w:val="006E2986"/>
    <w:rsid w:val="006E2C67"/>
    <w:rsid w:val="006E30A3"/>
    <w:rsid w:val="006E319B"/>
    <w:rsid w:val="006E41F8"/>
    <w:rsid w:val="006E45CE"/>
    <w:rsid w:val="006E47EA"/>
    <w:rsid w:val="006E4915"/>
    <w:rsid w:val="006E4CEC"/>
    <w:rsid w:val="006E4E0A"/>
    <w:rsid w:val="006E4FD9"/>
    <w:rsid w:val="006E5A5B"/>
    <w:rsid w:val="006E5F2C"/>
    <w:rsid w:val="006E687A"/>
    <w:rsid w:val="006E68A2"/>
    <w:rsid w:val="006E69CF"/>
    <w:rsid w:val="006E6ABE"/>
    <w:rsid w:val="006E6DF9"/>
    <w:rsid w:val="006E7568"/>
    <w:rsid w:val="006E7CCB"/>
    <w:rsid w:val="006F0479"/>
    <w:rsid w:val="006F0542"/>
    <w:rsid w:val="006F0820"/>
    <w:rsid w:val="006F0943"/>
    <w:rsid w:val="006F0F99"/>
    <w:rsid w:val="006F1C76"/>
    <w:rsid w:val="006F1E61"/>
    <w:rsid w:val="006F2445"/>
    <w:rsid w:val="006F31F8"/>
    <w:rsid w:val="006F33D5"/>
    <w:rsid w:val="006F33EC"/>
    <w:rsid w:val="006F3E71"/>
    <w:rsid w:val="006F4287"/>
    <w:rsid w:val="006F4325"/>
    <w:rsid w:val="006F4AB6"/>
    <w:rsid w:val="006F4B4C"/>
    <w:rsid w:val="006F4EF6"/>
    <w:rsid w:val="006F50CF"/>
    <w:rsid w:val="006F6044"/>
    <w:rsid w:val="006F6261"/>
    <w:rsid w:val="006F725F"/>
    <w:rsid w:val="006F7509"/>
    <w:rsid w:val="006F7893"/>
    <w:rsid w:val="007005B4"/>
    <w:rsid w:val="00700CAF"/>
    <w:rsid w:val="00700CB0"/>
    <w:rsid w:val="00701824"/>
    <w:rsid w:val="00701C1D"/>
    <w:rsid w:val="00701E50"/>
    <w:rsid w:val="00701ECD"/>
    <w:rsid w:val="00701F9E"/>
    <w:rsid w:val="00702E74"/>
    <w:rsid w:val="00702F85"/>
    <w:rsid w:val="00702FC8"/>
    <w:rsid w:val="00703168"/>
    <w:rsid w:val="00703708"/>
    <w:rsid w:val="00703F7B"/>
    <w:rsid w:val="00704261"/>
    <w:rsid w:val="007045D3"/>
    <w:rsid w:val="0070474A"/>
    <w:rsid w:val="007048EC"/>
    <w:rsid w:val="00704ADC"/>
    <w:rsid w:val="007059CA"/>
    <w:rsid w:val="00705BBD"/>
    <w:rsid w:val="0070655E"/>
    <w:rsid w:val="0070667F"/>
    <w:rsid w:val="0070676B"/>
    <w:rsid w:val="007069E0"/>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421"/>
    <w:rsid w:val="00714933"/>
    <w:rsid w:val="00714A27"/>
    <w:rsid w:val="007150E1"/>
    <w:rsid w:val="007156F0"/>
    <w:rsid w:val="00715D9C"/>
    <w:rsid w:val="00715DEA"/>
    <w:rsid w:val="00716481"/>
    <w:rsid w:val="00716763"/>
    <w:rsid w:val="00716BD6"/>
    <w:rsid w:val="00716EA5"/>
    <w:rsid w:val="00716FFF"/>
    <w:rsid w:val="00720439"/>
    <w:rsid w:val="00720CD2"/>
    <w:rsid w:val="00720F07"/>
    <w:rsid w:val="007213B3"/>
    <w:rsid w:val="0072162D"/>
    <w:rsid w:val="00721B18"/>
    <w:rsid w:val="00721DDD"/>
    <w:rsid w:val="00722342"/>
    <w:rsid w:val="00722C7D"/>
    <w:rsid w:val="00722C8E"/>
    <w:rsid w:val="00722F61"/>
    <w:rsid w:val="0072383E"/>
    <w:rsid w:val="00723D20"/>
    <w:rsid w:val="00724027"/>
    <w:rsid w:val="00724E57"/>
    <w:rsid w:val="00725A88"/>
    <w:rsid w:val="00725F93"/>
    <w:rsid w:val="007269E1"/>
    <w:rsid w:val="00726A36"/>
    <w:rsid w:val="00726AFF"/>
    <w:rsid w:val="00727197"/>
    <w:rsid w:val="0072728D"/>
    <w:rsid w:val="007301C2"/>
    <w:rsid w:val="007301F8"/>
    <w:rsid w:val="00730352"/>
    <w:rsid w:val="007305AF"/>
    <w:rsid w:val="00730CD8"/>
    <w:rsid w:val="00730DD8"/>
    <w:rsid w:val="00730E45"/>
    <w:rsid w:val="0073101D"/>
    <w:rsid w:val="0073106E"/>
    <w:rsid w:val="00731407"/>
    <w:rsid w:val="00731462"/>
    <w:rsid w:val="0073180E"/>
    <w:rsid w:val="0073181F"/>
    <w:rsid w:val="00731B3B"/>
    <w:rsid w:val="007326E4"/>
    <w:rsid w:val="007328E1"/>
    <w:rsid w:val="00732E1D"/>
    <w:rsid w:val="0073301E"/>
    <w:rsid w:val="00733A49"/>
    <w:rsid w:val="00733D70"/>
    <w:rsid w:val="00734DBA"/>
    <w:rsid w:val="00734F2A"/>
    <w:rsid w:val="00735742"/>
    <w:rsid w:val="00735A8E"/>
    <w:rsid w:val="00735BB6"/>
    <w:rsid w:val="00735C03"/>
    <w:rsid w:val="00735D48"/>
    <w:rsid w:val="00736509"/>
    <w:rsid w:val="00736716"/>
    <w:rsid w:val="00736B4C"/>
    <w:rsid w:val="00736F7C"/>
    <w:rsid w:val="00737108"/>
    <w:rsid w:val="00737506"/>
    <w:rsid w:val="00737637"/>
    <w:rsid w:val="007377F3"/>
    <w:rsid w:val="00740688"/>
    <w:rsid w:val="00740D7B"/>
    <w:rsid w:val="007414C5"/>
    <w:rsid w:val="0074160D"/>
    <w:rsid w:val="0074199C"/>
    <w:rsid w:val="00741DBD"/>
    <w:rsid w:val="00741E90"/>
    <w:rsid w:val="007432F2"/>
    <w:rsid w:val="00743483"/>
    <w:rsid w:val="00743DAB"/>
    <w:rsid w:val="00744148"/>
    <w:rsid w:val="00744196"/>
    <w:rsid w:val="007449A4"/>
    <w:rsid w:val="007451D5"/>
    <w:rsid w:val="00746465"/>
    <w:rsid w:val="00746584"/>
    <w:rsid w:val="007466F6"/>
    <w:rsid w:val="007469FC"/>
    <w:rsid w:val="00746EC2"/>
    <w:rsid w:val="00747629"/>
    <w:rsid w:val="00747BD6"/>
    <w:rsid w:val="00750440"/>
    <w:rsid w:val="00750FF1"/>
    <w:rsid w:val="0075175F"/>
    <w:rsid w:val="00751CB2"/>
    <w:rsid w:val="007522C7"/>
    <w:rsid w:val="007529A2"/>
    <w:rsid w:val="00753172"/>
    <w:rsid w:val="007532C2"/>
    <w:rsid w:val="007535BD"/>
    <w:rsid w:val="00753CFA"/>
    <w:rsid w:val="00753D00"/>
    <w:rsid w:val="00753D65"/>
    <w:rsid w:val="00753EDA"/>
    <w:rsid w:val="00754589"/>
    <w:rsid w:val="00754C5A"/>
    <w:rsid w:val="00755BE8"/>
    <w:rsid w:val="00755CC0"/>
    <w:rsid w:val="00756009"/>
    <w:rsid w:val="007562F9"/>
    <w:rsid w:val="0075646C"/>
    <w:rsid w:val="00756925"/>
    <w:rsid w:val="00757122"/>
    <w:rsid w:val="00757A03"/>
    <w:rsid w:val="00760032"/>
    <w:rsid w:val="00760987"/>
    <w:rsid w:val="007609C5"/>
    <w:rsid w:val="00760D32"/>
    <w:rsid w:val="00760E68"/>
    <w:rsid w:val="0076114D"/>
    <w:rsid w:val="00761D09"/>
    <w:rsid w:val="0076240B"/>
    <w:rsid w:val="00762ACB"/>
    <w:rsid w:val="00762EDF"/>
    <w:rsid w:val="007630F7"/>
    <w:rsid w:val="007636DC"/>
    <w:rsid w:val="007637BE"/>
    <w:rsid w:val="00763F89"/>
    <w:rsid w:val="00764117"/>
    <w:rsid w:val="007642E5"/>
    <w:rsid w:val="00764905"/>
    <w:rsid w:val="00765304"/>
    <w:rsid w:val="007655F9"/>
    <w:rsid w:val="0076561E"/>
    <w:rsid w:val="00766265"/>
    <w:rsid w:val="00766354"/>
    <w:rsid w:val="00766610"/>
    <w:rsid w:val="00766CD7"/>
    <w:rsid w:val="007677A9"/>
    <w:rsid w:val="0076782E"/>
    <w:rsid w:val="007678ED"/>
    <w:rsid w:val="00770330"/>
    <w:rsid w:val="007706DE"/>
    <w:rsid w:val="007707CD"/>
    <w:rsid w:val="00770833"/>
    <w:rsid w:val="00770ED3"/>
    <w:rsid w:val="007710D7"/>
    <w:rsid w:val="0077124C"/>
    <w:rsid w:val="00771637"/>
    <w:rsid w:val="00771C76"/>
    <w:rsid w:val="00772696"/>
    <w:rsid w:val="00774242"/>
    <w:rsid w:val="00774499"/>
    <w:rsid w:val="00774AFB"/>
    <w:rsid w:val="00774B4D"/>
    <w:rsid w:val="00775149"/>
    <w:rsid w:val="0077619C"/>
    <w:rsid w:val="007768F5"/>
    <w:rsid w:val="00776C2C"/>
    <w:rsid w:val="00777A6F"/>
    <w:rsid w:val="00777EF1"/>
    <w:rsid w:val="007803CD"/>
    <w:rsid w:val="00780658"/>
    <w:rsid w:val="00781579"/>
    <w:rsid w:val="00781703"/>
    <w:rsid w:val="007818FD"/>
    <w:rsid w:val="00783232"/>
    <w:rsid w:val="0078327A"/>
    <w:rsid w:val="00783BC8"/>
    <w:rsid w:val="00783C17"/>
    <w:rsid w:val="00783F27"/>
    <w:rsid w:val="0078489E"/>
    <w:rsid w:val="00784ACA"/>
    <w:rsid w:val="007853F9"/>
    <w:rsid w:val="00785BC5"/>
    <w:rsid w:val="00785CA5"/>
    <w:rsid w:val="00786EF5"/>
    <w:rsid w:val="0078725A"/>
    <w:rsid w:val="007872EB"/>
    <w:rsid w:val="0078794A"/>
    <w:rsid w:val="00787E7D"/>
    <w:rsid w:val="00790813"/>
    <w:rsid w:val="00790D3A"/>
    <w:rsid w:val="00791B3B"/>
    <w:rsid w:val="00791D50"/>
    <w:rsid w:val="00792035"/>
    <w:rsid w:val="00793126"/>
    <w:rsid w:val="007931BD"/>
    <w:rsid w:val="00793A82"/>
    <w:rsid w:val="00793B85"/>
    <w:rsid w:val="00793C33"/>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5B3"/>
    <w:rsid w:val="007A5018"/>
    <w:rsid w:val="007A50BA"/>
    <w:rsid w:val="007A5454"/>
    <w:rsid w:val="007A5CA3"/>
    <w:rsid w:val="007A72E4"/>
    <w:rsid w:val="007A73CC"/>
    <w:rsid w:val="007A75B8"/>
    <w:rsid w:val="007A7BAA"/>
    <w:rsid w:val="007B0487"/>
    <w:rsid w:val="007B04EC"/>
    <w:rsid w:val="007B1C25"/>
    <w:rsid w:val="007B378D"/>
    <w:rsid w:val="007B3853"/>
    <w:rsid w:val="007B3BD5"/>
    <w:rsid w:val="007B3C3C"/>
    <w:rsid w:val="007B3FC2"/>
    <w:rsid w:val="007B470D"/>
    <w:rsid w:val="007B488F"/>
    <w:rsid w:val="007B4E43"/>
    <w:rsid w:val="007B5229"/>
    <w:rsid w:val="007B5438"/>
    <w:rsid w:val="007B55B1"/>
    <w:rsid w:val="007B5AC2"/>
    <w:rsid w:val="007B5CC4"/>
    <w:rsid w:val="007B6189"/>
    <w:rsid w:val="007B67A8"/>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B8C"/>
    <w:rsid w:val="007C30AB"/>
    <w:rsid w:val="007C3153"/>
    <w:rsid w:val="007C3167"/>
    <w:rsid w:val="007C34F8"/>
    <w:rsid w:val="007C3656"/>
    <w:rsid w:val="007C3C5C"/>
    <w:rsid w:val="007C3FE4"/>
    <w:rsid w:val="007C413A"/>
    <w:rsid w:val="007C41A0"/>
    <w:rsid w:val="007C498B"/>
    <w:rsid w:val="007C5196"/>
    <w:rsid w:val="007C5B2D"/>
    <w:rsid w:val="007C6193"/>
    <w:rsid w:val="007C65A2"/>
    <w:rsid w:val="007C660E"/>
    <w:rsid w:val="007C67D5"/>
    <w:rsid w:val="007C6E6D"/>
    <w:rsid w:val="007C6F83"/>
    <w:rsid w:val="007C7332"/>
    <w:rsid w:val="007C79EE"/>
    <w:rsid w:val="007C7A65"/>
    <w:rsid w:val="007C7E5A"/>
    <w:rsid w:val="007D05D9"/>
    <w:rsid w:val="007D19D7"/>
    <w:rsid w:val="007D28FB"/>
    <w:rsid w:val="007D309D"/>
    <w:rsid w:val="007D3133"/>
    <w:rsid w:val="007D3B6A"/>
    <w:rsid w:val="007D3C1E"/>
    <w:rsid w:val="007D3DE7"/>
    <w:rsid w:val="007D4300"/>
    <w:rsid w:val="007D4A13"/>
    <w:rsid w:val="007D5577"/>
    <w:rsid w:val="007D649C"/>
    <w:rsid w:val="007D6A33"/>
    <w:rsid w:val="007D6E99"/>
    <w:rsid w:val="007D70AC"/>
    <w:rsid w:val="007E00B5"/>
    <w:rsid w:val="007E119C"/>
    <w:rsid w:val="007E15A5"/>
    <w:rsid w:val="007E16DD"/>
    <w:rsid w:val="007E191D"/>
    <w:rsid w:val="007E195B"/>
    <w:rsid w:val="007E207E"/>
    <w:rsid w:val="007E2127"/>
    <w:rsid w:val="007E237D"/>
    <w:rsid w:val="007E29EB"/>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D94"/>
    <w:rsid w:val="007F024A"/>
    <w:rsid w:val="007F0AF5"/>
    <w:rsid w:val="007F0EB4"/>
    <w:rsid w:val="007F193A"/>
    <w:rsid w:val="007F1B5E"/>
    <w:rsid w:val="007F1CAE"/>
    <w:rsid w:val="007F1CEC"/>
    <w:rsid w:val="007F1E27"/>
    <w:rsid w:val="007F2678"/>
    <w:rsid w:val="007F2A1E"/>
    <w:rsid w:val="007F467E"/>
    <w:rsid w:val="007F5A70"/>
    <w:rsid w:val="007F5F27"/>
    <w:rsid w:val="007F5F96"/>
    <w:rsid w:val="007F61F5"/>
    <w:rsid w:val="007F6699"/>
    <w:rsid w:val="007F69BC"/>
    <w:rsid w:val="007F770C"/>
    <w:rsid w:val="007F780A"/>
    <w:rsid w:val="007F7ACA"/>
    <w:rsid w:val="00801272"/>
    <w:rsid w:val="00801C9D"/>
    <w:rsid w:val="0080219F"/>
    <w:rsid w:val="00802271"/>
    <w:rsid w:val="00802662"/>
    <w:rsid w:val="00802A84"/>
    <w:rsid w:val="00802AED"/>
    <w:rsid w:val="00804BA8"/>
    <w:rsid w:val="00804BC4"/>
    <w:rsid w:val="00804C68"/>
    <w:rsid w:val="00805913"/>
    <w:rsid w:val="00805A09"/>
    <w:rsid w:val="00805B57"/>
    <w:rsid w:val="00805E0D"/>
    <w:rsid w:val="00806417"/>
    <w:rsid w:val="008070B9"/>
    <w:rsid w:val="00807855"/>
    <w:rsid w:val="00807CC4"/>
    <w:rsid w:val="00810415"/>
    <w:rsid w:val="00810B51"/>
    <w:rsid w:val="00810D61"/>
    <w:rsid w:val="00811C86"/>
    <w:rsid w:val="0081272C"/>
    <w:rsid w:val="00812E0C"/>
    <w:rsid w:val="00813288"/>
    <w:rsid w:val="008133FF"/>
    <w:rsid w:val="0081346E"/>
    <w:rsid w:val="00814265"/>
    <w:rsid w:val="008148AD"/>
    <w:rsid w:val="00815F0C"/>
    <w:rsid w:val="0081604E"/>
    <w:rsid w:val="0081605B"/>
    <w:rsid w:val="00816719"/>
    <w:rsid w:val="00816D5A"/>
    <w:rsid w:val="00816F06"/>
    <w:rsid w:val="00816F28"/>
    <w:rsid w:val="0081722E"/>
    <w:rsid w:val="0082047F"/>
    <w:rsid w:val="00820BB9"/>
    <w:rsid w:val="00821635"/>
    <w:rsid w:val="00821700"/>
    <w:rsid w:val="00822011"/>
    <w:rsid w:val="00823491"/>
    <w:rsid w:val="00823608"/>
    <w:rsid w:val="00823F71"/>
    <w:rsid w:val="00824471"/>
    <w:rsid w:val="00824751"/>
    <w:rsid w:val="00825060"/>
    <w:rsid w:val="00825105"/>
    <w:rsid w:val="00825591"/>
    <w:rsid w:val="00825C44"/>
    <w:rsid w:val="00826145"/>
    <w:rsid w:val="0082634C"/>
    <w:rsid w:val="008263BA"/>
    <w:rsid w:val="0082681B"/>
    <w:rsid w:val="00826C8B"/>
    <w:rsid w:val="008272CE"/>
    <w:rsid w:val="00827838"/>
    <w:rsid w:val="00827CB2"/>
    <w:rsid w:val="00827D22"/>
    <w:rsid w:val="008306E9"/>
    <w:rsid w:val="00830963"/>
    <w:rsid w:val="00830FBF"/>
    <w:rsid w:val="00831149"/>
    <w:rsid w:val="008312F7"/>
    <w:rsid w:val="00831493"/>
    <w:rsid w:val="00831D0C"/>
    <w:rsid w:val="008322DE"/>
    <w:rsid w:val="00832B9F"/>
    <w:rsid w:val="008340C3"/>
    <w:rsid w:val="00834A3A"/>
    <w:rsid w:val="00834C21"/>
    <w:rsid w:val="00834CFD"/>
    <w:rsid w:val="00835436"/>
    <w:rsid w:val="00835726"/>
    <w:rsid w:val="00835CE2"/>
    <w:rsid w:val="00835E6A"/>
    <w:rsid w:val="008368C0"/>
    <w:rsid w:val="00836CAE"/>
    <w:rsid w:val="00837C5D"/>
    <w:rsid w:val="00840BC2"/>
    <w:rsid w:val="00842007"/>
    <w:rsid w:val="008422C0"/>
    <w:rsid w:val="00842A49"/>
    <w:rsid w:val="00843206"/>
    <w:rsid w:val="00843507"/>
    <w:rsid w:val="00844830"/>
    <w:rsid w:val="00844E0B"/>
    <w:rsid w:val="00845F5B"/>
    <w:rsid w:val="0084712E"/>
    <w:rsid w:val="0084787D"/>
    <w:rsid w:val="00847E8C"/>
    <w:rsid w:val="00847F3A"/>
    <w:rsid w:val="008500EB"/>
    <w:rsid w:val="00850212"/>
    <w:rsid w:val="008510D3"/>
    <w:rsid w:val="008514EF"/>
    <w:rsid w:val="008516C6"/>
    <w:rsid w:val="00851801"/>
    <w:rsid w:val="0085184B"/>
    <w:rsid w:val="00851CF0"/>
    <w:rsid w:val="00851FD5"/>
    <w:rsid w:val="0085226B"/>
    <w:rsid w:val="0085236B"/>
    <w:rsid w:val="008534EA"/>
    <w:rsid w:val="008539ED"/>
    <w:rsid w:val="00853DD4"/>
    <w:rsid w:val="00855093"/>
    <w:rsid w:val="0085560E"/>
    <w:rsid w:val="00855A2F"/>
    <w:rsid w:val="00856358"/>
    <w:rsid w:val="008568F0"/>
    <w:rsid w:val="00856B55"/>
    <w:rsid w:val="00856D1E"/>
    <w:rsid w:val="008574FA"/>
    <w:rsid w:val="00857F79"/>
    <w:rsid w:val="00860007"/>
    <w:rsid w:val="00860AE6"/>
    <w:rsid w:val="00861074"/>
    <w:rsid w:val="00861A29"/>
    <w:rsid w:val="008620B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D34"/>
    <w:rsid w:val="00867117"/>
    <w:rsid w:val="00867773"/>
    <w:rsid w:val="008678E5"/>
    <w:rsid w:val="008679BA"/>
    <w:rsid w:val="008679CB"/>
    <w:rsid w:val="00867C84"/>
    <w:rsid w:val="00870065"/>
    <w:rsid w:val="00870B57"/>
    <w:rsid w:val="00870D65"/>
    <w:rsid w:val="008715BC"/>
    <w:rsid w:val="00871F0D"/>
    <w:rsid w:val="0087254D"/>
    <w:rsid w:val="00872BE2"/>
    <w:rsid w:val="00872E2B"/>
    <w:rsid w:val="008731F0"/>
    <w:rsid w:val="008738EE"/>
    <w:rsid w:val="00873CD9"/>
    <w:rsid w:val="00874123"/>
    <w:rsid w:val="00875553"/>
    <w:rsid w:val="00875637"/>
    <w:rsid w:val="008757D6"/>
    <w:rsid w:val="008758B8"/>
    <w:rsid w:val="00875DD6"/>
    <w:rsid w:val="008761D9"/>
    <w:rsid w:val="00877020"/>
    <w:rsid w:val="008770AA"/>
    <w:rsid w:val="0087719E"/>
    <w:rsid w:val="00877C1E"/>
    <w:rsid w:val="00877E7E"/>
    <w:rsid w:val="008808FA"/>
    <w:rsid w:val="00880A60"/>
    <w:rsid w:val="00881128"/>
    <w:rsid w:val="00881A47"/>
    <w:rsid w:val="00881A8D"/>
    <w:rsid w:val="00882109"/>
    <w:rsid w:val="0088214C"/>
    <w:rsid w:val="0088226F"/>
    <w:rsid w:val="008826FC"/>
    <w:rsid w:val="00882C3E"/>
    <w:rsid w:val="0088329D"/>
    <w:rsid w:val="008839A6"/>
    <w:rsid w:val="00883EF6"/>
    <w:rsid w:val="008844F2"/>
    <w:rsid w:val="00885A5B"/>
    <w:rsid w:val="0088657E"/>
    <w:rsid w:val="00886E2C"/>
    <w:rsid w:val="00886FDB"/>
    <w:rsid w:val="008870D2"/>
    <w:rsid w:val="00887D9C"/>
    <w:rsid w:val="00890269"/>
    <w:rsid w:val="00890388"/>
    <w:rsid w:val="00890955"/>
    <w:rsid w:val="00890D95"/>
    <w:rsid w:val="008912CD"/>
    <w:rsid w:val="0089156F"/>
    <w:rsid w:val="00891CDA"/>
    <w:rsid w:val="00892068"/>
    <w:rsid w:val="008923F3"/>
    <w:rsid w:val="0089384C"/>
    <w:rsid w:val="00893DB2"/>
    <w:rsid w:val="00893FF8"/>
    <w:rsid w:val="0089417F"/>
    <w:rsid w:val="008947C6"/>
    <w:rsid w:val="00894E50"/>
    <w:rsid w:val="00895402"/>
    <w:rsid w:val="00895830"/>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5346"/>
    <w:rsid w:val="008A542D"/>
    <w:rsid w:val="008A5928"/>
    <w:rsid w:val="008A5A63"/>
    <w:rsid w:val="008A6265"/>
    <w:rsid w:val="008A6473"/>
    <w:rsid w:val="008A648B"/>
    <w:rsid w:val="008A6655"/>
    <w:rsid w:val="008A6E4A"/>
    <w:rsid w:val="008B00A3"/>
    <w:rsid w:val="008B07C4"/>
    <w:rsid w:val="008B0E52"/>
    <w:rsid w:val="008B13A5"/>
    <w:rsid w:val="008B14F8"/>
    <w:rsid w:val="008B15A2"/>
    <w:rsid w:val="008B162B"/>
    <w:rsid w:val="008B1EAF"/>
    <w:rsid w:val="008B23DC"/>
    <w:rsid w:val="008B2771"/>
    <w:rsid w:val="008B27EF"/>
    <w:rsid w:val="008B2EF6"/>
    <w:rsid w:val="008B342C"/>
    <w:rsid w:val="008B396C"/>
    <w:rsid w:val="008B3B34"/>
    <w:rsid w:val="008B4108"/>
    <w:rsid w:val="008B44CB"/>
    <w:rsid w:val="008B5425"/>
    <w:rsid w:val="008B65F1"/>
    <w:rsid w:val="008B660A"/>
    <w:rsid w:val="008B6F8B"/>
    <w:rsid w:val="008B7D31"/>
    <w:rsid w:val="008C0196"/>
    <w:rsid w:val="008C026C"/>
    <w:rsid w:val="008C0EFC"/>
    <w:rsid w:val="008C14F8"/>
    <w:rsid w:val="008C17B6"/>
    <w:rsid w:val="008C1D4E"/>
    <w:rsid w:val="008C213D"/>
    <w:rsid w:val="008C245B"/>
    <w:rsid w:val="008C266C"/>
    <w:rsid w:val="008C26CE"/>
    <w:rsid w:val="008C26F6"/>
    <w:rsid w:val="008C4786"/>
    <w:rsid w:val="008C4DC2"/>
    <w:rsid w:val="008C507C"/>
    <w:rsid w:val="008C51DB"/>
    <w:rsid w:val="008C56B8"/>
    <w:rsid w:val="008C5A1E"/>
    <w:rsid w:val="008C630D"/>
    <w:rsid w:val="008C63B2"/>
    <w:rsid w:val="008C68F2"/>
    <w:rsid w:val="008C6DDD"/>
    <w:rsid w:val="008C7817"/>
    <w:rsid w:val="008C7893"/>
    <w:rsid w:val="008D0600"/>
    <w:rsid w:val="008D0765"/>
    <w:rsid w:val="008D0F4C"/>
    <w:rsid w:val="008D1010"/>
    <w:rsid w:val="008D13EA"/>
    <w:rsid w:val="008D1683"/>
    <w:rsid w:val="008D1A29"/>
    <w:rsid w:val="008D1CC1"/>
    <w:rsid w:val="008D1DCA"/>
    <w:rsid w:val="008D22CD"/>
    <w:rsid w:val="008D37AD"/>
    <w:rsid w:val="008D3939"/>
    <w:rsid w:val="008D3CD5"/>
    <w:rsid w:val="008D4A73"/>
    <w:rsid w:val="008D4BC3"/>
    <w:rsid w:val="008D4C6A"/>
    <w:rsid w:val="008D4D67"/>
    <w:rsid w:val="008D51F7"/>
    <w:rsid w:val="008D5255"/>
    <w:rsid w:val="008D53E1"/>
    <w:rsid w:val="008D5545"/>
    <w:rsid w:val="008D6C13"/>
    <w:rsid w:val="008D6EB6"/>
    <w:rsid w:val="008D7021"/>
    <w:rsid w:val="008D7B86"/>
    <w:rsid w:val="008E070C"/>
    <w:rsid w:val="008E0C2D"/>
    <w:rsid w:val="008E178B"/>
    <w:rsid w:val="008E1C60"/>
    <w:rsid w:val="008E1FD3"/>
    <w:rsid w:val="008E20A1"/>
    <w:rsid w:val="008E223B"/>
    <w:rsid w:val="008E2423"/>
    <w:rsid w:val="008E244E"/>
    <w:rsid w:val="008E29A1"/>
    <w:rsid w:val="008E2B04"/>
    <w:rsid w:val="008E2B74"/>
    <w:rsid w:val="008E3E57"/>
    <w:rsid w:val="008E4393"/>
    <w:rsid w:val="008E4BBE"/>
    <w:rsid w:val="008E55BB"/>
    <w:rsid w:val="008E5651"/>
    <w:rsid w:val="008E595C"/>
    <w:rsid w:val="008E5B4A"/>
    <w:rsid w:val="008E61AA"/>
    <w:rsid w:val="008E66CC"/>
    <w:rsid w:val="008E66D5"/>
    <w:rsid w:val="008E6749"/>
    <w:rsid w:val="008E74A9"/>
    <w:rsid w:val="008E7501"/>
    <w:rsid w:val="008F02EF"/>
    <w:rsid w:val="008F0C23"/>
    <w:rsid w:val="008F18A8"/>
    <w:rsid w:val="008F213A"/>
    <w:rsid w:val="008F2522"/>
    <w:rsid w:val="008F298A"/>
    <w:rsid w:val="008F2D20"/>
    <w:rsid w:val="008F3519"/>
    <w:rsid w:val="008F3A75"/>
    <w:rsid w:val="008F407B"/>
    <w:rsid w:val="008F476B"/>
    <w:rsid w:val="008F478A"/>
    <w:rsid w:val="008F4835"/>
    <w:rsid w:val="008F4B04"/>
    <w:rsid w:val="008F504E"/>
    <w:rsid w:val="008F56DD"/>
    <w:rsid w:val="008F594A"/>
    <w:rsid w:val="008F5C75"/>
    <w:rsid w:val="008F651F"/>
    <w:rsid w:val="008F6E9E"/>
    <w:rsid w:val="008F7749"/>
    <w:rsid w:val="00900E37"/>
    <w:rsid w:val="00900FF7"/>
    <w:rsid w:val="009010A8"/>
    <w:rsid w:val="009011C1"/>
    <w:rsid w:val="009018AE"/>
    <w:rsid w:val="00901DA1"/>
    <w:rsid w:val="00902C8D"/>
    <w:rsid w:val="009038D3"/>
    <w:rsid w:val="009039F8"/>
    <w:rsid w:val="00903E13"/>
    <w:rsid w:val="009041D7"/>
    <w:rsid w:val="009047F0"/>
    <w:rsid w:val="00904983"/>
    <w:rsid w:val="00904C80"/>
    <w:rsid w:val="009058E6"/>
    <w:rsid w:val="00905A65"/>
    <w:rsid w:val="00906CBB"/>
    <w:rsid w:val="00907343"/>
    <w:rsid w:val="0090788C"/>
    <w:rsid w:val="009078DF"/>
    <w:rsid w:val="00910157"/>
    <w:rsid w:val="009107D4"/>
    <w:rsid w:val="009112BF"/>
    <w:rsid w:val="009122B8"/>
    <w:rsid w:val="00912477"/>
    <w:rsid w:val="0091365C"/>
    <w:rsid w:val="00913F32"/>
    <w:rsid w:val="0091416D"/>
    <w:rsid w:val="00914408"/>
    <w:rsid w:val="00914546"/>
    <w:rsid w:val="00915091"/>
    <w:rsid w:val="00915264"/>
    <w:rsid w:val="00915566"/>
    <w:rsid w:val="009155A5"/>
    <w:rsid w:val="00915AB1"/>
    <w:rsid w:val="00915B86"/>
    <w:rsid w:val="00916410"/>
    <w:rsid w:val="009167BF"/>
    <w:rsid w:val="00916CB3"/>
    <w:rsid w:val="00917047"/>
    <w:rsid w:val="009171C8"/>
    <w:rsid w:val="00917367"/>
    <w:rsid w:val="009176D9"/>
    <w:rsid w:val="00917B92"/>
    <w:rsid w:val="00917BEB"/>
    <w:rsid w:val="009201D4"/>
    <w:rsid w:val="00920BED"/>
    <w:rsid w:val="009210E0"/>
    <w:rsid w:val="00921351"/>
    <w:rsid w:val="0092234A"/>
    <w:rsid w:val="00922D0B"/>
    <w:rsid w:val="00922DB0"/>
    <w:rsid w:val="009232F2"/>
    <w:rsid w:val="00923499"/>
    <w:rsid w:val="00923510"/>
    <w:rsid w:val="0092382D"/>
    <w:rsid w:val="009243E6"/>
    <w:rsid w:val="00924CDB"/>
    <w:rsid w:val="0092522E"/>
    <w:rsid w:val="0092551E"/>
    <w:rsid w:val="00925D80"/>
    <w:rsid w:val="00925DCC"/>
    <w:rsid w:val="00926502"/>
    <w:rsid w:val="00926513"/>
    <w:rsid w:val="00926C82"/>
    <w:rsid w:val="0092712C"/>
    <w:rsid w:val="0092733F"/>
    <w:rsid w:val="0092737C"/>
    <w:rsid w:val="00927742"/>
    <w:rsid w:val="00927D2B"/>
    <w:rsid w:val="00927DC9"/>
    <w:rsid w:val="00927E44"/>
    <w:rsid w:val="00927F52"/>
    <w:rsid w:val="00930396"/>
    <w:rsid w:val="00930A48"/>
    <w:rsid w:val="00930C11"/>
    <w:rsid w:val="0093185B"/>
    <w:rsid w:val="0093207A"/>
    <w:rsid w:val="009325B7"/>
    <w:rsid w:val="00932C11"/>
    <w:rsid w:val="00934DDF"/>
    <w:rsid w:val="00935662"/>
    <w:rsid w:val="00935F7C"/>
    <w:rsid w:val="009365F6"/>
    <w:rsid w:val="009367FE"/>
    <w:rsid w:val="009370D5"/>
    <w:rsid w:val="0093723D"/>
    <w:rsid w:val="00937514"/>
    <w:rsid w:val="0094104B"/>
    <w:rsid w:val="00941E35"/>
    <w:rsid w:val="00941EAB"/>
    <w:rsid w:val="00941EC9"/>
    <w:rsid w:val="00942A57"/>
    <w:rsid w:val="00943931"/>
    <w:rsid w:val="00944339"/>
    <w:rsid w:val="00944457"/>
    <w:rsid w:val="00944D70"/>
    <w:rsid w:val="00945BA5"/>
    <w:rsid w:val="00945BE9"/>
    <w:rsid w:val="0094619A"/>
    <w:rsid w:val="009462E9"/>
    <w:rsid w:val="009465AA"/>
    <w:rsid w:val="00946E75"/>
    <w:rsid w:val="009508FD"/>
    <w:rsid w:val="00950D28"/>
    <w:rsid w:val="0095115F"/>
    <w:rsid w:val="00951838"/>
    <w:rsid w:val="00951D50"/>
    <w:rsid w:val="00952AA0"/>
    <w:rsid w:val="00953F3F"/>
    <w:rsid w:val="009557DE"/>
    <w:rsid w:val="0095630D"/>
    <w:rsid w:val="00956312"/>
    <w:rsid w:val="009569DA"/>
    <w:rsid w:val="009570CA"/>
    <w:rsid w:val="009575F0"/>
    <w:rsid w:val="00957930"/>
    <w:rsid w:val="00957BF3"/>
    <w:rsid w:val="00960983"/>
    <w:rsid w:val="00960ED0"/>
    <w:rsid w:val="00961CFE"/>
    <w:rsid w:val="00962503"/>
    <w:rsid w:val="00962BB7"/>
    <w:rsid w:val="00962D5A"/>
    <w:rsid w:val="00963080"/>
    <w:rsid w:val="009637EF"/>
    <w:rsid w:val="0096398C"/>
    <w:rsid w:val="00963A9A"/>
    <w:rsid w:val="009642A0"/>
    <w:rsid w:val="009645B1"/>
    <w:rsid w:val="00964618"/>
    <w:rsid w:val="009648B3"/>
    <w:rsid w:val="009649B5"/>
    <w:rsid w:val="00964A24"/>
    <w:rsid w:val="009651C6"/>
    <w:rsid w:val="00965823"/>
    <w:rsid w:val="00966C7C"/>
    <w:rsid w:val="00967148"/>
    <w:rsid w:val="009671E7"/>
    <w:rsid w:val="0097001C"/>
    <w:rsid w:val="0097123B"/>
    <w:rsid w:val="00971310"/>
    <w:rsid w:val="0097148D"/>
    <w:rsid w:val="00971699"/>
    <w:rsid w:val="0097171A"/>
    <w:rsid w:val="00971985"/>
    <w:rsid w:val="009719E6"/>
    <w:rsid w:val="00971A20"/>
    <w:rsid w:val="0097305B"/>
    <w:rsid w:val="0097312C"/>
    <w:rsid w:val="0097365B"/>
    <w:rsid w:val="009737DE"/>
    <w:rsid w:val="00973B81"/>
    <w:rsid w:val="00973E5C"/>
    <w:rsid w:val="00974663"/>
    <w:rsid w:val="009748E0"/>
    <w:rsid w:val="00974C0E"/>
    <w:rsid w:val="00974E97"/>
    <w:rsid w:val="009753D8"/>
    <w:rsid w:val="00975C6D"/>
    <w:rsid w:val="00975EA2"/>
    <w:rsid w:val="00976076"/>
    <w:rsid w:val="0097639D"/>
    <w:rsid w:val="0097658D"/>
    <w:rsid w:val="0097737F"/>
    <w:rsid w:val="00980044"/>
    <w:rsid w:val="009803C8"/>
    <w:rsid w:val="00980629"/>
    <w:rsid w:val="0098154A"/>
    <w:rsid w:val="0098158C"/>
    <w:rsid w:val="00982279"/>
    <w:rsid w:val="009826D3"/>
    <w:rsid w:val="009829D2"/>
    <w:rsid w:val="00982EF1"/>
    <w:rsid w:val="00983057"/>
    <w:rsid w:val="00983301"/>
    <w:rsid w:val="00983322"/>
    <w:rsid w:val="0098386E"/>
    <w:rsid w:val="00983B30"/>
    <w:rsid w:val="00983CFD"/>
    <w:rsid w:val="00983D0B"/>
    <w:rsid w:val="009842BC"/>
    <w:rsid w:val="0098501A"/>
    <w:rsid w:val="00985476"/>
    <w:rsid w:val="009856B2"/>
    <w:rsid w:val="00985C05"/>
    <w:rsid w:val="00985F85"/>
    <w:rsid w:val="0098634C"/>
    <w:rsid w:val="00986588"/>
    <w:rsid w:val="00987095"/>
    <w:rsid w:val="009871A4"/>
    <w:rsid w:val="009875D5"/>
    <w:rsid w:val="00987A6E"/>
    <w:rsid w:val="009904FB"/>
    <w:rsid w:val="009913C8"/>
    <w:rsid w:val="00991405"/>
    <w:rsid w:val="00992760"/>
    <w:rsid w:val="00992BEB"/>
    <w:rsid w:val="00992F1E"/>
    <w:rsid w:val="00993983"/>
    <w:rsid w:val="009939AA"/>
    <w:rsid w:val="00993FD3"/>
    <w:rsid w:val="00994702"/>
    <w:rsid w:val="00994942"/>
    <w:rsid w:val="00994C43"/>
    <w:rsid w:val="00995090"/>
    <w:rsid w:val="00995398"/>
    <w:rsid w:val="00995500"/>
    <w:rsid w:val="0099649A"/>
    <w:rsid w:val="009966BC"/>
    <w:rsid w:val="009968DB"/>
    <w:rsid w:val="00996918"/>
    <w:rsid w:val="00996A23"/>
    <w:rsid w:val="00996BF4"/>
    <w:rsid w:val="009A066F"/>
    <w:rsid w:val="009A09C2"/>
    <w:rsid w:val="009A11CE"/>
    <w:rsid w:val="009A1279"/>
    <w:rsid w:val="009A1444"/>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89"/>
    <w:rsid w:val="009C380B"/>
    <w:rsid w:val="009C3EEC"/>
    <w:rsid w:val="009C4278"/>
    <w:rsid w:val="009C4651"/>
    <w:rsid w:val="009C5536"/>
    <w:rsid w:val="009C55AF"/>
    <w:rsid w:val="009C6191"/>
    <w:rsid w:val="009C6984"/>
    <w:rsid w:val="009C698A"/>
    <w:rsid w:val="009C73AD"/>
    <w:rsid w:val="009C7BA0"/>
    <w:rsid w:val="009D0079"/>
    <w:rsid w:val="009D0A13"/>
    <w:rsid w:val="009D0A38"/>
    <w:rsid w:val="009D0DCA"/>
    <w:rsid w:val="009D1841"/>
    <w:rsid w:val="009D1BDE"/>
    <w:rsid w:val="009D1CCB"/>
    <w:rsid w:val="009D1F2C"/>
    <w:rsid w:val="009D1FDB"/>
    <w:rsid w:val="009D203E"/>
    <w:rsid w:val="009D2512"/>
    <w:rsid w:val="009D26A9"/>
    <w:rsid w:val="009D304F"/>
    <w:rsid w:val="009D34B9"/>
    <w:rsid w:val="009D376D"/>
    <w:rsid w:val="009D3AB2"/>
    <w:rsid w:val="009D3F19"/>
    <w:rsid w:val="009D43AB"/>
    <w:rsid w:val="009D43B4"/>
    <w:rsid w:val="009D4D95"/>
    <w:rsid w:val="009D7A17"/>
    <w:rsid w:val="009E041F"/>
    <w:rsid w:val="009E1CC8"/>
    <w:rsid w:val="009E1CEE"/>
    <w:rsid w:val="009E1CF0"/>
    <w:rsid w:val="009E2301"/>
    <w:rsid w:val="009E2B54"/>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1063"/>
    <w:rsid w:val="009F1323"/>
    <w:rsid w:val="009F1344"/>
    <w:rsid w:val="009F1591"/>
    <w:rsid w:val="009F16E0"/>
    <w:rsid w:val="009F1921"/>
    <w:rsid w:val="009F1D02"/>
    <w:rsid w:val="009F225C"/>
    <w:rsid w:val="009F25D5"/>
    <w:rsid w:val="009F3344"/>
    <w:rsid w:val="009F342F"/>
    <w:rsid w:val="009F422E"/>
    <w:rsid w:val="009F4BD8"/>
    <w:rsid w:val="009F5C03"/>
    <w:rsid w:val="009F6098"/>
    <w:rsid w:val="00A008FF"/>
    <w:rsid w:val="00A009EA"/>
    <w:rsid w:val="00A00A35"/>
    <w:rsid w:val="00A011A8"/>
    <w:rsid w:val="00A01409"/>
    <w:rsid w:val="00A01921"/>
    <w:rsid w:val="00A01C4C"/>
    <w:rsid w:val="00A01D05"/>
    <w:rsid w:val="00A0206B"/>
    <w:rsid w:val="00A0219C"/>
    <w:rsid w:val="00A02317"/>
    <w:rsid w:val="00A027EA"/>
    <w:rsid w:val="00A0337D"/>
    <w:rsid w:val="00A034A3"/>
    <w:rsid w:val="00A03520"/>
    <w:rsid w:val="00A038E9"/>
    <w:rsid w:val="00A0393A"/>
    <w:rsid w:val="00A04753"/>
    <w:rsid w:val="00A047E9"/>
    <w:rsid w:val="00A04C0F"/>
    <w:rsid w:val="00A054BF"/>
    <w:rsid w:val="00A05BFA"/>
    <w:rsid w:val="00A06909"/>
    <w:rsid w:val="00A10023"/>
    <w:rsid w:val="00A107C6"/>
    <w:rsid w:val="00A10FDB"/>
    <w:rsid w:val="00A1112D"/>
    <w:rsid w:val="00A1115C"/>
    <w:rsid w:val="00A11A18"/>
    <w:rsid w:val="00A12283"/>
    <w:rsid w:val="00A12963"/>
    <w:rsid w:val="00A12C44"/>
    <w:rsid w:val="00A13821"/>
    <w:rsid w:val="00A138A6"/>
    <w:rsid w:val="00A13D4C"/>
    <w:rsid w:val="00A1496E"/>
    <w:rsid w:val="00A14E4E"/>
    <w:rsid w:val="00A15972"/>
    <w:rsid w:val="00A169E4"/>
    <w:rsid w:val="00A173A7"/>
    <w:rsid w:val="00A2015A"/>
    <w:rsid w:val="00A20410"/>
    <w:rsid w:val="00A20441"/>
    <w:rsid w:val="00A20A37"/>
    <w:rsid w:val="00A21478"/>
    <w:rsid w:val="00A22E63"/>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30026"/>
    <w:rsid w:val="00A3022D"/>
    <w:rsid w:val="00A30E35"/>
    <w:rsid w:val="00A3127C"/>
    <w:rsid w:val="00A314D9"/>
    <w:rsid w:val="00A31CD0"/>
    <w:rsid w:val="00A31D38"/>
    <w:rsid w:val="00A322E0"/>
    <w:rsid w:val="00A33137"/>
    <w:rsid w:val="00A33A0A"/>
    <w:rsid w:val="00A33B07"/>
    <w:rsid w:val="00A3438E"/>
    <w:rsid w:val="00A34B56"/>
    <w:rsid w:val="00A3586D"/>
    <w:rsid w:val="00A35EAF"/>
    <w:rsid w:val="00A36009"/>
    <w:rsid w:val="00A361A6"/>
    <w:rsid w:val="00A368E3"/>
    <w:rsid w:val="00A3695C"/>
    <w:rsid w:val="00A37A39"/>
    <w:rsid w:val="00A37AE1"/>
    <w:rsid w:val="00A40366"/>
    <w:rsid w:val="00A40666"/>
    <w:rsid w:val="00A40BD8"/>
    <w:rsid w:val="00A40DAC"/>
    <w:rsid w:val="00A41ABB"/>
    <w:rsid w:val="00A41DF6"/>
    <w:rsid w:val="00A41E99"/>
    <w:rsid w:val="00A42A61"/>
    <w:rsid w:val="00A42E4B"/>
    <w:rsid w:val="00A43018"/>
    <w:rsid w:val="00A4303C"/>
    <w:rsid w:val="00A4323A"/>
    <w:rsid w:val="00A43D50"/>
    <w:rsid w:val="00A43ED6"/>
    <w:rsid w:val="00A44059"/>
    <w:rsid w:val="00A442C7"/>
    <w:rsid w:val="00A443A0"/>
    <w:rsid w:val="00A449B4"/>
    <w:rsid w:val="00A44AE0"/>
    <w:rsid w:val="00A44C53"/>
    <w:rsid w:val="00A45158"/>
    <w:rsid w:val="00A4520A"/>
    <w:rsid w:val="00A454F8"/>
    <w:rsid w:val="00A458DC"/>
    <w:rsid w:val="00A45997"/>
    <w:rsid w:val="00A45BE2"/>
    <w:rsid w:val="00A45C4A"/>
    <w:rsid w:val="00A467E0"/>
    <w:rsid w:val="00A46ADA"/>
    <w:rsid w:val="00A4720C"/>
    <w:rsid w:val="00A50271"/>
    <w:rsid w:val="00A50693"/>
    <w:rsid w:val="00A50CD2"/>
    <w:rsid w:val="00A51D2A"/>
    <w:rsid w:val="00A5263A"/>
    <w:rsid w:val="00A52D7A"/>
    <w:rsid w:val="00A53060"/>
    <w:rsid w:val="00A53323"/>
    <w:rsid w:val="00A53521"/>
    <w:rsid w:val="00A53543"/>
    <w:rsid w:val="00A53C6F"/>
    <w:rsid w:val="00A541B3"/>
    <w:rsid w:val="00A54806"/>
    <w:rsid w:val="00A55293"/>
    <w:rsid w:val="00A55327"/>
    <w:rsid w:val="00A553EB"/>
    <w:rsid w:val="00A55C61"/>
    <w:rsid w:val="00A55F14"/>
    <w:rsid w:val="00A5633A"/>
    <w:rsid w:val="00A56663"/>
    <w:rsid w:val="00A56B90"/>
    <w:rsid w:val="00A56E28"/>
    <w:rsid w:val="00A57B99"/>
    <w:rsid w:val="00A602A7"/>
    <w:rsid w:val="00A61EB0"/>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FD6"/>
    <w:rsid w:val="00A713C8"/>
    <w:rsid w:val="00A7144F"/>
    <w:rsid w:val="00A717BF"/>
    <w:rsid w:val="00A71CF7"/>
    <w:rsid w:val="00A71E27"/>
    <w:rsid w:val="00A725FC"/>
    <w:rsid w:val="00A7276B"/>
    <w:rsid w:val="00A72886"/>
    <w:rsid w:val="00A72B3A"/>
    <w:rsid w:val="00A72BB9"/>
    <w:rsid w:val="00A72E12"/>
    <w:rsid w:val="00A72FAC"/>
    <w:rsid w:val="00A73FBB"/>
    <w:rsid w:val="00A7417E"/>
    <w:rsid w:val="00A74C90"/>
    <w:rsid w:val="00A74CA7"/>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2839"/>
    <w:rsid w:val="00A82F50"/>
    <w:rsid w:val="00A83269"/>
    <w:rsid w:val="00A83687"/>
    <w:rsid w:val="00A83D75"/>
    <w:rsid w:val="00A83FAA"/>
    <w:rsid w:val="00A8430F"/>
    <w:rsid w:val="00A84D4B"/>
    <w:rsid w:val="00A8526A"/>
    <w:rsid w:val="00A856BA"/>
    <w:rsid w:val="00A856BC"/>
    <w:rsid w:val="00A85A3F"/>
    <w:rsid w:val="00A85A84"/>
    <w:rsid w:val="00A86451"/>
    <w:rsid w:val="00A86AF4"/>
    <w:rsid w:val="00A86F8B"/>
    <w:rsid w:val="00A877B1"/>
    <w:rsid w:val="00A900F7"/>
    <w:rsid w:val="00A90A29"/>
    <w:rsid w:val="00A91AA5"/>
    <w:rsid w:val="00A91BD3"/>
    <w:rsid w:val="00A91DB2"/>
    <w:rsid w:val="00A92176"/>
    <w:rsid w:val="00A9232E"/>
    <w:rsid w:val="00A925CC"/>
    <w:rsid w:val="00A92CA5"/>
    <w:rsid w:val="00A92FA7"/>
    <w:rsid w:val="00A92FC6"/>
    <w:rsid w:val="00A9352D"/>
    <w:rsid w:val="00A93C6B"/>
    <w:rsid w:val="00A93F0F"/>
    <w:rsid w:val="00A943BA"/>
    <w:rsid w:val="00A948DC"/>
    <w:rsid w:val="00A950DB"/>
    <w:rsid w:val="00A9619E"/>
    <w:rsid w:val="00A96253"/>
    <w:rsid w:val="00A96504"/>
    <w:rsid w:val="00A965C9"/>
    <w:rsid w:val="00A968B7"/>
    <w:rsid w:val="00A97043"/>
    <w:rsid w:val="00A97A6D"/>
    <w:rsid w:val="00A97D34"/>
    <w:rsid w:val="00A97D6E"/>
    <w:rsid w:val="00A97E3F"/>
    <w:rsid w:val="00A97F46"/>
    <w:rsid w:val="00A97F54"/>
    <w:rsid w:val="00AA147D"/>
    <w:rsid w:val="00AA1515"/>
    <w:rsid w:val="00AA1A40"/>
    <w:rsid w:val="00AA1CF3"/>
    <w:rsid w:val="00AA1EA6"/>
    <w:rsid w:val="00AA219B"/>
    <w:rsid w:val="00AA2DC0"/>
    <w:rsid w:val="00AA2F18"/>
    <w:rsid w:val="00AA4024"/>
    <w:rsid w:val="00AA4918"/>
    <w:rsid w:val="00AA4E84"/>
    <w:rsid w:val="00AA5347"/>
    <w:rsid w:val="00AA6284"/>
    <w:rsid w:val="00AA6755"/>
    <w:rsid w:val="00AA6DD4"/>
    <w:rsid w:val="00AA7310"/>
    <w:rsid w:val="00AB06BB"/>
    <w:rsid w:val="00AB0719"/>
    <w:rsid w:val="00AB0AAD"/>
    <w:rsid w:val="00AB1069"/>
    <w:rsid w:val="00AB2469"/>
    <w:rsid w:val="00AB246C"/>
    <w:rsid w:val="00AB2CF6"/>
    <w:rsid w:val="00AB30D8"/>
    <w:rsid w:val="00AB3155"/>
    <w:rsid w:val="00AB351C"/>
    <w:rsid w:val="00AB3921"/>
    <w:rsid w:val="00AB3F8B"/>
    <w:rsid w:val="00AB421B"/>
    <w:rsid w:val="00AB4970"/>
    <w:rsid w:val="00AB50C8"/>
    <w:rsid w:val="00AB5367"/>
    <w:rsid w:val="00AB556A"/>
    <w:rsid w:val="00AB593C"/>
    <w:rsid w:val="00AB613E"/>
    <w:rsid w:val="00AB68A0"/>
    <w:rsid w:val="00AB6D4E"/>
    <w:rsid w:val="00AB6E7A"/>
    <w:rsid w:val="00AB71F8"/>
    <w:rsid w:val="00AB7676"/>
    <w:rsid w:val="00AB7F77"/>
    <w:rsid w:val="00AC017A"/>
    <w:rsid w:val="00AC0CFB"/>
    <w:rsid w:val="00AC321B"/>
    <w:rsid w:val="00AC336E"/>
    <w:rsid w:val="00AC3F8B"/>
    <w:rsid w:val="00AC438C"/>
    <w:rsid w:val="00AC4754"/>
    <w:rsid w:val="00AC4C8F"/>
    <w:rsid w:val="00AC4E51"/>
    <w:rsid w:val="00AC58F8"/>
    <w:rsid w:val="00AC5B59"/>
    <w:rsid w:val="00AC60EB"/>
    <w:rsid w:val="00AC6424"/>
    <w:rsid w:val="00AC68F4"/>
    <w:rsid w:val="00AC69B9"/>
    <w:rsid w:val="00AD01C5"/>
    <w:rsid w:val="00AD01EA"/>
    <w:rsid w:val="00AD0799"/>
    <w:rsid w:val="00AD0A79"/>
    <w:rsid w:val="00AD1024"/>
    <w:rsid w:val="00AD1BE0"/>
    <w:rsid w:val="00AD2DBB"/>
    <w:rsid w:val="00AD2FA2"/>
    <w:rsid w:val="00AD3100"/>
    <w:rsid w:val="00AD3AEC"/>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F0"/>
    <w:rsid w:val="00AE05E6"/>
    <w:rsid w:val="00AE09EB"/>
    <w:rsid w:val="00AE0B22"/>
    <w:rsid w:val="00AE10CD"/>
    <w:rsid w:val="00AE154F"/>
    <w:rsid w:val="00AE16E5"/>
    <w:rsid w:val="00AE18E9"/>
    <w:rsid w:val="00AE1A11"/>
    <w:rsid w:val="00AE24CC"/>
    <w:rsid w:val="00AE25DC"/>
    <w:rsid w:val="00AE2C2E"/>
    <w:rsid w:val="00AE3A1B"/>
    <w:rsid w:val="00AE3C89"/>
    <w:rsid w:val="00AE3CD7"/>
    <w:rsid w:val="00AE40A8"/>
    <w:rsid w:val="00AE46CA"/>
    <w:rsid w:val="00AE47D3"/>
    <w:rsid w:val="00AE4DAC"/>
    <w:rsid w:val="00AE5C7A"/>
    <w:rsid w:val="00AE668F"/>
    <w:rsid w:val="00AE6711"/>
    <w:rsid w:val="00AE6854"/>
    <w:rsid w:val="00AE690C"/>
    <w:rsid w:val="00AE6FBE"/>
    <w:rsid w:val="00AE741B"/>
    <w:rsid w:val="00AE7F03"/>
    <w:rsid w:val="00AF015F"/>
    <w:rsid w:val="00AF062E"/>
    <w:rsid w:val="00AF06ED"/>
    <w:rsid w:val="00AF07A1"/>
    <w:rsid w:val="00AF0AF5"/>
    <w:rsid w:val="00AF1685"/>
    <w:rsid w:val="00AF1AEA"/>
    <w:rsid w:val="00AF3184"/>
    <w:rsid w:val="00AF34B6"/>
    <w:rsid w:val="00AF34EC"/>
    <w:rsid w:val="00AF3851"/>
    <w:rsid w:val="00AF3E32"/>
    <w:rsid w:val="00AF4561"/>
    <w:rsid w:val="00AF471C"/>
    <w:rsid w:val="00AF4ADE"/>
    <w:rsid w:val="00AF4EA9"/>
    <w:rsid w:val="00AF5486"/>
    <w:rsid w:val="00AF5A8C"/>
    <w:rsid w:val="00AF5F6E"/>
    <w:rsid w:val="00AF6044"/>
    <w:rsid w:val="00AF62A3"/>
    <w:rsid w:val="00AF6A91"/>
    <w:rsid w:val="00AF7698"/>
    <w:rsid w:val="00AF7A70"/>
    <w:rsid w:val="00B0006F"/>
    <w:rsid w:val="00B01069"/>
    <w:rsid w:val="00B02439"/>
    <w:rsid w:val="00B025FB"/>
    <w:rsid w:val="00B027A8"/>
    <w:rsid w:val="00B02A3D"/>
    <w:rsid w:val="00B03B6B"/>
    <w:rsid w:val="00B044CC"/>
    <w:rsid w:val="00B049A1"/>
    <w:rsid w:val="00B04A6C"/>
    <w:rsid w:val="00B05073"/>
    <w:rsid w:val="00B05C96"/>
    <w:rsid w:val="00B05D62"/>
    <w:rsid w:val="00B05DF0"/>
    <w:rsid w:val="00B05EAF"/>
    <w:rsid w:val="00B07C62"/>
    <w:rsid w:val="00B1010D"/>
    <w:rsid w:val="00B1025F"/>
    <w:rsid w:val="00B102DF"/>
    <w:rsid w:val="00B104BA"/>
    <w:rsid w:val="00B1066D"/>
    <w:rsid w:val="00B107EB"/>
    <w:rsid w:val="00B10A5D"/>
    <w:rsid w:val="00B11858"/>
    <w:rsid w:val="00B11B45"/>
    <w:rsid w:val="00B1278F"/>
    <w:rsid w:val="00B12E5B"/>
    <w:rsid w:val="00B136A9"/>
    <w:rsid w:val="00B13C33"/>
    <w:rsid w:val="00B13D0A"/>
    <w:rsid w:val="00B140D4"/>
    <w:rsid w:val="00B1425A"/>
    <w:rsid w:val="00B14DF0"/>
    <w:rsid w:val="00B151FD"/>
    <w:rsid w:val="00B16069"/>
    <w:rsid w:val="00B16A74"/>
    <w:rsid w:val="00B170B3"/>
    <w:rsid w:val="00B207E0"/>
    <w:rsid w:val="00B20F99"/>
    <w:rsid w:val="00B2147F"/>
    <w:rsid w:val="00B217C4"/>
    <w:rsid w:val="00B21B71"/>
    <w:rsid w:val="00B2206D"/>
    <w:rsid w:val="00B220CC"/>
    <w:rsid w:val="00B22AB8"/>
    <w:rsid w:val="00B22E86"/>
    <w:rsid w:val="00B23495"/>
    <w:rsid w:val="00B24203"/>
    <w:rsid w:val="00B24423"/>
    <w:rsid w:val="00B24761"/>
    <w:rsid w:val="00B24D8F"/>
    <w:rsid w:val="00B24FDD"/>
    <w:rsid w:val="00B251B9"/>
    <w:rsid w:val="00B25B26"/>
    <w:rsid w:val="00B25F70"/>
    <w:rsid w:val="00B26477"/>
    <w:rsid w:val="00B26A1E"/>
    <w:rsid w:val="00B2740B"/>
    <w:rsid w:val="00B27C5F"/>
    <w:rsid w:val="00B27FFD"/>
    <w:rsid w:val="00B305FB"/>
    <w:rsid w:val="00B30BE9"/>
    <w:rsid w:val="00B31382"/>
    <w:rsid w:val="00B316A7"/>
    <w:rsid w:val="00B31B46"/>
    <w:rsid w:val="00B31CB4"/>
    <w:rsid w:val="00B3225A"/>
    <w:rsid w:val="00B322D3"/>
    <w:rsid w:val="00B3322B"/>
    <w:rsid w:val="00B335B1"/>
    <w:rsid w:val="00B338F3"/>
    <w:rsid w:val="00B33C53"/>
    <w:rsid w:val="00B3425E"/>
    <w:rsid w:val="00B34334"/>
    <w:rsid w:val="00B34677"/>
    <w:rsid w:val="00B34B3E"/>
    <w:rsid w:val="00B34F45"/>
    <w:rsid w:val="00B354FC"/>
    <w:rsid w:val="00B360DD"/>
    <w:rsid w:val="00B3651A"/>
    <w:rsid w:val="00B3666C"/>
    <w:rsid w:val="00B3670F"/>
    <w:rsid w:val="00B36C5C"/>
    <w:rsid w:val="00B3727E"/>
    <w:rsid w:val="00B377DA"/>
    <w:rsid w:val="00B37945"/>
    <w:rsid w:val="00B4026C"/>
    <w:rsid w:val="00B40446"/>
    <w:rsid w:val="00B40BB5"/>
    <w:rsid w:val="00B41016"/>
    <w:rsid w:val="00B4116A"/>
    <w:rsid w:val="00B418C7"/>
    <w:rsid w:val="00B4295B"/>
    <w:rsid w:val="00B429BD"/>
    <w:rsid w:val="00B42A10"/>
    <w:rsid w:val="00B43E7A"/>
    <w:rsid w:val="00B4495A"/>
    <w:rsid w:val="00B452DD"/>
    <w:rsid w:val="00B45563"/>
    <w:rsid w:val="00B456C6"/>
    <w:rsid w:val="00B46601"/>
    <w:rsid w:val="00B46F03"/>
    <w:rsid w:val="00B47208"/>
    <w:rsid w:val="00B47A01"/>
    <w:rsid w:val="00B47AD4"/>
    <w:rsid w:val="00B47C5B"/>
    <w:rsid w:val="00B47EA9"/>
    <w:rsid w:val="00B47F8F"/>
    <w:rsid w:val="00B50580"/>
    <w:rsid w:val="00B509E2"/>
    <w:rsid w:val="00B51652"/>
    <w:rsid w:val="00B51DA6"/>
    <w:rsid w:val="00B51F88"/>
    <w:rsid w:val="00B52927"/>
    <w:rsid w:val="00B52FD3"/>
    <w:rsid w:val="00B53FCF"/>
    <w:rsid w:val="00B54746"/>
    <w:rsid w:val="00B54C7D"/>
    <w:rsid w:val="00B54C9F"/>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1238"/>
    <w:rsid w:val="00B6165F"/>
    <w:rsid w:val="00B61870"/>
    <w:rsid w:val="00B62036"/>
    <w:rsid w:val="00B6209C"/>
    <w:rsid w:val="00B6225F"/>
    <w:rsid w:val="00B63510"/>
    <w:rsid w:val="00B63BA9"/>
    <w:rsid w:val="00B63CB7"/>
    <w:rsid w:val="00B63D60"/>
    <w:rsid w:val="00B6472E"/>
    <w:rsid w:val="00B64783"/>
    <w:rsid w:val="00B65090"/>
    <w:rsid w:val="00B6693F"/>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A8A"/>
    <w:rsid w:val="00B76501"/>
    <w:rsid w:val="00B767A0"/>
    <w:rsid w:val="00B76FE4"/>
    <w:rsid w:val="00B77EA8"/>
    <w:rsid w:val="00B81656"/>
    <w:rsid w:val="00B81C37"/>
    <w:rsid w:val="00B81C68"/>
    <w:rsid w:val="00B81CB0"/>
    <w:rsid w:val="00B821C0"/>
    <w:rsid w:val="00B82727"/>
    <w:rsid w:val="00B82882"/>
    <w:rsid w:val="00B82C76"/>
    <w:rsid w:val="00B82DCE"/>
    <w:rsid w:val="00B82F90"/>
    <w:rsid w:val="00B831F6"/>
    <w:rsid w:val="00B842A8"/>
    <w:rsid w:val="00B850DA"/>
    <w:rsid w:val="00B85130"/>
    <w:rsid w:val="00B8597A"/>
    <w:rsid w:val="00B86A43"/>
    <w:rsid w:val="00B86E32"/>
    <w:rsid w:val="00B87A13"/>
    <w:rsid w:val="00B90337"/>
    <w:rsid w:val="00B903EC"/>
    <w:rsid w:val="00B90558"/>
    <w:rsid w:val="00B9076F"/>
    <w:rsid w:val="00B90B43"/>
    <w:rsid w:val="00B9186F"/>
    <w:rsid w:val="00B91ED3"/>
    <w:rsid w:val="00B926A1"/>
    <w:rsid w:val="00B929F3"/>
    <w:rsid w:val="00B92E57"/>
    <w:rsid w:val="00B93567"/>
    <w:rsid w:val="00B93E36"/>
    <w:rsid w:val="00B94107"/>
    <w:rsid w:val="00B94151"/>
    <w:rsid w:val="00B94579"/>
    <w:rsid w:val="00B94666"/>
    <w:rsid w:val="00B95C19"/>
    <w:rsid w:val="00B9602E"/>
    <w:rsid w:val="00B96039"/>
    <w:rsid w:val="00B9618B"/>
    <w:rsid w:val="00B96668"/>
    <w:rsid w:val="00B96669"/>
    <w:rsid w:val="00B975C4"/>
    <w:rsid w:val="00BA0320"/>
    <w:rsid w:val="00BA064D"/>
    <w:rsid w:val="00BA1122"/>
    <w:rsid w:val="00BA1896"/>
    <w:rsid w:val="00BA18C4"/>
    <w:rsid w:val="00BA1C5E"/>
    <w:rsid w:val="00BA1FFC"/>
    <w:rsid w:val="00BA2053"/>
    <w:rsid w:val="00BA2D5D"/>
    <w:rsid w:val="00BA3A13"/>
    <w:rsid w:val="00BA3EC2"/>
    <w:rsid w:val="00BA4A72"/>
    <w:rsid w:val="00BA4C83"/>
    <w:rsid w:val="00BA4D72"/>
    <w:rsid w:val="00BA54BB"/>
    <w:rsid w:val="00BA55ED"/>
    <w:rsid w:val="00BA5CB9"/>
    <w:rsid w:val="00BA5EA1"/>
    <w:rsid w:val="00BA6226"/>
    <w:rsid w:val="00BA6431"/>
    <w:rsid w:val="00BA6F3C"/>
    <w:rsid w:val="00BA6F76"/>
    <w:rsid w:val="00BA710D"/>
    <w:rsid w:val="00BA724A"/>
    <w:rsid w:val="00BA7696"/>
    <w:rsid w:val="00BA769C"/>
    <w:rsid w:val="00BA79A2"/>
    <w:rsid w:val="00BA7D9B"/>
    <w:rsid w:val="00BB0ACD"/>
    <w:rsid w:val="00BB1369"/>
    <w:rsid w:val="00BB1843"/>
    <w:rsid w:val="00BB1B3D"/>
    <w:rsid w:val="00BB1BDD"/>
    <w:rsid w:val="00BB1E5D"/>
    <w:rsid w:val="00BB1EF1"/>
    <w:rsid w:val="00BB202D"/>
    <w:rsid w:val="00BB24B8"/>
    <w:rsid w:val="00BB24D8"/>
    <w:rsid w:val="00BB2BD8"/>
    <w:rsid w:val="00BB4B64"/>
    <w:rsid w:val="00BB51C5"/>
    <w:rsid w:val="00BB5AC6"/>
    <w:rsid w:val="00BB78E8"/>
    <w:rsid w:val="00BB79AB"/>
    <w:rsid w:val="00BC06D6"/>
    <w:rsid w:val="00BC07DB"/>
    <w:rsid w:val="00BC091D"/>
    <w:rsid w:val="00BC187F"/>
    <w:rsid w:val="00BC1FDF"/>
    <w:rsid w:val="00BC260F"/>
    <w:rsid w:val="00BC2C82"/>
    <w:rsid w:val="00BC34AA"/>
    <w:rsid w:val="00BC385A"/>
    <w:rsid w:val="00BC3FB1"/>
    <w:rsid w:val="00BC470E"/>
    <w:rsid w:val="00BC5671"/>
    <w:rsid w:val="00BC5805"/>
    <w:rsid w:val="00BC6A0D"/>
    <w:rsid w:val="00BC73C1"/>
    <w:rsid w:val="00BC73C3"/>
    <w:rsid w:val="00BC73DC"/>
    <w:rsid w:val="00BC78B6"/>
    <w:rsid w:val="00BD021A"/>
    <w:rsid w:val="00BD0954"/>
    <w:rsid w:val="00BD09D6"/>
    <w:rsid w:val="00BD0CD2"/>
    <w:rsid w:val="00BD0FC7"/>
    <w:rsid w:val="00BD1410"/>
    <w:rsid w:val="00BD1EC2"/>
    <w:rsid w:val="00BD23D1"/>
    <w:rsid w:val="00BD279F"/>
    <w:rsid w:val="00BD319A"/>
    <w:rsid w:val="00BD36D8"/>
    <w:rsid w:val="00BD39F4"/>
    <w:rsid w:val="00BD3F6B"/>
    <w:rsid w:val="00BD4617"/>
    <w:rsid w:val="00BD4817"/>
    <w:rsid w:val="00BD4D94"/>
    <w:rsid w:val="00BD5028"/>
    <w:rsid w:val="00BD5314"/>
    <w:rsid w:val="00BD5465"/>
    <w:rsid w:val="00BD59E1"/>
    <w:rsid w:val="00BD6C7F"/>
    <w:rsid w:val="00BD7246"/>
    <w:rsid w:val="00BD72EA"/>
    <w:rsid w:val="00BD77BB"/>
    <w:rsid w:val="00BD7946"/>
    <w:rsid w:val="00BE03AB"/>
    <w:rsid w:val="00BE0506"/>
    <w:rsid w:val="00BE0AFE"/>
    <w:rsid w:val="00BE122D"/>
    <w:rsid w:val="00BE1FF1"/>
    <w:rsid w:val="00BE269C"/>
    <w:rsid w:val="00BE2823"/>
    <w:rsid w:val="00BE291E"/>
    <w:rsid w:val="00BE2979"/>
    <w:rsid w:val="00BE42D2"/>
    <w:rsid w:val="00BE45A0"/>
    <w:rsid w:val="00BE524D"/>
    <w:rsid w:val="00BE557D"/>
    <w:rsid w:val="00BE658F"/>
    <w:rsid w:val="00BE6815"/>
    <w:rsid w:val="00BE6927"/>
    <w:rsid w:val="00BE6AAC"/>
    <w:rsid w:val="00BE6FA3"/>
    <w:rsid w:val="00BE75A2"/>
    <w:rsid w:val="00BE7852"/>
    <w:rsid w:val="00BE78B0"/>
    <w:rsid w:val="00BE7D8D"/>
    <w:rsid w:val="00BE7FA1"/>
    <w:rsid w:val="00BF05D3"/>
    <w:rsid w:val="00BF0ADF"/>
    <w:rsid w:val="00BF226E"/>
    <w:rsid w:val="00BF2B42"/>
    <w:rsid w:val="00BF326E"/>
    <w:rsid w:val="00BF3F52"/>
    <w:rsid w:val="00BF46CF"/>
    <w:rsid w:val="00BF5341"/>
    <w:rsid w:val="00BF5906"/>
    <w:rsid w:val="00BF5A63"/>
    <w:rsid w:val="00BF5E00"/>
    <w:rsid w:val="00BF5F78"/>
    <w:rsid w:val="00BF61B2"/>
    <w:rsid w:val="00BF653A"/>
    <w:rsid w:val="00BF681A"/>
    <w:rsid w:val="00BF6911"/>
    <w:rsid w:val="00BF7C94"/>
    <w:rsid w:val="00BF7FCB"/>
    <w:rsid w:val="00C001DE"/>
    <w:rsid w:val="00C008E2"/>
    <w:rsid w:val="00C00AB3"/>
    <w:rsid w:val="00C01112"/>
    <w:rsid w:val="00C0151A"/>
    <w:rsid w:val="00C016D3"/>
    <w:rsid w:val="00C018A2"/>
    <w:rsid w:val="00C01A20"/>
    <w:rsid w:val="00C0240E"/>
    <w:rsid w:val="00C02ACB"/>
    <w:rsid w:val="00C0412D"/>
    <w:rsid w:val="00C04C9B"/>
    <w:rsid w:val="00C04F36"/>
    <w:rsid w:val="00C05585"/>
    <w:rsid w:val="00C058D1"/>
    <w:rsid w:val="00C066AF"/>
    <w:rsid w:val="00C066DB"/>
    <w:rsid w:val="00C06774"/>
    <w:rsid w:val="00C06941"/>
    <w:rsid w:val="00C06E77"/>
    <w:rsid w:val="00C07120"/>
    <w:rsid w:val="00C078F9"/>
    <w:rsid w:val="00C07A99"/>
    <w:rsid w:val="00C07BE5"/>
    <w:rsid w:val="00C1031D"/>
    <w:rsid w:val="00C10839"/>
    <w:rsid w:val="00C11411"/>
    <w:rsid w:val="00C116D7"/>
    <w:rsid w:val="00C11EE4"/>
    <w:rsid w:val="00C13617"/>
    <w:rsid w:val="00C13680"/>
    <w:rsid w:val="00C1369A"/>
    <w:rsid w:val="00C145D4"/>
    <w:rsid w:val="00C146FF"/>
    <w:rsid w:val="00C14843"/>
    <w:rsid w:val="00C1545D"/>
    <w:rsid w:val="00C15934"/>
    <w:rsid w:val="00C15EEC"/>
    <w:rsid w:val="00C16673"/>
    <w:rsid w:val="00C16C91"/>
    <w:rsid w:val="00C17378"/>
    <w:rsid w:val="00C17570"/>
    <w:rsid w:val="00C17E32"/>
    <w:rsid w:val="00C20312"/>
    <w:rsid w:val="00C21B2B"/>
    <w:rsid w:val="00C21E75"/>
    <w:rsid w:val="00C22428"/>
    <w:rsid w:val="00C22D6A"/>
    <w:rsid w:val="00C237FD"/>
    <w:rsid w:val="00C23AF4"/>
    <w:rsid w:val="00C23C8E"/>
    <w:rsid w:val="00C23D73"/>
    <w:rsid w:val="00C23EA4"/>
    <w:rsid w:val="00C25749"/>
    <w:rsid w:val="00C25948"/>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BA9"/>
    <w:rsid w:val="00C36473"/>
    <w:rsid w:val="00C3651A"/>
    <w:rsid w:val="00C36E4C"/>
    <w:rsid w:val="00C376BB"/>
    <w:rsid w:val="00C37D9D"/>
    <w:rsid w:val="00C37E32"/>
    <w:rsid w:val="00C406BF"/>
    <w:rsid w:val="00C413AE"/>
    <w:rsid w:val="00C41582"/>
    <w:rsid w:val="00C416C1"/>
    <w:rsid w:val="00C41A88"/>
    <w:rsid w:val="00C42260"/>
    <w:rsid w:val="00C422E6"/>
    <w:rsid w:val="00C434A7"/>
    <w:rsid w:val="00C434AA"/>
    <w:rsid w:val="00C435EC"/>
    <w:rsid w:val="00C435F6"/>
    <w:rsid w:val="00C4377F"/>
    <w:rsid w:val="00C43A20"/>
    <w:rsid w:val="00C43D6D"/>
    <w:rsid w:val="00C443B0"/>
    <w:rsid w:val="00C44730"/>
    <w:rsid w:val="00C44989"/>
    <w:rsid w:val="00C45394"/>
    <w:rsid w:val="00C45795"/>
    <w:rsid w:val="00C46134"/>
    <w:rsid w:val="00C4635F"/>
    <w:rsid w:val="00C466BB"/>
    <w:rsid w:val="00C46C19"/>
    <w:rsid w:val="00C474EF"/>
    <w:rsid w:val="00C47AA3"/>
    <w:rsid w:val="00C50242"/>
    <w:rsid w:val="00C50D0C"/>
    <w:rsid w:val="00C50EB8"/>
    <w:rsid w:val="00C5126A"/>
    <w:rsid w:val="00C51B03"/>
    <w:rsid w:val="00C51F0F"/>
    <w:rsid w:val="00C521A5"/>
    <w:rsid w:val="00C52F69"/>
    <w:rsid w:val="00C550FB"/>
    <w:rsid w:val="00C55395"/>
    <w:rsid w:val="00C556FB"/>
    <w:rsid w:val="00C55A94"/>
    <w:rsid w:val="00C5695A"/>
    <w:rsid w:val="00C56CD1"/>
    <w:rsid w:val="00C56E0C"/>
    <w:rsid w:val="00C56E11"/>
    <w:rsid w:val="00C5759E"/>
    <w:rsid w:val="00C57705"/>
    <w:rsid w:val="00C57A15"/>
    <w:rsid w:val="00C57A52"/>
    <w:rsid w:val="00C57CC3"/>
    <w:rsid w:val="00C57D9F"/>
    <w:rsid w:val="00C60084"/>
    <w:rsid w:val="00C61829"/>
    <w:rsid w:val="00C62832"/>
    <w:rsid w:val="00C62BED"/>
    <w:rsid w:val="00C62D48"/>
    <w:rsid w:val="00C62E31"/>
    <w:rsid w:val="00C63689"/>
    <w:rsid w:val="00C63CC2"/>
    <w:rsid w:val="00C63EEB"/>
    <w:rsid w:val="00C64345"/>
    <w:rsid w:val="00C64780"/>
    <w:rsid w:val="00C647C8"/>
    <w:rsid w:val="00C648E2"/>
    <w:rsid w:val="00C65498"/>
    <w:rsid w:val="00C65785"/>
    <w:rsid w:val="00C6618B"/>
    <w:rsid w:val="00C6623D"/>
    <w:rsid w:val="00C66315"/>
    <w:rsid w:val="00C66544"/>
    <w:rsid w:val="00C667BA"/>
    <w:rsid w:val="00C66B72"/>
    <w:rsid w:val="00C66D56"/>
    <w:rsid w:val="00C66E0A"/>
    <w:rsid w:val="00C672B7"/>
    <w:rsid w:val="00C675C0"/>
    <w:rsid w:val="00C678D7"/>
    <w:rsid w:val="00C67F11"/>
    <w:rsid w:val="00C7065A"/>
    <w:rsid w:val="00C70AD8"/>
    <w:rsid w:val="00C71657"/>
    <w:rsid w:val="00C719DF"/>
    <w:rsid w:val="00C728AD"/>
    <w:rsid w:val="00C73BBF"/>
    <w:rsid w:val="00C74162"/>
    <w:rsid w:val="00C741B5"/>
    <w:rsid w:val="00C7471A"/>
    <w:rsid w:val="00C74968"/>
    <w:rsid w:val="00C74AFA"/>
    <w:rsid w:val="00C74E96"/>
    <w:rsid w:val="00C7505F"/>
    <w:rsid w:val="00C75B3B"/>
    <w:rsid w:val="00C75CB4"/>
    <w:rsid w:val="00C762B6"/>
    <w:rsid w:val="00C762C7"/>
    <w:rsid w:val="00C767FE"/>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F59"/>
    <w:rsid w:val="00C84D3E"/>
    <w:rsid w:val="00C85703"/>
    <w:rsid w:val="00C85BB6"/>
    <w:rsid w:val="00C85CBB"/>
    <w:rsid w:val="00C86060"/>
    <w:rsid w:val="00C862D6"/>
    <w:rsid w:val="00C8647D"/>
    <w:rsid w:val="00C8665E"/>
    <w:rsid w:val="00C8780A"/>
    <w:rsid w:val="00C87829"/>
    <w:rsid w:val="00C87A45"/>
    <w:rsid w:val="00C87F8C"/>
    <w:rsid w:val="00C90DFB"/>
    <w:rsid w:val="00C918D7"/>
    <w:rsid w:val="00C918F2"/>
    <w:rsid w:val="00C92B67"/>
    <w:rsid w:val="00C93105"/>
    <w:rsid w:val="00C932C8"/>
    <w:rsid w:val="00C934D2"/>
    <w:rsid w:val="00C9402F"/>
    <w:rsid w:val="00C94168"/>
    <w:rsid w:val="00C94D61"/>
    <w:rsid w:val="00C95350"/>
    <w:rsid w:val="00C95478"/>
    <w:rsid w:val="00C95889"/>
    <w:rsid w:val="00C95B71"/>
    <w:rsid w:val="00C95F9C"/>
    <w:rsid w:val="00C96090"/>
    <w:rsid w:val="00C962B9"/>
    <w:rsid w:val="00C972EA"/>
    <w:rsid w:val="00C972FD"/>
    <w:rsid w:val="00C97FF7"/>
    <w:rsid w:val="00CA0888"/>
    <w:rsid w:val="00CA0A3B"/>
    <w:rsid w:val="00CA1B23"/>
    <w:rsid w:val="00CA203F"/>
    <w:rsid w:val="00CA25BE"/>
    <w:rsid w:val="00CA2835"/>
    <w:rsid w:val="00CA2BFF"/>
    <w:rsid w:val="00CA36FD"/>
    <w:rsid w:val="00CA38CC"/>
    <w:rsid w:val="00CA5025"/>
    <w:rsid w:val="00CA5096"/>
    <w:rsid w:val="00CA51AC"/>
    <w:rsid w:val="00CA5CFD"/>
    <w:rsid w:val="00CA6280"/>
    <w:rsid w:val="00CA6844"/>
    <w:rsid w:val="00CA6B31"/>
    <w:rsid w:val="00CA7076"/>
    <w:rsid w:val="00CA70DE"/>
    <w:rsid w:val="00CA7BCB"/>
    <w:rsid w:val="00CA7D93"/>
    <w:rsid w:val="00CB0500"/>
    <w:rsid w:val="00CB067E"/>
    <w:rsid w:val="00CB06A6"/>
    <w:rsid w:val="00CB07CF"/>
    <w:rsid w:val="00CB0C80"/>
    <w:rsid w:val="00CB0DA0"/>
    <w:rsid w:val="00CB12C4"/>
    <w:rsid w:val="00CB13B7"/>
    <w:rsid w:val="00CB15EE"/>
    <w:rsid w:val="00CB1BB1"/>
    <w:rsid w:val="00CB2A4B"/>
    <w:rsid w:val="00CB32CF"/>
    <w:rsid w:val="00CB37CE"/>
    <w:rsid w:val="00CB3C25"/>
    <w:rsid w:val="00CB3FBA"/>
    <w:rsid w:val="00CB4309"/>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459"/>
    <w:rsid w:val="00CC37DC"/>
    <w:rsid w:val="00CC39B7"/>
    <w:rsid w:val="00CC3FF3"/>
    <w:rsid w:val="00CC4006"/>
    <w:rsid w:val="00CC4228"/>
    <w:rsid w:val="00CC4BD9"/>
    <w:rsid w:val="00CC508C"/>
    <w:rsid w:val="00CC52DD"/>
    <w:rsid w:val="00CC545E"/>
    <w:rsid w:val="00CC55EA"/>
    <w:rsid w:val="00CC5D2E"/>
    <w:rsid w:val="00CC61FD"/>
    <w:rsid w:val="00CC6471"/>
    <w:rsid w:val="00CC6694"/>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3F7E"/>
    <w:rsid w:val="00CD4332"/>
    <w:rsid w:val="00CD4F64"/>
    <w:rsid w:val="00CD5882"/>
    <w:rsid w:val="00CD59F8"/>
    <w:rsid w:val="00CD6716"/>
    <w:rsid w:val="00CD6B53"/>
    <w:rsid w:val="00CD6E52"/>
    <w:rsid w:val="00CD7118"/>
    <w:rsid w:val="00CD73E9"/>
    <w:rsid w:val="00CD7788"/>
    <w:rsid w:val="00CD79A7"/>
    <w:rsid w:val="00CD79BE"/>
    <w:rsid w:val="00CD7A5A"/>
    <w:rsid w:val="00CD7E42"/>
    <w:rsid w:val="00CE0F20"/>
    <w:rsid w:val="00CE1934"/>
    <w:rsid w:val="00CE1A96"/>
    <w:rsid w:val="00CE220E"/>
    <w:rsid w:val="00CE2342"/>
    <w:rsid w:val="00CE2BAE"/>
    <w:rsid w:val="00CE3382"/>
    <w:rsid w:val="00CE390F"/>
    <w:rsid w:val="00CE3928"/>
    <w:rsid w:val="00CE3AEA"/>
    <w:rsid w:val="00CE4347"/>
    <w:rsid w:val="00CE4847"/>
    <w:rsid w:val="00CE49C9"/>
    <w:rsid w:val="00CE4A42"/>
    <w:rsid w:val="00CE4FE6"/>
    <w:rsid w:val="00CE5C07"/>
    <w:rsid w:val="00CE64E5"/>
    <w:rsid w:val="00CE670B"/>
    <w:rsid w:val="00CE681B"/>
    <w:rsid w:val="00CE6FD5"/>
    <w:rsid w:val="00CE7DB9"/>
    <w:rsid w:val="00CE7DBC"/>
    <w:rsid w:val="00CF14E3"/>
    <w:rsid w:val="00CF14E9"/>
    <w:rsid w:val="00CF1573"/>
    <w:rsid w:val="00CF1AFB"/>
    <w:rsid w:val="00CF1F52"/>
    <w:rsid w:val="00CF216E"/>
    <w:rsid w:val="00CF272B"/>
    <w:rsid w:val="00CF2A81"/>
    <w:rsid w:val="00CF31CD"/>
    <w:rsid w:val="00CF376E"/>
    <w:rsid w:val="00CF40A2"/>
    <w:rsid w:val="00CF4225"/>
    <w:rsid w:val="00CF42C5"/>
    <w:rsid w:val="00CF42CF"/>
    <w:rsid w:val="00CF43E7"/>
    <w:rsid w:val="00CF4BC8"/>
    <w:rsid w:val="00CF63BF"/>
    <w:rsid w:val="00CF6870"/>
    <w:rsid w:val="00CF7229"/>
    <w:rsid w:val="00CF7A4A"/>
    <w:rsid w:val="00CF7C32"/>
    <w:rsid w:val="00D002F8"/>
    <w:rsid w:val="00D005BC"/>
    <w:rsid w:val="00D0097E"/>
    <w:rsid w:val="00D01427"/>
    <w:rsid w:val="00D0165F"/>
    <w:rsid w:val="00D01D6E"/>
    <w:rsid w:val="00D020D1"/>
    <w:rsid w:val="00D023AD"/>
    <w:rsid w:val="00D028CF"/>
    <w:rsid w:val="00D031D8"/>
    <w:rsid w:val="00D03691"/>
    <w:rsid w:val="00D0398F"/>
    <w:rsid w:val="00D03A56"/>
    <w:rsid w:val="00D04705"/>
    <w:rsid w:val="00D04F87"/>
    <w:rsid w:val="00D04FC0"/>
    <w:rsid w:val="00D05321"/>
    <w:rsid w:val="00D05653"/>
    <w:rsid w:val="00D05771"/>
    <w:rsid w:val="00D059A7"/>
    <w:rsid w:val="00D05FD6"/>
    <w:rsid w:val="00D064FC"/>
    <w:rsid w:val="00D066C3"/>
    <w:rsid w:val="00D068D8"/>
    <w:rsid w:val="00D068F4"/>
    <w:rsid w:val="00D06B66"/>
    <w:rsid w:val="00D109B7"/>
    <w:rsid w:val="00D11009"/>
    <w:rsid w:val="00D114D1"/>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FA6"/>
    <w:rsid w:val="00D22074"/>
    <w:rsid w:val="00D22BD1"/>
    <w:rsid w:val="00D232A6"/>
    <w:rsid w:val="00D23B87"/>
    <w:rsid w:val="00D23FF4"/>
    <w:rsid w:val="00D24272"/>
    <w:rsid w:val="00D24FEE"/>
    <w:rsid w:val="00D2521A"/>
    <w:rsid w:val="00D253A5"/>
    <w:rsid w:val="00D25503"/>
    <w:rsid w:val="00D25A4C"/>
    <w:rsid w:val="00D26499"/>
    <w:rsid w:val="00D2655C"/>
    <w:rsid w:val="00D272EA"/>
    <w:rsid w:val="00D27A46"/>
    <w:rsid w:val="00D27DA7"/>
    <w:rsid w:val="00D27E18"/>
    <w:rsid w:val="00D30C0D"/>
    <w:rsid w:val="00D317FD"/>
    <w:rsid w:val="00D31835"/>
    <w:rsid w:val="00D32245"/>
    <w:rsid w:val="00D32869"/>
    <w:rsid w:val="00D328E1"/>
    <w:rsid w:val="00D32E78"/>
    <w:rsid w:val="00D33748"/>
    <w:rsid w:val="00D33DB6"/>
    <w:rsid w:val="00D3479D"/>
    <w:rsid w:val="00D35789"/>
    <w:rsid w:val="00D35921"/>
    <w:rsid w:val="00D35B24"/>
    <w:rsid w:val="00D35D8C"/>
    <w:rsid w:val="00D35E15"/>
    <w:rsid w:val="00D367A7"/>
    <w:rsid w:val="00D36E32"/>
    <w:rsid w:val="00D372BF"/>
    <w:rsid w:val="00D37EB2"/>
    <w:rsid w:val="00D40174"/>
    <w:rsid w:val="00D40465"/>
    <w:rsid w:val="00D40695"/>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E32"/>
    <w:rsid w:val="00D52008"/>
    <w:rsid w:val="00D5219E"/>
    <w:rsid w:val="00D521EE"/>
    <w:rsid w:val="00D52743"/>
    <w:rsid w:val="00D5296B"/>
    <w:rsid w:val="00D53AD0"/>
    <w:rsid w:val="00D543D6"/>
    <w:rsid w:val="00D55AF9"/>
    <w:rsid w:val="00D55E2F"/>
    <w:rsid w:val="00D56428"/>
    <w:rsid w:val="00D566D3"/>
    <w:rsid w:val="00D56990"/>
    <w:rsid w:val="00D573FD"/>
    <w:rsid w:val="00D574D5"/>
    <w:rsid w:val="00D5790D"/>
    <w:rsid w:val="00D57AD5"/>
    <w:rsid w:val="00D57CAF"/>
    <w:rsid w:val="00D607C9"/>
    <w:rsid w:val="00D61D77"/>
    <w:rsid w:val="00D620F6"/>
    <w:rsid w:val="00D621B8"/>
    <w:rsid w:val="00D628DA"/>
    <w:rsid w:val="00D62925"/>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EEC"/>
    <w:rsid w:val="00D740AF"/>
    <w:rsid w:val="00D744A6"/>
    <w:rsid w:val="00D74877"/>
    <w:rsid w:val="00D755BD"/>
    <w:rsid w:val="00D76283"/>
    <w:rsid w:val="00D7645C"/>
    <w:rsid w:val="00D764DD"/>
    <w:rsid w:val="00D7658A"/>
    <w:rsid w:val="00D801D1"/>
    <w:rsid w:val="00D80794"/>
    <w:rsid w:val="00D808A2"/>
    <w:rsid w:val="00D812B0"/>
    <w:rsid w:val="00D819CB"/>
    <w:rsid w:val="00D81E01"/>
    <w:rsid w:val="00D8261C"/>
    <w:rsid w:val="00D829B6"/>
    <w:rsid w:val="00D830E5"/>
    <w:rsid w:val="00D835C7"/>
    <w:rsid w:val="00D8388F"/>
    <w:rsid w:val="00D84345"/>
    <w:rsid w:val="00D844EE"/>
    <w:rsid w:val="00D846D7"/>
    <w:rsid w:val="00D849AD"/>
    <w:rsid w:val="00D85099"/>
    <w:rsid w:val="00D853FE"/>
    <w:rsid w:val="00D866BC"/>
    <w:rsid w:val="00D8702D"/>
    <w:rsid w:val="00D87186"/>
    <w:rsid w:val="00D87921"/>
    <w:rsid w:val="00D902B1"/>
    <w:rsid w:val="00D90A8D"/>
    <w:rsid w:val="00D920B5"/>
    <w:rsid w:val="00D924A2"/>
    <w:rsid w:val="00D92642"/>
    <w:rsid w:val="00D92CDB"/>
    <w:rsid w:val="00D9305E"/>
    <w:rsid w:val="00D933B6"/>
    <w:rsid w:val="00D93EF6"/>
    <w:rsid w:val="00D940C2"/>
    <w:rsid w:val="00D9444C"/>
    <w:rsid w:val="00D945BC"/>
    <w:rsid w:val="00D94914"/>
    <w:rsid w:val="00D951D5"/>
    <w:rsid w:val="00D957D2"/>
    <w:rsid w:val="00D95AD2"/>
    <w:rsid w:val="00D95D7C"/>
    <w:rsid w:val="00D96A6B"/>
    <w:rsid w:val="00D97323"/>
    <w:rsid w:val="00D97A15"/>
    <w:rsid w:val="00D97E40"/>
    <w:rsid w:val="00D97E77"/>
    <w:rsid w:val="00D97F14"/>
    <w:rsid w:val="00DA02B1"/>
    <w:rsid w:val="00DA02DF"/>
    <w:rsid w:val="00DA1038"/>
    <w:rsid w:val="00DA1424"/>
    <w:rsid w:val="00DA1558"/>
    <w:rsid w:val="00DA1EA0"/>
    <w:rsid w:val="00DA243B"/>
    <w:rsid w:val="00DA2FEA"/>
    <w:rsid w:val="00DA36FF"/>
    <w:rsid w:val="00DA3915"/>
    <w:rsid w:val="00DA3AD3"/>
    <w:rsid w:val="00DA42D7"/>
    <w:rsid w:val="00DA4E01"/>
    <w:rsid w:val="00DA524F"/>
    <w:rsid w:val="00DA549A"/>
    <w:rsid w:val="00DA5558"/>
    <w:rsid w:val="00DA56FB"/>
    <w:rsid w:val="00DA57F8"/>
    <w:rsid w:val="00DA6162"/>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831"/>
    <w:rsid w:val="00DB291B"/>
    <w:rsid w:val="00DB2EFB"/>
    <w:rsid w:val="00DB318D"/>
    <w:rsid w:val="00DB378C"/>
    <w:rsid w:val="00DB382E"/>
    <w:rsid w:val="00DB4A1E"/>
    <w:rsid w:val="00DB4E26"/>
    <w:rsid w:val="00DB5401"/>
    <w:rsid w:val="00DB5BD3"/>
    <w:rsid w:val="00DB6257"/>
    <w:rsid w:val="00DB6EC6"/>
    <w:rsid w:val="00DB7003"/>
    <w:rsid w:val="00DB7090"/>
    <w:rsid w:val="00DB73EB"/>
    <w:rsid w:val="00DB74A2"/>
    <w:rsid w:val="00DB7679"/>
    <w:rsid w:val="00DC00A8"/>
    <w:rsid w:val="00DC11B3"/>
    <w:rsid w:val="00DC16F9"/>
    <w:rsid w:val="00DC1967"/>
    <w:rsid w:val="00DC2860"/>
    <w:rsid w:val="00DC2F33"/>
    <w:rsid w:val="00DC2FB5"/>
    <w:rsid w:val="00DC36FC"/>
    <w:rsid w:val="00DC5019"/>
    <w:rsid w:val="00DC551C"/>
    <w:rsid w:val="00DC6083"/>
    <w:rsid w:val="00DC6E3B"/>
    <w:rsid w:val="00DC74D5"/>
    <w:rsid w:val="00DC7721"/>
    <w:rsid w:val="00DC7912"/>
    <w:rsid w:val="00DC7BB8"/>
    <w:rsid w:val="00DD0359"/>
    <w:rsid w:val="00DD05E3"/>
    <w:rsid w:val="00DD0B05"/>
    <w:rsid w:val="00DD1DF2"/>
    <w:rsid w:val="00DD1E11"/>
    <w:rsid w:val="00DD20C6"/>
    <w:rsid w:val="00DD215D"/>
    <w:rsid w:val="00DD2263"/>
    <w:rsid w:val="00DD29DE"/>
    <w:rsid w:val="00DD2B12"/>
    <w:rsid w:val="00DD3C5E"/>
    <w:rsid w:val="00DD407B"/>
    <w:rsid w:val="00DD4522"/>
    <w:rsid w:val="00DD4807"/>
    <w:rsid w:val="00DD4E1A"/>
    <w:rsid w:val="00DD552E"/>
    <w:rsid w:val="00DD563A"/>
    <w:rsid w:val="00DD564C"/>
    <w:rsid w:val="00DD5857"/>
    <w:rsid w:val="00DD5B89"/>
    <w:rsid w:val="00DD676C"/>
    <w:rsid w:val="00DD6F69"/>
    <w:rsid w:val="00DD6F97"/>
    <w:rsid w:val="00DD6F9D"/>
    <w:rsid w:val="00DD79DA"/>
    <w:rsid w:val="00DD7D8F"/>
    <w:rsid w:val="00DD7EF6"/>
    <w:rsid w:val="00DE0196"/>
    <w:rsid w:val="00DE0886"/>
    <w:rsid w:val="00DE0F94"/>
    <w:rsid w:val="00DE17A7"/>
    <w:rsid w:val="00DE2139"/>
    <w:rsid w:val="00DE2366"/>
    <w:rsid w:val="00DE26E3"/>
    <w:rsid w:val="00DE28E1"/>
    <w:rsid w:val="00DE324A"/>
    <w:rsid w:val="00DE3A37"/>
    <w:rsid w:val="00DE4688"/>
    <w:rsid w:val="00DE4749"/>
    <w:rsid w:val="00DE5951"/>
    <w:rsid w:val="00DE5A25"/>
    <w:rsid w:val="00DE5A4E"/>
    <w:rsid w:val="00DE5ED3"/>
    <w:rsid w:val="00DE62B2"/>
    <w:rsid w:val="00DE66E7"/>
    <w:rsid w:val="00DE6930"/>
    <w:rsid w:val="00DE6BD6"/>
    <w:rsid w:val="00DE7D34"/>
    <w:rsid w:val="00DF06E0"/>
    <w:rsid w:val="00DF11F4"/>
    <w:rsid w:val="00DF12A1"/>
    <w:rsid w:val="00DF1ECF"/>
    <w:rsid w:val="00DF29FC"/>
    <w:rsid w:val="00DF35AC"/>
    <w:rsid w:val="00DF3D86"/>
    <w:rsid w:val="00DF3DDB"/>
    <w:rsid w:val="00DF4BE0"/>
    <w:rsid w:val="00DF4C9E"/>
    <w:rsid w:val="00DF4F2B"/>
    <w:rsid w:val="00DF58E0"/>
    <w:rsid w:val="00DF5DAE"/>
    <w:rsid w:val="00DF7A82"/>
    <w:rsid w:val="00DF7AFC"/>
    <w:rsid w:val="00DF7D73"/>
    <w:rsid w:val="00E009AC"/>
    <w:rsid w:val="00E00AE6"/>
    <w:rsid w:val="00E00E71"/>
    <w:rsid w:val="00E01BE9"/>
    <w:rsid w:val="00E01EA4"/>
    <w:rsid w:val="00E023C3"/>
    <w:rsid w:val="00E02491"/>
    <w:rsid w:val="00E02615"/>
    <w:rsid w:val="00E02A7F"/>
    <w:rsid w:val="00E0322F"/>
    <w:rsid w:val="00E04115"/>
    <w:rsid w:val="00E04515"/>
    <w:rsid w:val="00E04A1B"/>
    <w:rsid w:val="00E04C37"/>
    <w:rsid w:val="00E04CCB"/>
    <w:rsid w:val="00E0527C"/>
    <w:rsid w:val="00E057BF"/>
    <w:rsid w:val="00E05A28"/>
    <w:rsid w:val="00E05D84"/>
    <w:rsid w:val="00E061E0"/>
    <w:rsid w:val="00E0649B"/>
    <w:rsid w:val="00E066FC"/>
    <w:rsid w:val="00E06D63"/>
    <w:rsid w:val="00E06F91"/>
    <w:rsid w:val="00E0729D"/>
    <w:rsid w:val="00E074C0"/>
    <w:rsid w:val="00E07ECF"/>
    <w:rsid w:val="00E100DC"/>
    <w:rsid w:val="00E106A7"/>
    <w:rsid w:val="00E1130F"/>
    <w:rsid w:val="00E117F7"/>
    <w:rsid w:val="00E11F53"/>
    <w:rsid w:val="00E12E0B"/>
    <w:rsid w:val="00E13058"/>
    <w:rsid w:val="00E13E15"/>
    <w:rsid w:val="00E144CC"/>
    <w:rsid w:val="00E146B9"/>
    <w:rsid w:val="00E14BBE"/>
    <w:rsid w:val="00E14C33"/>
    <w:rsid w:val="00E14D9B"/>
    <w:rsid w:val="00E151EC"/>
    <w:rsid w:val="00E15389"/>
    <w:rsid w:val="00E15A31"/>
    <w:rsid w:val="00E15A52"/>
    <w:rsid w:val="00E16234"/>
    <w:rsid w:val="00E16FAC"/>
    <w:rsid w:val="00E1738D"/>
    <w:rsid w:val="00E20D7B"/>
    <w:rsid w:val="00E2146B"/>
    <w:rsid w:val="00E217D8"/>
    <w:rsid w:val="00E21CD8"/>
    <w:rsid w:val="00E21E83"/>
    <w:rsid w:val="00E2200D"/>
    <w:rsid w:val="00E22370"/>
    <w:rsid w:val="00E228E8"/>
    <w:rsid w:val="00E22EB4"/>
    <w:rsid w:val="00E230F2"/>
    <w:rsid w:val="00E23681"/>
    <w:rsid w:val="00E2390B"/>
    <w:rsid w:val="00E23C22"/>
    <w:rsid w:val="00E24C6D"/>
    <w:rsid w:val="00E2532D"/>
    <w:rsid w:val="00E25F40"/>
    <w:rsid w:val="00E26070"/>
    <w:rsid w:val="00E26451"/>
    <w:rsid w:val="00E26A80"/>
    <w:rsid w:val="00E27833"/>
    <w:rsid w:val="00E27AE7"/>
    <w:rsid w:val="00E27CE5"/>
    <w:rsid w:val="00E27EE1"/>
    <w:rsid w:val="00E30154"/>
    <w:rsid w:val="00E301DE"/>
    <w:rsid w:val="00E305E9"/>
    <w:rsid w:val="00E3071E"/>
    <w:rsid w:val="00E3087D"/>
    <w:rsid w:val="00E30BFA"/>
    <w:rsid w:val="00E30EAE"/>
    <w:rsid w:val="00E314C5"/>
    <w:rsid w:val="00E3164A"/>
    <w:rsid w:val="00E31DB4"/>
    <w:rsid w:val="00E3249C"/>
    <w:rsid w:val="00E3254A"/>
    <w:rsid w:val="00E3257A"/>
    <w:rsid w:val="00E32BD4"/>
    <w:rsid w:val="00E336C1"/>
    <w:rsid w:val="00E33937"/>
    <w:rsid w:val="00E33F08"/>
    <w:rsid w:val="00E35704"/>
    <w:rsid w:val="00E35895"/>
    <w:rsid w:val="00E35D98"/>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B3E"/>
    <w:rsid w:val="00E43555"/>
    <w:rsid w:val="00E43A74"/>
    <w:rsid w:val="00E43B2C"/>
    <w:rsid w:val="00E441E9"/>
    <w:rsid w:val="00E442CB"/>
    <w:rsid w:val="00E44957"/>
    <w:rsid w:val="00E44C69"/>
    <w:rsid w:val="00E453BE"/>
    <w:rsid w:val="00E45751"/>
    <w:rsid w:val="00E45A59"/>
    <w:rsid w:val="00E45B52"/>
    <w:rsid w:val="00E46721"/>
    <w:rsid w:val="00E4698E"/>
    <w:rsid w:val="00E46ADC"/>
    <w:rsid w:val="00E475A1"/>
    <w:rsid w:val="00E47658"/>
    <w:rsid w:val="00E47CE9"/>
    <w:rsid w:val="00E5013D"/>
    <w:rsid w:val="00E50F8D"/>
    <w:rsid w:val="00E515A3"/>
    <w:rsid w:val="00E51E49"/>
    <w:rsid w:val="00E51FCF"/>
    <w:rsid w:val="00E520B3"/>
    <w:rsid w:val="00E5289A"/>
    <w:rsid w:val="00E52986"/>
    <w:rsid w:val="00E52DF3"/>
    <w:rsid w:val="00E531ED"/>
    <w:rsid w:val="00E538B1"/>
    <w:rsid w:val="00E5432A"/>
    <w:rsid w:val="00E546A6"/>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E86"/>
    <w:rsid w:val="00E62381"/>
    <w:rsid w:val="00E625E9"/>
    <w:rsid w:val="00E62E30"/>
    <w:rsid w:val="00E62EDB"/>
    <w:rsid w:val="00E636C2"/>
    <w:rsid w:val="00E6518F"/>
    <w:rsid w:val="00E6543C"/>
    <w:rsid w:val="00E655F0"/>
    <w:rsid w:val="00E657FE"/>
    <w:rsid w:val="00E662C3"/>
    <w:rsid w:val="00E66893"/>
    <w:rsid w:val="00E66EA3"/>
    <w:rsid w:val="00E673AB"/>
    <w:rsid w:val="00E70576"/>
    <w:rsid w:val="00E7117E"/>
    <w:rsid w:val="00E71289"/>
    <w:rsid w:val="00E71425"/>
    <w:rsid w:val="00E7181E"/>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E30"/>
    <w:rsid w:val="00E764B7"/>
    <w:rsid w:val="00E76B72"/>
    <w:rsid w:val="00E76C1B"/>
    <w:rsid w:val="00E76FDC"/>
    <w:rsid w:val="00E77837"/>
    <w:rsid w:val="00E80211"/>
    <w:rsid w:val="00E811FC"/>
    <w:rsid w:val="00E81606"/>
    <w:rsid w:val="00E82679"/>
    <w:rsid w:val="00E82818"/>
    <w:rsid w:val="00E82D00"/>
    <w:rsid w:val="00E834C8"/>
    <w:rsid w:val="00E837DB"/>
    <w:rsid w:val="00E8399C"/>
    <w:rsid w:val="00E83D9F"/>
    <w:rsid w:val="00E83E71"/>
    <w:rsid w:val="00E840DF"/>
    <w:rsid w:val="00E848DB"/>
    <w:rsid w:val="00E85D41"/>
    <w:rsid w:val="00E87A2B"/>
    <w:rsid w:val="00E87BAF"/>
    <w:rsid w:val="00E87C2E"/>
    <w:rsid w:val="00E90072"/>
    <w:rsid w:val="00E900F7"/>
    <w:rsid w:val="00E90159"/>
    <w:rsid w:val="00E903D1"/>
    <w:rsid w:val="00E905DF"/>
    <w:rsid w:val="00E9079D"/>
    <w:rsid w:val="00E90C63"/>
    <w:rsid w:val="00E90D6B"/>
    <w:rsid w:val="00E90F12"/>
    <w:rsid w:val="00E913C6"/>
    <w:rsid w:val="00E914CD"/>
    <w:rsid w:val="00E92033"/>
    <w:rsid w:val="00E92454"/>
    <w:rsid w:val="00E92B4E"/>
    <w:rsid w:val="00E92FA1"/>
    <w:rsid w:val="00E931BA"/>
    <w:rsid w:val="00E936AB"/>
    <w:rsid w:val="00E93856"/>
    <w:rsid w:val="00E93F57"/>
    <w:rsid w:val="00E9425F"/>
    <w:rsid w:val="00E942EA"/>
    <w:rsid w:val="00E94326"/>
    <w:rsid w:val="00E94F5B"/>
    <w:rsid w:val="00E956F0"/>
    <w:rsid w:val="00E96A43"/>
    <w:rsid w:val="00E97336"/>
    <w:rsid w:val="00E97527"/>
    <w:rsid w:val="00E979DB"/>
    <w:rsid w:val="00E97B2A"/>
    <w:rsid w:val="00E97BB7"/>
    <w:rsid w:val="00EA0609"/>
    <w:rsid w:val="00EA1102"/>
    <w:rsid w:val="00EA148E"/>
    <w:rsid w:val="00EA1EB9"/>
    <w:rsid w:val="00EA207C"/>
    <w:rsid w:val="00EA27AB"/>
    <w:rsid w:val="00EA2A57"/>
    <w:rsid w:val="00EA3369"/>
    <w:rsid w:val="00EA352B"/>
    <w:rsid w:val="00EA3C1D"/>
    <w:rsid w:val="00EA3F5E"/>
    <w:rsid w:val="00EA4D3B"/>
    <w:rsid w:val="00EA51C6"/>
    <w:rsid w:val="00EA5FD0"/>
    <w:rsid w:val="00EA61AA"/>
    <w:rsid w:val="00EA61B0"/>
    <w:rsid w:val="00EA62D6"/>
    <w:rsid w:val="00EA7333"/>
    <w:rsid w:val="00EA74B2"/>
    <w:rsid w:val="00EA77E1"/>
    <w:rsid w:val="00EA79F5"/>
    <w:rsid w:val="00EA7C17"/>
    <w:rsid w:val="00EB0CB9"/>
    <w:rsid w:val="00EB17D2"/>
    <w:rsid w:val="00EB1C62"/>
    <w:rsid w:val="00EB206F"/>
    <w:rsid w:val="00EB2682"/>
    <w:rsid w:val="00EB2A83"/>
    <w:rsid w:val="00EB2A8B"/>
    <w:rsid w:val="00EB3066"/>
    <w:rsid w:val="00EB321E"/>
    <w:rsid w:val="00EB358E"/>
    <w:rsid w:val="00EB38CC"/>
    <w:rsid w:val="00EB3C83"/>
    <w:rsid w:val="00EB4106"/>
    <w:rsid w:val="00EB433F"/>
    <w:rsid w:val="00EB43A9"/>
    <w:rsid w:val="00EB4763"/>
    <w:rsid w:val="00EB4954"/>
    <w:rsid w:val="00EB4D24"/>
    <w:rsid w:val="00EB586A"/>
    <w:rsid w:val="00EB5E38"/>
    <w:rsid w:val="00EB5E3A"/>
    <w:rsid w:val="00EB5EAE"/>
    <w:rsid w:val="00EB5F99"/>
    <w:rsid w:val="00EB652E"/>
    <w:rsid w:val="00EB6BD2"/>
    <w:rsid w:val="00EB7508"/>
    <w:rsid w:val="00EB774B"/>
    <w:rsid w:val="00EB782C"/>
    <w:rsid w:val="00EB793F"/>
    <w:rsid w:val="00EB7DE9"/>
    <w:rsid w:val="00EC0112"/>
    <w:rsid w:val="00EC0684"/>
    <w:rsid w:val="00EC0CDC"/>
    <w:rsid w:val="00EC11C7"/>
    <w:rsid w:val="00EC121B"/>
    <w:rsid w:val="00EC1E72"/>
    <w:rsid w:val="00EC1FD5"/>
    <w:rsid w:val="00EC214A"/>
    <w:rsid w:val="00EC246A"/>
    <w:rsid w:val="00EC2AF9"/>
    <w:rsid w:val="00EC2BBA"/>
    <w:rsid w:val="00EC33FF"/>
    <w:rsid w:val="00EC40A9"/>
    <w:rsid w:val="00EC4E44"/>
    <w:rsid w:val="00EC59A0"/>
    <w:rsid w:val="00EC6633"/>
    <w:rsid w:val="00EC7180"/>
    <w:rsid w:val="00ED008D"/>
    <w:rsid w:val="00ED0330"/>
    <w:rsid w:val="00ED0A6C"/>
    <w:rsid w:val="00ED0BE7"/>
    <w:rsid w:val="00ED0DB2"/>
    <w:rsid w:val="00ED0E33"/>
    <w:rsid w:val="00ED1136"/>
    <w:rsid w:val="00ED12CB"/>
    <w:rsid w:val="00ED16F2"/>
    <w:rsid w:val="00ED1942"/>
    <w:rsid w:val="00ED1CAB"/>
    <w:rsid w:val="00ED1EE7"/>
    <w:rsid w:val="00ED1F0D"/>
    <w:rsid w:val="00ED1FB6"/>
    <w:rsid w:val="00ED1FDF"/>
    <w:rsid w:val="00ED2415"/>
    <w:rsid w:val="00ED2757"/>
    <w:rsid w:val="00ED27A2"/>
    <w:rsid w:val="00ED38DE"/>
    <w:rsid w:val="00ED3DE3"/>
    <w:rsid w:val="00ED4933"/>
    <w:rsid w:val="00ED4FE1"/>
    <w:rsid w:val="00ED5756"/>
    <w:rsid w:val="00ED5912"/>
    <w:rsid w:val="00ED5FFB"/>
    <w:rsid w:val="00ED6078"/>
    <w:rsid w:val="00ED6273"/>
    <w:rsid w:val="00ED640A"/>
    <w:rsid w:val="00ED70A4"/>
    <w:rsid w:val="00ED7D2D"/>
    <w:rsid w:val="00EE0415"/>
    <w:rsid w:val="00EE0CEB"/>
    <w:rsid w:val="00EE0E2F"/>
    <w:rsid w:val="00EE15D4"/>
    <w:rsid w:val="00EE1C6F"/>
    <w:rsid w:val="00EE1F06"/>
    <w:rsid w:val="00EE1F26"/>
    <w:rsid w:val="00EE20C2"/>
    <w:rsid w:val="00EE2A8D"/>
    <w:rsid w:val="00EE2AB0"/>
    <w:rsid w:val="00EE2AD1"/>
    <w:rsid w:val="00EE2F9A"/>
    <w:rsid w:val="00EE35AD"/>
    <w:rsid w:val="00EE3BC0"/>
    <w:rsid w:val="00EE41CD"/>
    <w:rsid w:val="00EE4939"/>
    <w:rsid w:val="00EE4D3E"/>
    <w:rsid w:val="00EE5643"/>
    <w:rsid w:val="00EE56D9"/>
    <w:rsid w:val="00EE674D"/>
    <w:rsid w:val="00EE742A"/>
    <w:rsid w:val="00EE7C6B"/>
    <w:rsid w:val="00EF0236"/>
    <w:rsid w:val="00EF04E0"/>
    <w:rsid w:val="00EF0F1F"/>
    <w:rsid w:val="00EF10F0"/>
    <w:rsid w:val="00EF18A5"/>
    <w:rsid w:val="00EF1A76"/>
    <w:rsid w:val="00EF1B6C"/>
    <w:rsid w:val="00EF30F5"/>
    <w:rsid w:val="00EF57E7"/>
    <w:rsid w:val="00EF5A3B"/>
    <w:rsid w:val="00EF732F"/>
    <w:rsid w:val="00EF7381"/>
    <w:rsid w:val="00EF7FAC"/>
    <w:rsid w:val="00F0015D"/>
    <w:rsid w:val="00F0078B"/>
    <w:rsid w:val="00F00798"/>
    <w:rsid w:val="00F00A6E"/>
    <w:rsid w:val="00F01033"/>
    <w:rsid w:val="00F018B1"/>
    <w:rsid w:val="00F0393C"/>
    <w:rsid w:val="00F04516"/>
    <w:rsid w:val="00F050D7"/>
    <w:rsid w:val="00F0515F"/>
    <w:rsid w:val="00F05485"/>
    <w:rsid w:val="00F059BA"/>
    <w:rsid w:val="00F061AC"/>
    <w:rsid w:val="00F065D2"/>
    <w:rsid w:val="00F06760"/>
    <w:rsid w:val="00F06A22"/>
    <w:rsid w:val="00F072D6"/>
    <w:rsid w:val="00F07318"/>
    <w:rsid w:val="00F0739F"/>
    <w:rsid w:val="00F1004F"/>
    <w:rsid w:val="00F10292"/>
    <w:rsid w:val="00F10419"/>
    <w:rsid w:val="00F10EB3"/>
    <w:rsid w:val="00F1115E"/>
    <w:rsid w:val="00F12287"/>
    <w:rsid w:val="00F1253C"/>
    <w:rsid w:val="00F12F24"/>
    <w:rsid w:val="00F12F73"/>
    <w:rsid w:val="00F13015"/>
    <w:rsid w:val="00F13046"/>
    <w:rsid w:val="00F131D0"/>
    <w:rsid w:val="00F132D9"/>
    <w:rsid w:val="00F13AC0"/>
    <w:rsid w:val="00F13C65"/>
    <w:rsid w:val="00F13D03"/>
    <w:rsid w:val="00F13E97"/>
    <w:rsid w:val="00F14393"/>
    <w:rsid w:val="00F144D0"/>
    <w:rsid w:val="00F14A54"/>
    <w:rsid w:val="00F14A5A"/>
    <w:rsid w:val="00F1537C"/>
    <w:rsid w:val="00F16940"/>
    <w:rsid w:val="00F17834"/>
    <w:rsid w:val="00F1785C"/>
    <w:rsid w:val="00F2063B"/>
    <w:rsid w:val="00F21235"/>
    <w:rsid w:val="00F21838"/>
    <w:rsid w:val="00F22DCB"/>
    <w:rsid w:val="00F23DD6"/>
    <w:rsid w:val="00F25124"/>
    <w:rsid w:val="00F25DB9"/>
    <w:rsid w:val="00F26669"/>
    <w:rsid w:val="00F26681"/>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D5A"/>
    <w:rsid w:val="00F32335"/>
    <w:rsid w:val="00F32757"/>
    <w:rsid w:val="00F32D8B"/>
    <w:rsid w:val="00F330C2"/>
    <w:rsid w:val="00F330D3"/>
    <w:rsid w:val="00F33329"/>
    <w:rsid w:val="00F33DCF"/>
    <w:rsid w:val="00F34074"/>
    <w:rsid w:val="00F340A7"/>
    <w:rsid w:val="00F354BC"/>
    <w:rsid w:val="00F35531"/>
    <w:rsid w:val="00F355E1"/>
    <w:rsid w:val="00F356CC"/>
    <w:rsid w:val="00F35C24"/>
    <w:rsid w:val="00F36414"/>
    <w:rsid w:val="00F3660B"/>
    <w:rsid w:val="00F36F2A"/>
    <w:rsid w:val="00F37D4C"/>
    <w:rsid w:val="00F40A41"/>
    <w:rsid w:val="00F40B9D"/>
    <w:rsid w:val="00F40BB7"/>
    <w:rsid w:val="00F410DD"/>
    <w:rsid w:val="00F4112D"/>
    <w:rsid w:val="00F431D8"/>
    <w:rsid w:val="00F4381A"/>
    <w:rsid w:val="00F4391F"/>
    <w:rsid w:val="00F43EC6"/>
    <w:rsid w:val="00F44CCB"/>
    <w:rsid w:val="00F45F68"/>
    <w:rsid w:val="00F46DF4"/>
    <w:rsid w:val="00F479C6"/>
    <w:rsid w:val="00F50017"/>
    <w:rsid w:val="00F50D17"/>
    <w:rsid w:val="00F50F59"/>
    <w:rsid w:val="00F51204"/>
    <w:rsid w:val="00F51782"/>
    <w:rsid w:val="00F51831"/>
    <w:rsid w:val="00F51878"/>
    <w:rsid w:val="00F51CDD"/>
    <w:rsid w:val="00F53024"/>
    <w:rsid w:val="00F5305E"/>
    <w:rsid w:val="00F531FB"/>
    <w:rsid w:val="00F53889"/>
    <w:rsid w:val="00F54648"/>
    <w:rsid w:val="00F54DE6"/>
    <w:rsid w:val="00F5518C"/>
    <w:rsid w:val="00F55FFC"/>
    <w:rsid w:val="00F56163"/>
    <w:rsid w:val="00F56787"/>
    <w:rsid w:val="00F57BED"/>
    <w:rsid w:val="00F57C58"/>
    <w:rsid w:val="00F6026F"/>
    <w:rsid w:val="00F604D7"/>
    <w:rsid w:val="00F60FC4"/>
    <w:rsid w:val="00F61A72"/>
    <w:rsid w:val="00F6268B"/>
    <w:rsid w:val="00F63019"/>
    <w:rsid w:val="00F6319C"/>
    <w:rsid w:val="00F63BA0"/>
    <w:rsid w:val="00F63F78"/>
    <w:rsid w:val="00F64575"/>
    <w:rsid w:val="00F648C2"/>
    <w:rsid w:val="00F64B83"/>
    <w:rsid w:val="00F65A80"/>
    <w:rsid w:val="00F65C13"/>
    <w:rsid w:val="00F67058"/>
    <w:rsid w:val="00F6735D"/>
    <w:rsid w:val="00F6776A"/>
    <w:rsid w:val="00F6792D"/>
    <w:rsid w:val="00F67C4B"/>
    <w:rsid w:val="00F70848"/>
    <w:rsid w:val="00F719CE"/>
    <w:rsid w:val="00F71B45"/>
    <w:rsid w:val="00F72331"/>
    <w:rsid w:val="00F726A6"/>
    <w:rsid w:val="00F73737"/>
    <w:rsid w:val="00F746AB"/>
    <w:rsid w:val="00F74DDD"/>
    <w:rsid w:val="00F7698B"/>
    <w:rsid w:val="00F769BB"/>
    <w:rsid w:val="00F77C4D"/>
    <w:rsid w:val="00F77D74"/>
    <w:rsid w:val="00F80144"/>
    <w:rsid w:val="00F80C6E"/>
    <w:rsid w:val="00F80F74"/>
    <w:rsid w:val="00F81C6F"/>
    <w:rsid w:val="00F820DE"/>
    <w:rsid w:val="00F836B9"/>
    <w:rsid w:val="00F83863"/>
    <w:rsid w:val="00F839AC"/>
    <w:rsid w:val="00F83A58"/>
    <w:rsid w:val="00F83D5C"/>
    <w:rsid w:val="00F84A57"/>
    <w:rsid w:val="00F84E07"/>
    <w:rsid w:val="00F8510C"/>
    <w:rsid w:val="00F8552E"/>
    <w:rsid w:val="00F856B5"/>
    <w:rsid w:val="00F8591D"/>
    <w:rsid w:val="00F85AD9"/>
    <w:rsid w:val="00F864E5"/>
    <w:rsid w:val="00F8711F"/>
    <w:rsid w:val="00F873DA"/>
    <w:rsid w:val="00F875A6"/>
    <w:rsid w:val="00F87832"/>
    <w:rsid w:val="00F87E3F"/>
    <w:rsid w:val="00F87EC6"/>
    <w:rsid w:val="00F87FE1"/>
    <w:rsid w:val="00F906F8"/>
    <w:rsid w:val="00F90E5F"/>
    <w:rsid w:val="00F9139E"/>
    <w:rsid w:val="00F913F0"/>
    <w:rsid w:val="00F916B7"/>
    <w:rsid w:val="00F919DB"/>
    <w:rsid w:val="00F926CE"/>
    <w:rsid w:val="00F93481"/>
    <w:rsid w:val="00F9348F"/>
    <w:rsid w:val="00F936B5"/>
    <w:rsid w:val="00F93714"/>
    <w:rsid w:val="00F93F16"/>
    <w:rsid w:val="00F940F4"/>
    <w:rsid w:val="00F94486"/>
    <w:rsid w:val="00F94683"/>
    <w:rsid w:val="00F960BE"/>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F1E"/>
    <w:rsid w:val="00FB00CC"/>
    <w:rsid w:val="00FB035F"/>
    <w:rsid w:val="00FB06B5"/>
    <w:rsid w:val="00FB0CD3"/>
    <w:rsid w:val="00FB0FE4"/>
    <w:rsid w:val="00FB23F5"/>
    <w:rsid w:val="00FB2C0C"/>
    <w:rsid w:val="00FB2F48"/>
    <w:rsid w:val="00FB372A"/>
    <w:rsid w:val="00FB3762"/>
    <w:rsid w:val="00FB382C"/>
    <w:rsid w:val="00FB4095"/>
    <w:rsid w:val="00FB41C1"/>
    <w:rsid w:val="00FB4A83"/>
    <w:rsid w:val="00FB4AD6"/>
    <w:rsid w:val="00FB566F"/>
    <w:rsid w:val="00FB63B6"/>
    <w:rsid w:val="00FB6998"/>
    <w:rsid w:val="00FB6A12"/>
    <w:rsid w:val="00FB6A30"/>
    <w:rsid w:val="00FB6E12"/>
    <w:rsid w:val="00FB6EA9"/>
    <w:rsid w:val="00FB7538"/>
    <w:rsid w:val="00FB7A8F"/>
    <w:rsid w:val="00FB7E27"/>
    <w:rsid w:val="00FC0189"/>
    <w:rsid w:val="00FC04DD"/>
    <w:rsid w:val="00FC078E"/>
    <w:rsid w:val="00FC0F08"/>
    <w:rsid w:val="00FC141B"/>
    <w:rsid w:val="00FC188A"/>
    <w:rsid w:val="00FC1AA0"/>
    <w:rsid w:val="00FC27FE"/>
    <w:rsid w:val="00FC380F"/>
    <w:rsid w:val="00FC3FDE"/>
    <w:rsid w:val="00FC42DF"/>
    <w:rsid w:val="00FC4EAF"/>
    <w:rsid w:val="00FC4EDA"/>
    <w:rsid w:val="00FC51CA"/>
    <w:rsid w:val="00FC5455"/>
    <w:rsid w:val="00FC5740"/>
    <w:rsid w:val="00FC609B"/>
    <w:rsid w:val="00FC6864"/>
    <w:rsid w:val="00FC6DC8"/>
    <w:rsid w:val="00FC6FF2"/>
    <w:rsid w:val="00FC795B"/>
    <w:rsid w:val="00FD02CF"/>
    <w:rsid w:val="00FD04D5"/>
    <w:rsid w:val="00FD0566"/>
    <w:rsid w:val="00FD193A"/>
    <w:rsid w:val="00FD1949"/>
    <w:rsid w:val="00FD24DD"/>
    <w:rsid w:val="00FD26F6"/>
    <w:rsid w:val="00FD35E5"/>
    <w:rsid w:val="00FD3AD6"/>
    <w:rsid w:val="00FD43CC"/>
    <w:rsid w:val="00FD481D"/>
    <w:rsid w:val="00FD4BCF"/>
    <w:rsid w:val="00FD5A9C"/>
    <w:rsid w:val="00FD5C6C"/>
    <w:rsid w:val="00FD6963"/>
    <w:rsid w:val="00FD7012"/>
    <w:rsid w:val="00FD7123"/>
    <w:rsid w:val="00FD783A"/>
    <w:rsid w:val="00FE0893"/>
    <w:rsid w:val="00FE0969"/>
    <w:rsid w:val="00FE2082"/>
    <w:rsid w:val="00FE2358"/>
    <w:rsid w:val="00FE2446"/>
    <w:rsid w:val="00FE252E"/>
    <w:rsid w:val="00FE2A5C"/>
    <w:rsid w:val="00FE3302"/>
    <w:rsid w:val="00FE38D1"/>
    <w:rsid w:val="00FE38DD"/>
    <w:rsid w:val="00FE4C68"/>
    <w:rsid w:val="00FE4F05"/>
    <w:rsid w:val="00FE509A"/>
    <w:rsid w:val="00FE5E85"/>
    <w:rsid w:val="00FE6433"/>
    <w:rsid w:val="00FE7284"/>
    <w:rsid w:val="00FE73F7"/>
    <w:rsid w:val="00FE757B"/>
    <w:rsid w:val="00FE7AA7"/>
    <w:rsid w:val="00FE7E92"/>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E6B"/>
    <w:rsid w:val="00FF558B"/>
    <w:rsid w:val="00FF5C24"/>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1" Type="http://schemas.openxmlformats.org/officeDocument/2006/relationships/header" Target="header8.xml"/><Relationship Id="rId42" Type="http://schemas.openxmlformats.org/officeDocument/2006/relationships/oleObject" Target="embeddings/oleObject10.bin"/><Relationship Id="rId63" Type="http://schemas.openxmlformats.org/officeDocument/2006/relationships/image" Target="media/image27.tiff"/><Relationship Id="rId84" Type="http://schemas.openxmlformats.org/officeDocument/2006/relationships/image" Target="media/image48.png"/><Relationship Id="rId138" Type="http://schemas.openxmlformats.org/officeDocument/2006/relationships/image" Target="media/image101.png"/><Relationship Id="rId159" Type="http://schemas.openxmlformats.org/officeDocument/2006/relationships/image" Target="media/image122.png"/><Relationship Id="rId170" Type="http://schemas.openxmlformats.org/officeDocument/2006/relationships/image" Target="media/image133.png"/><Relationship Id="rId191" Type="http://schemas.openxmlformats.org/officeDocument/2006/relationships/image" Target="media/image154.png"/><Relationship Id="rId205" Type="http://schemas.openxmlformats.org/officeDocument/2006/relationships/image" Target="media/image168.png"/><Relationship Id="rId226" Type="http://schemas.openxmlformats.org/officeDocument/2006/relationships/image" Target="media/image189.png"/><Relationship Id="rId107" Type="http://schemas.openxmlformats.org/officeDocument/2006/relationships/image" Target="media/image70.png"/><Relationship Id="rId11" Type="http://schemas.openxmlformats.org/officeDocument/2006/relationships/footer" Target="footer1.xml"/><Relationship Id="rId32" Type="http://schemas.openxmlformats.org/officeDocument/2006/relationships/oleObject" Target="embeddings/oleObject4.bin"/><Relationship Id="rId53" Type="http://schemas.openxmlformats.org/officeDocument/2006/relationships/header" Target="header12.xml"/><Relationship Id="rId74" Type="http://schemas.openxmlformats.org/officeDocument/2006/relationships/image" Target="media/image38.png"/><Relationship Id="rId128" Type="http://schemas.openxmlformats.org/officeDocument/2006/relationships/image" Target="media/image91.png"/><Relationship Id="rId149" Type="http://schemas.openxmlformats.org/officeDocument/2006/relationships/image" Target="media/image112.png"/><Relationship Id="rId5" Type="http://schemas.openxmlformats.org/officeDocument/2006/relationships/webSettings" Target="webSettings.xml"/><Relationship Id="rId95" Type="http://schemas.openxmlformats.org/officeDocument/2006/relationships/image" Target="media/image58.png"/><Relationship Id="rId160" Type="http://schemas.openxmlformats.org/officeDocument/2006/relationships/image" Target="media/image123.png"/><Relationship Id="rId181" Type="http://schemas.openxmlformats.org/officeDocument/2006/relationships/image" Target="media/image144.png"/><Relationship Id="rId216" Type="http://schemas.openxmlformats.org/officeDocument/2006/relationships/image" Target="media/image179.png"/><Relationship Id="rId237" Type="http://schemas.openxmlformats.org/officeDocument/2006/relationships/fontTable" Target="fontTable.xml"/><Relationship Id="rId22" Type="http://schemas.openxmlformats.org/officeDocument/2006/relationships/image" Target="media/image2.jpeg"/><Relationship Id="rId43" Type="http://schemas.openxmlformats.org/officeDocument/2006/relationships/image" Target="media/image13.wmf"/><Relationship Id="rId64" Type="http://schemas.openxmlformats.org/officeDocument/2006/relationships/image" Target="media/image28.png"/><Relationship Id="rId118" Type="http://schemas.openxmlformats.org/officeDocument/2006/relationships/image" Target="media/image81.png"/><Relationship Id="rId139" Type="http://schemas.openxmlformats.org/officeDocument/2006/relationships/image" Target="media/image102.png"/><Relationship Id="rId85" Type="http://schemas.openxmlformats.org/officeDocument/2006/relationships/image" Target="media/image49.png"/><Relationship Id="rId150" Type="http://schemas.openxmlformats.org/officeDocument/2006/relationships/image" Target="media/image113.png"/><Relationship Id="rId171" Type="http://schemas.openxmlformats.org/officeDocument/2006/relationships/image" Target="media/image134.png"/><Relationship Id="rId192" Type="http://schemas.openxmlformats.org/officeDocument/2006/relationships/image" Target="media/image155.png"/><Relationship Id="rId206" Type="http://schemas.openxmlformats.org/officeDocument/2006/relationships/image" Target="media/image169.png"/><Relationship Id="rId227" Type="http://schemas.openxmlformats.org/officeDocument/2006/relationships/image" Target="media/image190.png"/><Relationship Id="rId12" Type="http://schemas.openxmlformats.org/officeDocument/2006/relationships/footer" Target="footer2.xml"/><Relationship Id="rId33" Type="http://schemas.openxmlformats.org/officeDocument/2006/relationships/image" Target="media/image9.wmf"/><Relationship Id="rId108" Type="http://schemas.openxmlformats.org/officeDocument/2006/relationships/image" Target="media/image71.png"/><Relationship Id="rId129" Type="http://schemas.openxmlformats.org/officeDocument/2006/relationships/image" Target="media/image92.png"/><Relationship Id="rId54" Type="http://schemas.openxmlformats.org/officeDocument/2006/relationships/footer" Target="footer6.xml"/><Relationship Id="rId75" Type="http://schemas.openxmlformats.org/officeDocument/2006/relationships/image" Target="media/image39.png"/><Relationship Id="rId96" Type="http://schemas.openxmlformats.org/officeDocument/2006/relationships/image" Target="media/image59.png"/><Relationship Id="rId140" Type="http://schemas.openxmlformats.org/officeDocument/2006/relationships/image" Target="media/image103.png"/><Relationship Id="rId161" Type="http://schemas.openxmlformats.org/officeDocument/2006/relationships/image" Target="media/image124.png"/><Relationship Id="rId182" Type="http://schemas.openxmlformats.org/officeDocument/2006/relationships/image" Target="media/image145.png"/><Relationship Id="rId217" Type="http://schemas.openxmlformats.org/officeDocument/2006/relationships/image" Target="media/image180.png"/><Relationship Id="rId6" Type="http://schemas.openxmlformats.org/officeDocument/2006/relationships/footnotes" Target="footnotes.xml"/><Relationship Id="rId238" Type="http://schemas.openxmlformats.org/officeDocument/2006/relationships/theme" Target="theme/theme1.xml"/><Relationship Id="rId23" Type="http://schemas.openxmlformats.org/officeDocument/2006/relationships/image" Target="media/image3.png"/><Relationship Id="rId119" Type="http://schemas.openxmlformats.org/officeDocument/2006/relationships/image" Target="media/image82.png"/><Relationship Id="rId44" Type="http://schemas.openxmlformats.org/officeDocument/2006/relationships/oleObject" Target="embeddings/oleObject11.bin"/><Relationship Id="rId65" Type="http://schemas.openxmlformats.org/officeDocument/2006/relationships/image" Target="media/image29.png"/><Relationship Id="rId86" Type="http://schemas.openxmlformats.org/officeDocument/2006/relationships/image" Target="media/image50.png"/><Relationship Id="rId130" Type="http://schemas.openxmlformats.org/officeDocument/2006/relationships/image" Target="media/image93.png"/><Relationship Id="rId151" Type="http://schemas.openxmlformats.org/officeDocument/2006/relationships/image" Target="media/image114.png"/><Relationship Id="rId172" Type="http://schemas.openxmlformats.org/officeDocument/2006/relationships/image" Target="media/image135.png"/><Relationship Id="rId193" Type="http://schemas.openxmlformats.org/officeDocument/2006/relationships/image" Target="media/image156.png"/><Relationship Id="rId207" Type="http://schemas.openxmlformats.org/officeDocument/2006/relationships/image" Target="media/image170.png"/><Relationship Id="rId228" Type="http://schemas.openxmlformats.org/officeDocument/2006/relationships/image" Target="media/image191.png"/><Relationship Id="rId13" Type="http://schemas.openxmlformats.org/officeDocument/2006/relationships/header" Target="header3.xml"/><Relationship Id="rId109" Type="http://schemas.openxmlformats.org/officeDocument/2006/relationships/image" Target="media/image72.png"/><Relationship Id="rId34" Type="http://schemas.openxmlformats.org/officeDocument/2006/relationships/oleObject" Target="embeddings/oleObject5.bin"/><Relationship Id="rId55" Type="http://schemas.openxmlformats.org/officeDocument/2006/relationships/image" Target="media/image19.png"/><Relationship Id="rId76" Type="http://schemas.openxmlformats.org/officeDocument/2006/relationships/image" Target="media/image40.png"/><Relationship Id="rId97" Type="http://schemas.openxmlformats.org/officeDocument/2006/relationships/image" Target="media/image60.png"/><Relationship Id="rId120" Type="http://schemas.openxmlformats.org/officeDocument/2006/relationships/image" Target="media/image83.png"/><Relationship Id="rId141" Type="http://schemas.openxmlformats.org/officeDocument/2006/relationships/image" Target="media/image104.png"/><Relationship Id="rId7" Type="http://schemas.openxmlformats.org/officeDocument/2006/relationships/endnotes" Target="endnotes.xml"/><Relationship Id="rId162" Type="http://schemas.openxmlformats.org/officeDocument/2006/relationships/image" Target="media/image125.png"/><Relationship Id="rId183" Type="http://schemas.openxmlformats.org/officeDocument/2006/relationships/image" Target="media/image146.png"/><Relationship Id="rId218" Type="http://schemas.openxmlformats.org/officeDocument/2006/relationships/image" Target="media/image181.png"/><Relationship Id="rId24" Type="http://schemas.openxmlformats.org/officeDocument/2006/relationships/image" Target="media/image4.png"/><Relationship Id="rId45" Type="http://schemas.openxmlformats.org/officeDocument/2006/relationships/header" Target="header9.xml"/><Relationship Id="rId66" Type="http://schemas.openxmlformats.org/officeDocument/2006/relationships/image" Target="media/image30.png"/><Relationship Id="rId87" Type="http://schemas.openxmlformats.org/officeDocument/2006/relationships/image" Target="media/image51.png"/><Relationship Id="rId110" Type="http://schemas.openxmlformats.org/officeDocument/2006/relationships/image" Target="media/image73.png"/><Relationship Id="rId131" Type="http://schemas.openxmlformats.org/officeDocument/2006/relationships/image" Target="media/image94.png"/><Relationship Id="rId152" Type="http://schemas.openxmlformats.org/officeDocument/2006/relationships/image" Target="media/image115.png"/><Relationship Id="rId173" Type="http://schemas.openxmlformats.org/officeDocument/2006/relationships/image" Target="media/image136.png"/><Relationship Id="rId194" Type="http://schemas.openxmlformats.org/officeDocument/2006/relationships/image" Target="media/image157.png"/><Relationship Id="rId208" Type="http://schemas.openxmlformats.org/officeDocument/2006/relationships/image" Target="media/image171.png"/><Relationship Id="rId229" Type="http://schemas.openxmlformats.org/officeDocument/2006/relationships/image" Target="media/image192.png"/><Relationship Id="rId14" Type="http://schemas.openxmlformats.org/officeDocument/2006/relationships/footer" Target="footer3.xml"/><Relationship Id="rId35" Type="http://schemas.openxmlformats.org/officeDocument/2006/relationships/oleObject" Target="embeddings/oleObject6.bin"/><Relationship Id="rId56" Type="http://schemas.openxmlformats.org/officeDocument/2006/relationships/image" Target="media/image20.png"/><Relationship Id="rId77" Type="http://schemas.openxmlformats.org/officeDocument/2006/relationships/image" Target="media/image41.png"/><Relationship Id="rId100" Type="http://schemas.openxmlformats.org/officeDocument/2006/relationships/image" Target="media/image63.png"/><Relationship Id="rId8" Type="http://schemas.openxmlformats.org/officeDocument/2006/relationships/image" Target="media/image1.png"/><Relationship Id="rId98" Type="http://schemas.openxmlformats.org/officeDocument/2006/relationships/image" Target="media/image61.png"/><Relationship Id="rId121" Type="http://schemas.openxmlformats.org/officeDocument/2006/relationships/image" Target="media/image84.png"/><Relationship Id="rId142" Type="http://schemas.openxmlformats.org/officeDocument/2006/relationships/image" Target="media/image105.png"/><Relationship Id="rId163" Type="http://schemas.openxmlformats.org/officeDocument/2006/relationships/image" Target="media/image126.png"/><Relationship Id="rId184" Type="http://schemas.openxmlformats.org/officeDocument/2006/relationships/image" Target="media/image147.png"/><Relationship Id="rId219" Type="http://schemas.openxmlformats.org/officeDocument/2006/relationships/image" Target="media/image182.png"/><Relationship Id="rId230" Type="http://schemas.openxmlformats.org/officeDocument/2006/relationships/image" Target="media/image193.png"/><Relationship Id="rId25" Type="http://schemas.openxmlformats.org/officeDocument/2006/relationships/image" Target="media/image5.png"/><Relationship Id="rId46" Type="http://schemas.openxmlformats.org/officeDocument/2006/relationships/image" Target="media/image14.png"/><Relationship Id="rId67" Type="http://schemas.openxmlformats.org/officeDocument/2006/relationships/image" Target="media/image31.png"/><Relationship Id="rId88" Type="http://schemas.openxmlformats.org/officeDocument/2006/relationships/image" Target="media/image52.png"/><Relationship Id="rId111" Type="http://schemas.openxmlformats.org/officeDocument/2006/relationships/image" Target="media/image74.png"/><Relationship Id="rId132" Type="http://schemas.openxmlformats.org/officeDocument/2006/relationships/image" Target="media/image95.png"/><Relationship Id="rId153" Type="http://schemas.openxmlformats.org/officeDocument/2006/relationships/image" Target="media/image116.png"/><Relationship Id="rId174" Type="http://schemas.openxmlformats.org/officeDocument/2006/relationships/image" Target="media/image137.png"/><Relationship Id="rId195" Type="http://schemas.openxmlformats.org/officeDocument/2006/relationships/image" Target="media/image158.png"/><Relationship Id="rId209" Type="http://schemas.openxmlformats.org/officeDocument/2006/relationships/image" Target="media/image172.png"/><Relationship Id="rId190" Type="http://schemas.openxmlformats.org/officeDocument/2006/relationships/image" Target="media/image153.png"/><Relationship Id="rId204" Type="http://schemas.openxmlformats.org/officeDocument/2006/relationships/image" Target="media/image167.png"/><Relationship Id="rId220" Type="http://schemas.openxmlformats.org/officeDocument/2006/relationships/image" Target="media/image183.png"/><Relationship Id="rId225" Type="http://schemas.openxmlformats.org/officeDocument/2006/relationships/image" Target="media/image188.png"/><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image" Target="media/image21.png"/><Relationship Id="rId106" Type="http://schemas.openxmlformats.org/officeDocument/2006/relationships/image" Target="media/image69.png"/><Relationship Id="rId127" Type="http://schemas.openxmlformats.org/officeDocument/2006/relationships/image" Target="media/image90.png"/><Relationship Id="rId10" Type="http://schemas.openxmlformats.org/officeDocument/2006/relationships/header" Target="header2.xml"/><Relationship Id="rId31" Type="http://schemas.openxmlformats.org/officeDocument/2006/relationships/oleObject" Target="embeddings/oleObject3.bin"/><Relationship Id="rId52" Type="http://schemas.openxmlformats.org/officeDocument/2006/relationships/header" Target="header11.xml"/><Relationship Id="rId73" Type="http://schemas.openxmlformats.org/officeDocument/2006/relationships/image" Target="media/image37.png"/><Relationship Id="rId78" Type="http://schemas.openxmlformats.org/officeDocument/2006/relationships/image" Target="media/image42.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png"/><Relationship Id="rId122" Type="http://schemas.openxmlformats.org/officeDocument/2006/relationships/image" Target="media/image85.png"/><Relationship Id="rId143" Type="http://schemas.openxmlformats.org/officeDocument/2006/relationships/image" Target="media/image106.png"/><Relationship Id="rId148" Type="http://schemas.openxmlformats.org/officeDocument/2006/relationships/image" Target="media/image111.png"/><Relationship Id="rId164" Type="http://schemas.openxmlformats.org/officeDocument/2006/relationships/image" Target="media/image127.png"/><Relationship Id="rId169" Type="http://schemas.openxmlformats.org/officeDocument/2006/relationships/image" Target="media/image132.png"/><Relationship Id="rId185" Type="http://schemas.openxmlformats.org/officeDocument/2006/relationships/image" Target="media/image14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3.png"/><Relationship Id="rId210" Type="http://schemas.openxmlformats.org/officeDocument/2006/relationships/image" Target="media/image173.png"/><Relationship Id="rId215" Type="http://schemas.openxmlformats.org/officeDocument/2006/relationships/image" Target="media/image178.png"/><Relationship Id="rId236" Type="http://schemas.openxmlformats.org/officeDocument/2006/relationships/footer" Target="footer7.xml"/><Relationship Id="rId26" Type="http://schemas.openxmlformats.org/officeDocument/2006/relationships/image" Target="media/image6.wmf"/><Relationship Id="rId231" Type="http://schemas.openxmlformats.org/officeDocument/2006/relationships/header" Target="header14.xml"/><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3.png"/><Relationship Id="rId112" Type="http://schemas.openxmlformats.org/officeDocument/2006/relationships/image" Target="media/image75.png"/><Relationship Id="rId133" Type="http://schemas.openxmlformats.org/officeDocument/2006/relationships/image" Target="media/image96.png"/><Relationship Id="rId154" Type="http://schemas.openxmlformats.org/officeDocument/2006/relationships/image" Target="media/image117.png"/><Relationship Id="rId175" Type="http://schemas.openxmlformats.org/officeDocument/2006/relationships/image" Target="media/image138.png"/><Relationship Id="rId196" Type="http://schemas.openxmlformats.org/officeDocument/2006/relationships/image" Target="media/image159.png"/><Relationship Id="rId200" Type="http://schemas.openxmlformats.org/officeDocument/2006/relationships/image" Target="media/image163.png"/><Relationship Id="rId16" Type="http://schemas.openxmlformats.org/officeDocument/2006/relationships/header" Target="header5.xml"/><Relationship Id="rId221" Type="http://schemas.openxmlformats.org/officeDocument/2006/relationships/image" Target="media/image184.png"/><Relationship Id="rId37" Type="http://schemas.openxmlformats.org/officeDocument/2006/relationships/oleObject" Target="embeddings/oleObject7.bin"/><Relationship Id="rId58" Type="http://schemas.openxmlformats.org/officeDocument/2006/relationships/image" Target="media/image22.png"/><Relationship Id="rId79" Type="http://schemas.openxmlformats.org/officeDocument/2006/relationships/image" Target="media/image43.png"/><Relationship Id="rId102" Type="http://schemas.openxmlformats.org/officeDocument/2006/relationships/image" Target="media/image65.png"/><Relationship Id="rId123" Type="http://schemas.openxmlformats.org/officeDocument/2006/relationships/image" Target="media/image86.png"/><Relationship Id="rId144" Type="http://schemas.openxmlformats.org/officeDocument/2006/relationships/image" Target="media/image107.png"/><Relationship Id="rId90" Type="http://schemas.openxmlformats.org/officeDocument/2006/relationships/image" Target="media/image54.png"/><Relationship Id="rId165" Type="http://schemas.openxmlformats.org/officeDocument/2006/relationships/image" Target="media/image128.png"/><Relationship Id="rId186" Type="http://schemas.openxmlformats.org/officeDocument/2006/relationships/image" Target="media/image149.png"/><Relationship Id="rId211" Type="http://schemas.openxmlformats.org/officeDocument/2006/relationships/image" Target="media/image174.png"/><Relationship Id="rId232" Type="http://schemas.openxmlformats.org/officeDocument/2006/relationships/header" Target="header15.xml"/><Relationship Id="rId27" Type="http://schemas.openxmlformats.org/officeDocument/2006/relationships/oleObject" Target="embeddings/oleObject1.bin"/><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6.png"/><Relationship Id="rId134" Type="http://schemas.openxmlformats.org/officeDocument/2006/relationships/image" Target="media/image97.png"/><Relationship Id="rId80" Type="http://schemas.openxmlformats.org/officeDocument/2006/relationships/image" Target="media/image44.png"/><Relationship Id="rId155" Type="http://schemas.openxmlformats.org/officeDocument/2006/relationships/image" Target="media/image118.png"/><Relationship Id="rId176" Type="http://schemas.openxmlformats.org/officeDocument/2006/relationships/image" Target="media/image139.png"/><Relationship Id="rId197" Type="http://schemas.openxmlformats.org/officeDocument/2006/relationships/image" Target="media/image160.png"/><Relationship Id="rId201" Type="http://schemas.openxmlformats.org/officeDocument/2006/relationships/image" Target="media/image164.png"/><Relationship Id="rId222" Type="http://schemas.openxmlformats.org/officeDocument/2006/relationships/image" Target="media/image185.png"/><Relationship Id="rId17" Type="http://schemas.openxmlformats.org/officeDocument/2006/relationships/footer" Target="footer4.xml"/><Relationship Id="rId38" Type="http://schemas.openxmlformats.org/officeDocument/2006/relationships/oleObject" Target="embeddings/oleObject8.bin"/><Relationship Id="rId59" Type="http://schemas.openxmlformats.org/officeDocument/2006/relationships/image" Target="media/image23.tiff"/><Relationship Id="rId103" Type="http://schemas.openxmlformats.org/officeDocument/2006/relationships/image" Target="media/image66.png"/><Relationship Id="rId124" Type="http://schemas.openxmlformats.org/officeDocument/2006/relationships/image" Target="media/image87.png"/><Relationship Id="rId70" Type="http://schemas.openxmlformats.org/officeDocument/2006/relationships/image" Target="media/image34.png"/><Relationship Id="rId91" Type="http://schemas.openxmlformats.org/officeDocument/2006/relationships/header" Target="header13.xml"/><Relationship Id="rId145" Type="http://schemas.openxmlformats.org/officeDocument/2006/relationships/image" Target="media/image108.png"/><Relationship Id="rId166" Type="http://schemas.openxmlformats.org/officeDocument/2006/relationships/image" Target="media/image129.png"/><Relationship Id="rId187" Type="http://schemas.openxmlformats.org/officeDocument/2006/relationships/image" Target="media/image150.png"/><Relationship Id="rId1" Type="http://schemas.openxmlformats.org/officeDocument/2006/relationships/customXml" Target="../customXml/item1.xml"/><Relationship Id="rId212" Type="http://schemas.openxmlformats.org/officeDocument/2006/relationships/image" Target="media/image175.png"/><Relationship Id="rId233" Type="http://schemas.openxmlformats.org/officeDocument/2006/relationships/header" Target="header16.xml"/><Relationship Id="rId28" Type="http://schemas.openxmlformats.org/officeDocument/2006/relationships/image" Target="media/image7.wmf"/><Relationship Id="rId49" Type="http://schemas.openxmlformats.org/officeDocument/2006/relationships/image" Target="media/image17.png"/><Relationship Id="rId114" Type="http://schemas.openxmlformats.org/officeDocument/2006/relationships/image" Target="media/image77.png"/><Relationship Id="rId60" Type="http://schemas.openxmlformats.org/officeDocument/2006/relationships/image" Target="media/image24.tiff"/><Relationship Id="rId81" Type="http://schemas.openxmlformats.org/officeDocument/2006/relationships/image" Target="media/image45.png"/><Relationship Id="rId135" Type="http://schemas.openxmlformats.org/officeDocument/2006/relationships/image" Target="media/image98.png"/><Relationship Id="rId156" Type="http://schemas.openxmlformats.org/officeDocument/2006/relationships/image" Target="media/image119.png"/><Relationship Id="rId177" Type="http://schemas.openxmlformats.org/officeDocument/2006/relationships/image" Target="media/image140.png"/><Relationship Id="rId198" Type="http://schemas.openxmlformats.org/officeDocument/2006/relationships/image" Target="media/image161.png"/><Relationship Id="rId202" Type="http://schemas.openxmlformats.org/officeDocument/2006/relationships/image" Target="media/image165.png"/><Relationship Id="rId223" Type="http://schemas.openxmlformats.org/officeDocument/2006/relationships/image" Target="media/image186.png"/><Relationship Id="rId18" Type="http://schemas.openxmlformats.org/officeDocument/2006/relationships/footer" Target="footer5.xml"/><Relationship Id="rId39" Type="http://schemas.openxmlformats.org/officeDocument/2006/relationships/image" Target="media/image11.wmf"/><Relationship Id="rId50" Type="http://schemas.openxmlformats.org/officeDocument/2006/relationships/image" Target="media/image18.png"/><Relationship Id="rId104" Type="http://schemas.openxmlformats.org/officeDocument/2006/relationships/image" Target="media/image67.png"/><Relationship Id="rId125" Type="http://schemas.openxmlformats.org/officeDocument/2006/relationships/image" Target="media/image88.png"/><Relationship Id="rId146" Type="http://schemas.openxmlformats.org/officeDocument/2006/relationships/image" Target="media/image109.png"/><Relationship Id="rId167" Type="http://schemas.openxmlformats.org/officeDocument/2006/relationships/image" Target="media/image130.png"/><Relationship Id="rId188" Type="http://schemas.openxmlformats.org/officeDocument/2006/relationships/image" Target="media/image151.png"/><Relationship Id="rId71" Type="http://schemas.openxmlformats.org/officeDocument/2006/relationships/image" Target="media/image35.png"/><Relationship Id="rId92" Type="http://schemas.openxmlformats.org/officeDocument/2006/relationships/image" Target="media/image55.jpeg"/><Relationship Id="rId213" Type="http://schemas.openxmlformats.org/officeDocument/2006/relationships/image" Target="media/image176.png"/><Relationship Id="rId234" Type="http://schemas.openxmlformats.org/officeDocument/2006/relationships/header" Target="header17.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oleObject" Target="embeddings/oleObject9.bin"/><Relationship Id="rId115" Type="http://schemas.openxmlformats.org/officeDocument/2006/relationships/image" Target="media/image78.png"/><Relationship Id="rId136" Type="http://schemas.openxmlformats.org/officeDocument/2006/relationships/image" Target="media/image99.png"/><Relationship Id="rId157" Type="http://schemas.openxmlformats.org/officeDocument/2006/relationships/image" Target="media/image120.png"/><Relationship Id="rId178" Type="http://schemas.openxmlformats.org/officeDocument/2006/relationships/image" Target="media/image141.png"/><Relationship Id="rId61" Type="http://schemas.openxmlformats.org/officeDocument/2006/relationships/image" Target="media/image25.tiff"/><Relationship Id="rId82" Type="http://schemas.openxmlformats.org/officeDocument/2006/relationships/image" Target="media/image46.png"/><Relationship Id="rId199" Type="http://schemas.openxmlformats.org/officeDocument/2006/relationships/image" Target="media/image162.png"/><Relationship Id="rId203" Type="http://schemas.openxmlformats.org/officeDocument/2006/relationships/image" Target="media/image166.png"/><Relationship Id="rId19" Type="http://schemas.openxmlformats.org/officeDocument/2006/relationships/header" Target="header6.xml"/><Relationship Id="rId224" Type="http://schemas.openxmlformats.org/officeDocument/2006/relationships/image" Target="media/image187.png"/><Relationship Id="rId30" Type="http://schemas.openxmlformats.org/officeDocument/2006/relationships/image" Target="media/image8.wmf"/><Relationship Id="rId105" Type="http://schemas.openxmlformats.org/officeDocument/2006/relationships/image" Target="media/image68.png"/><Relationship Id="rId126" Type="http://schemas.openxmlformats.org/officeDocument/2006/relationships/image" Target="media/image89.png"/><Relationship Id="rId147" Type="http://schemas.openxmlformats.org/officeDocument/2006/relationships/image" Target="media/image110.png"/><Relationship Id="rId168" Type="http://schemas.openxmlformats.org/officeDocument/2006/relationships/image" Target="media/image131.png"/><Relationship Id="rId51" Type="http://schemas.openxmlformats.org/officeDocument/2006/relationships/header" Target="header10.xml"/><Relationship Id="rId72" Type="http://schemas.openxmlformats.org/officeDocument/2006/relationships/image" Target="media/image36.png"/><Relationship Id="rId93" Type="http://schemas.openxmlformats.org/officeDocument/2006/relationships/image" Target="media/image56.png"/><Relationship Id="rId189" Type="http://schemas.openxmlformats.org/officeDocument/2006/relationships/image" Target="media/image152.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header" Target="header18.xml"/><Relationship Id="rId116" Type="http://schemas.openxmlformats.org/officeDocument/2006/relationships/image" Target="media/image79.png"/><Relationship Id="rId137" Type="http://schemas.openxmlformats.org/officeDocument/2006/relationships/image" Target="media/image100.png"/><Relationship Id="rId158" Type="http://schemas.openxmlformats.org/officeDocument/2006/relationships/image" Target="media/image121.png"/><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image" Target="media/image26.png"/><Relationship Id="rId83" Type="http://schemas.openxmlformats.org/officeDocument/2006/relationships/image" Target="media/image47.png"/><Relationship Id="rId179" Type="http://schemas.openxmlformats.org/officeDocument/2006/relationships/image" Target="media/image14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E9995-50EC-4522-A7A8-831B7BF73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60</TotalTime>
  <Pages>79</Pages>
  <Words>16401</Words>
  <Characters>93487</Characters>
  <Application>Microsoft Office Word</Application>
  <DocSecurity>0</DocSecurity>
  <Lines>779</Lines>
  <Paragraphs>219</Paragraphs>
  <ScaleCrop>false</ScaleCrop>
  <Company/>
  <LinksUpToDate>false</LinksUpToDate>
  <CharactersWithSpaces>109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787</cp:revision>
  <cp:lastPrinted>2017-06-09T06:18:00Z</cp:lastPrinted>
  <dcterms:created xsi:type="dcterms:W3CDTF">2017-06-09T06:08:00Z</dcterms:created>
  <dcterms:modified xsi:type="dcterms:W3CDTF">2018-04-09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